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8ED1C" w14:textId="3D9856BE" w:rsidR="00F10B34" w:rsidRPr="005215A3" w:rsidRDefault="00F10B34" w:rsidP="00C83227">
      <w:pPr>
        <w:spacing w:line="360" w:lineRule="auto"/>
        <w:rPr>
          <w:sz w:val="40"/>
          <w:szCs w:val="40"/>
        </w:rPr>
      </w:pPr>
      <w:r w:rsidRPr="005215A3">
        <w:rPr>
          <w:sz w:val="40"/>
          <w:szCs w:val="40"/>
        </w:rPr>
        <w:t>Title: Sarcasm Detection in Hinglish Language</w:t>
      </w:r>
    </w:p>
    <w:p w14:paraId="0EBD141C" w14:textId="5B62AAE3" w:rsidR="00463161" w:rsidRDefault="00463161" w:rsidP="00463161">
      <w:pPr>
        <w:pStyle w:val="Heading1"/>
        <w:numPr>
          <w:ilvl w:val="0"/>
          <w:numId w:val="0"/>
        </w:numPr>
        <w:ind w:left="357" w:hanging="357"/>
      </w:pPr>
      <w:bookmarkStart w:id="0" w:name="_Toc48135639"/>
      <w:r>
        <w:t>Dedication</w:t>
      </w:r>
      <w:bookmarkEnd w:id="0"/>
    </w:p>
    <w:p w14:paraId="7342B2E2" w14:textId="60D581EF" w:rsidR="00463161" w:rsidRDefault="00463161">
      <w:pPr>
        <w:tabs>
          <w:tab w:val="clear" w:pos="720"/>
        </w:tabs>
        <w:overflowPunct/>
        <w:autoSpaceDE/>
        <w:autoSpaceDN/>
        <w:adjustRightInd/>
        <w:spacing w:after="160" w:line="259" w:lineRule="auto"/>
        <w:jc w:val="left"/>
        <w:textAlignment w:val="auto"/>
      </w:pPr>
      <w:r>
        <w:br w:type="page"/>
      </w:r>
    </w:p>
    <w:p w14:paraId="6C76D628" w14:textId="77777777" w:rsidR="00463161" w:rsidRDefault="00463161" w:rsidP="00463161">
      <w:pPr>
        <w:pStyle w:val="Heading1"/>
        <w:numPr>
          <w:ilvl w:val="0"/>
          <w:numId w:val="0"/>
        </w:numPr>
        <w:ind w:left="357" w:hanging="357"/>
      </w:pPr>
      <w:bookmarkStart w:id="1" w:name="_Toc48135640"/>
      <w:r>
        <w:lastRenderedPageBreak/>
        <w:t>Acknowledgements</w:t>
      </w:r>
      <w:bookmarkEnd w:id="1"/>
    </w:p>
    <w:p w14:paraId="51741107" w14:textId="77777777" w:rsidR="00463161" w:rsidRDefault="00463161">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1D32BA55" w14:textId="785AC616" w:rsidR="00CF1258" w:rsidRPr="00DC6BE0" w:rsidRDefault="0048232F" w:rsidP="00DC6BE0">
      <w:pPr>
        <w:pStyle w:val="Heading1"/>
        <w:numPr>
          <w:ilvl w:val="0"/>
          <w:numId w:val="0"/>
        </w:numPr>
        <w:ind w:left="357" w:hanging="357"/>
      </w:pPr>
      <w:bookmarkStart w:id="2" w:name="_Toc48135641"/>
      <w:r w:rsidRPr="00DC6BE0">
        <w:lastRenderedPageBreak/>
        <w:t>Abstract</w:t>
      </w:r>
      <w:bookmarkEnd w:id="2"/>
    </w:p>
    <w:p w14:paraId="7355EF21" w14:textId="5B189DC3" w:rsidR="005215A3" w:rsidRPr="005215A3" w:rsidRDefault="00A778E4" w:rsidP="005215A3">
      <w:r>
        <w:t>Hinglish is 3</w:t>
      </w:r>
      <w:r w:rsidRPr="00A778E4">
        <w:rPr>
          <w:vertAlign w:val="superscript"/>
        </w:rPr>
        <w:t>rd</w:t>
      </w:r>
      <w:r>
        <w:t xml:space="preserve"> or 4</w:t>
      </w:r>
      <w:r w:rsidRPr="00A778E4">
        <w:rPr>
          <w:vertAlign w:val="superscript"/>
        </w:rPr>
        <w:t>th</w:t>
      </w:r>
      <w:r>
        <w:t xml:space="preserve"> most spoken language on the planet.</w:t>
      </w:r>
      <w:r w:rsidR="00867970">
        <w:t xml:space="preserve"> </w:t>
      </w:r>
      <w:r w:rsidR="00867970">
        <w:fldChar w:fldCharType="begin" w:fldLock="1"/>
      </w:r>
      <w:r w:rsidR="00764B06">
        <w:instrText>ADDIN CSL_CITATION {"citationItems":[{"id":"ITEM-1","itemData":{"id":"ITEM-1","issued":{"date-parts":[["0"]]},"title":"Demographics of India - Wikipedia","type":"webpage"},"uris":["http://www.mendeley.com/documents/?uuid=5cc7e4cc-b6ec-3068-937f-c7e1e5176f82","http://www.mendeley.com/documents/?uuid=a540be8d-4ed2-47f5-af71-1e1818ee1df4"]}],"mendeley":{"formattedCitation":"(Demographics of India - Wikipedia, n.d.)","plainTextFormattedCitation":"(Demographics of India - Wikipedia, n.d.)","previouslyFormattedCitation":"(Demographics of India - Wikipedia, n.d.)"},"properties":{"noteIndex":0},"schema":"https://github.com/citation-style-language/schema/raw/master/csl-citation.json"}</w:instrText>
      </w:r>
      <w:r w:rsidR="00867970">
        <w:fldChar w:fldCharType="separate"/>
      </w:r>
      <w:r w:rsidR="0089574F" w:rsidRPr="0089574F">
        <w:rPr>
          <w:noProof/>
        </w:rPr>
        <w:t>(Demographics of India - Wikipedia, n.d.)</w:t>
      </w:r>
      <w:r w:rsidR="00867970">
        <w:fldChar w:fldCharType="end"/>
      </w:r>
      <w:r w:rsidR="00867970">
        <w:t xml:space="preserve"> states that 65% of Indian population is </w:t>
      </w:r>
      <w:r w:rsidR="00081B93">
        <w:t>under</w:t>
      </w:r>
      <w:r w:rsidR="00867970">
        <w:t xml:space="preserve"> 35 years age.</w:t>
      </w:r>
      <w:r>
        <w:t xml:space="preserve"> Several disruptions like low cost mobile phone, extremely cheap data, digital India initiatives by government of India </w:t>
      </w:r>
      <w:r w:rsidR="00F11F32">
        <w:t xml:space="preserve">has cause huge surge in Hinglish </w:t>
      </w:r>
      <w:r w:rsidR="00081B93">
        <w:t xml:space="preserve">language </w:t>
      </w:r>
      <w:r w:rsidR="00F11F32">
        <w:t xml:space="preserve">content. This context is available in audio, video, </w:t>
      </w:r>
      <w:r w:rsidR="00081B93">
        <w:t xml:space="preserve">images, </w:t>
      </w:r>
      <w:r w:rsidR="00F11F32">
        <w:t xml:space="preserve">and text format. </w:t>
      </w:r>
      <w:r w:rsidR="00081B93">
        <w:t>W</w:t>
      </w:r>
      <w:r w:rsidR="00F11F32">
        <w:t xml:space="preserve">e can find </w:t>
      </w:r>
      <w:r w:rsidR="00081B93">
        <w:t>Hinglish content i</w:t>
      </w:r>
      <w:r w:rsidR="00F11F32">
        <w:t xml:space="preserve">n comment box of product, new articles, service feedback, WhatsApp, social media like YouTube, Facebook, twitter etc. To engage with </w:t>
      </w:r>
      <w:r w:rsidR="00634C01">
        <w:t>consumer,</w:t>
      </w:r>
      <w:r w:rsidR="00F11F32">
        <w:t xml:space="preserve"> it </w:t>
      </w:r>
      <w:r w:rsidR="00634C01">
        <w:t xml:space="preserve">is </w:t>
      </w:r>
      <w:r w:rsidR="00F11F32">
        <w:t xml:space="preserve">extremely important to analyse the </w:t>
      </w:r>
      <w:r w:rsidR="00AF7CA3">
        <w:t>sentiments,</w:t>
      </w:r>
      <w:r w:rsidR="00F11F32">
        <w:t xml:space="preserve"> but </w:t>
      </w:r>
      <w:r w:rsidR="00AF7CA3">
        <w:t xml:space="preserve">to perform sentiment analysis </w:t>
      </w:r>
      <w:r w:rsidR="00F11F32">
        <w:t xml:space="preserve">it is not possible to read </w:t>
      </w:r>
      <w:r w:rsidR="00081B93">
        <w:t>every</w:t>
      </w:r>
      <w:r w:rsidR="00F11F32">
        <w:t xml:space="preserve"> comment </w:t>
      </w:r>
      <w:r w:rsidR="00AF7CA3">
        <w:t>or</w:t>
      </w:r>
      <w:r w:rsidR="00F11F32">
        <w:t xml:space="preserve"> feedback using human eyes. With increasing number of education and sophistication people</w:t>
      </w:r>
      <w:r w:rsidR="00634C01">
        <w:t xml:space="preserve"> in Indian society</w:t>
      </w:r>
      <w:r w:rsidR="00F11F32">
        <w:t xml:space="preserve"> it is evident </w:t>
      </w:r>
      <w:r w:rsidR="00634C01">
        <w:t xml:space="preserve">that </w:t>
      </w:r>
      <w:r w:rsidR="00F11F32">
        <w:t xml:space="preserve">people do not say negative </w:t>
      </w:r>
      <w:r w:rsidR="00634C01">
        <w:t xml:space="preserve">things </w:t>
      </w:r>
      <w:r w:rsidR="00F11F32">
        <w:t xml:space="preserve">directly even when they want to say. Educated and advance mind is more diplomatic than less educated or </w:t>
      </w:r>
      <w:r w:rsidR="00634C01">
        <w:t>village people who are not exposed enough to the world.</w:t>
      </w:r>
      <w:r w:rsidR="00F11F32">
        <w:t xml:space="preserve"> </w:t>
      </w:r>
      <w:r w:rsidR="00634C01">
        <w:t>Due to this reason people use more sarcastic language, they say negative things in positive words</w:t>
      </w:r>
      <w:r w:rsidR="00F11F32">
        <w:t>.</w:t>
      </w:r>
      <w:r w:rsidR="00634C01">
        <w:t xml:space="preserve"> Thus, it becomes necessary to identify the true sentiments in this kind of conversation.</w:t>
      </w:r>
      <w:r w:rsidR="00F11F32">
        <w:t xml:space="preserve"> </w:t>
      </w:r>
      <w:r w:rsidR="00634C01">
        <w:t>I</w:t>
      </w:r>
      <w:r w:rsidR="00F11F32">
        <w:t>n th</w:t>
      </w:r>
      <w:r w:rsidR="00634C01">
        <w:t>is</w:t>
      </w:r>
      <w:r w:rsidR="00F11F32">
        <w:t xml:space="preserve"> paper we </w:t>
      </w:r>
      <w:r w:rsidR="00634C01">
        <w:t>are demonstrating</w:t>
      </w:r>
      <w:r w:rsidR="00F11F32">
        <w:t xml:space="preserve"> a system which can help in automatic sarcasm detection.</w:t>
      </w:r>
      <w:r w:rsidR="00AF7CA3">
        <w:t xml:space="preserve"> In this work we are extracting text from Hindi twitter handles and Hindi blogs. We take all the tweets which are written in Roman or Devanagari scripts</w:t>
      </w:r>
      <w:r w:rsidR="00081B93">
        <w:t>, but</w:t>
      </w:r>
      <w:r w:rsidR="00AF7CA3">
        <w:t xml:space="preserve"> words can be from any </w:t>
      </w:r>
      <w:r w:rsidR="00081B93">
        <w:t xml:space="preserve">Indian </w:t>
      </w:r>
      <w:r w:rsidR="00AF7CA3">
        <w:t>language</w:t>
      </w:r>
      <w:r w:rsidR="00081B93">
        <w:t xml:space="preserve"> or </w:t>
      </w:r>
      <w:proofErr w:type="spellStart"/>
      <w:r w:rsidR="00081B93">
        <w:t>Enlish</w:t>
      </w:r>
      <w:proofErr w:type="spellEnd"/>
      <w:r w:rsidR="00AF7CA3">
        <w:t xml:space="preserve">. Because the text written can also have Roman letters </w:t>
      </w:r>
      <w:r w:rsidR="007317A6">
        <w:t>therefore,</w:t>
      </w:r>
      <w:r w:rsidR="00AF7CA3">
        <w:t xml:space="preserve"> we are converting that text to Devanagari script. We are perform</w:t>
      </w:r>
      <w:r w:rsidR="00081B93">
        <w:t>ing</w:t>
      </w:r>
      <w:r w:rsidR="00AF7CA3">
        <w:t xml:space="preserve"> series of activities to clean the text</w:t>
      </w:r>
      <w:r w:rsidR="00081B93">
        <w:t>;</w:t>
      </w:r>
      <w:r w:rsidR="00AF7CA3">
        <w:t xml:space="preserve"> so that it can be used for ML work. We know there are not enough good size </w:t>
      </w:r>
      <w:r w:rsidR="007317A6">
        <w:t>corpus</w:t>
      </w:r>
      <w:r w:rsidR="00AF7CA3">
        <w:t xml:space="preserve"> for Hindi language therefore we will use 2-3 the best available Hindi language </w:t>
      </w:r>
      <w:r w:rsidR="007317A6">
        <w:t>corpus</w:t>
      </w:r>
      <w:r w:rsidR="00AF7CA3">
        <w:t xml:space="preserve"> </w:t>
      </w:r>
      <w:r w:rsidR="007317A6">
        <w:t xml:space="preserve">for embedding purpose. Not much work has been done in Hindi Language sarcasm detection therefore we </w:t>
      </w:r>
      <w:proofErr w:type="gramStart"/>
      <w:r w:rsidR="007317A6">
        <w:t>don’t</w:t>
      </w:r>
      <w:proofErr w:type="gramEnd"/>
      <w:r w:rsidR="007317A6">
        <w:t xml:space="preserve"> know which algorithm will give good results. To address that we are going to use SVM, Naïve Bayesian, Logistic Regression and Neural Network (RNN/GRU) algorithms to </w:t>
      </w:r>
      <w:r w:rsidR="00081B93">
        <w:t xml:space="preserve">develop </w:t>
      </w:r>
      <w:r w:rsidR="007317A6">
        <w:t xml:space="preserve">different models. We will do prediction using all these models </w:t>
      </w:r>
      <w:proofErr w:type="gramStart"/>
      <w:r w:rsidR="007317A6">
        <w:t>and also</w:t>
      </w:r>
      <w:proofErr w:type="gramEnd"/>
      <w:r w:rsidR="007317A6">
        <w:t xml:space="preserve"> </w:t>
      </w:r>
      <w:r w:rsidR="00081B93">
        <w:t>develop</w:t>
      </w:r>
      <w:r w:rsidR="007317A6">
        <w:t xml:space="preserve"> an ensemble model which can do the best prediction. To measure the performance of models we will use F1 Score, Accuracy, Recall, Precision.</w:t>
      </w:r>
    </w:p>
    <w:p w14:paraId="736E9A1C" w14:textId="38FFC340" w:rsidR="00463161" w:rsidRDefault="00463161" w:rsidP="00463161">
      <w:pPr>
        <w:spacing w:line="360" w:lineRule="auto"/>
      </w:pPr>
      <w:r>
        <w:tab/>
      </w:r>
    </w:p>
    <w:p w14:paraId="362057A7" w14:textId="77777777" w:rsidR="00E554A6" w:rsidRDefault="00E554A6" w:rsidP="00C83227">
      <w:pPr>
        <w:tabs>
          <w:tab w:val="clear" w:pos="720"/>
        </w:tabs>
        <w:overflowPunct/>
        <w:autoSpaceDE/>
        <w:autoSpaceDN/>
        <w:adjustRightInd/>
        <w:spacing w:after="160" w:line="360" w:lineRule="auto"/>
        <w:jc w:val="left"/>
        <w:textAlignment w:val="auto"/>
        <w:rPr>
          <w:szCs w:val="24"/>
        </w:rPr>
      </w:pPr>
      <w:r>
        <w:rPr>
          <w:szCs w:val="24"/>
        </w:rPr>
        <w:br w:type="page"/>
      </w:r>
    </w:p>
    <w:p w14:paraId="319B9544" w14:textId="38BA2E64" w:rsidR="007A23C7" w:rsidRPr="007A23C7" w:rsidRDefault="007A23C7" w:rsidP="007A23C7">
      <w:pPr>
        <w:pStyle w:val="TOCHeading"/>
        <w:numPr>
          <w:ilvl w:val="0"/>
          <w:numId w:val="0"/>
        </w:numPr>
        <w:ind w:left="363" w:hanging="360"/>
        <w:rPr>
          <w:rFonts w:ascii="Times New Roman" w:hAnsi="Times New Roman" w:cs="Times New Roman"/>
          <w:b/>
          <w:bCs/>
          <w:color w:val="auto"/>
        </w:rPr>
      </w:pPr>
      <w:r w:rsidRPr="007A23C7">
        <w:rPr>
          <w:rFonts w:ascii="Times New Roman" w:hAnsi="Times New Roman" w:cs="Times New Roman"/>
          <w:b/>
          <w:bCs/>
          <w:color w:val="auto"/>
        </w:rPr>
        <w:lastRenderedPageBreak/>
        <w:t>Table of Contents</w:t>
      </w:r>
    </w:p>
    <w:sdt>
      <w:sdtPr>
        <w:id w:val="-1147659705"/>
        <w:docPartObj>
          <w:docPartGallery w:val="Table of Contents"/>
          <w:docPartUnique/>
        </w:docPartObj>
      </w:sdtPr>
      <w:sdtEndPr>
        <w:rPr>
          <w:b/>
          <w:bCs/>
          <w:noProof/>
        </w:rPr>
      </w:sdtEndPr>
      <w:sdtContent>
        <w:p w14:paraId="0EC8A0A4" w14:textId="47F4BE2B" w:rsidR="0089574F" w:rsidRDefault="007A23C7">
          <w:pPr>
            <w:pStyle w:val="TOC1"/>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o "1-3" \h \z \u </w:instrText>
          </w:r>
          <w:r>
            <w:fldChar w:fldCharType="separate"/>
          </w:r>
          <w:hyperlink w:anchor="_Toc48135639" w:history="1">
            <w:r w:rsidR="0089574F" w:rsidRPr="008E7426">
              <w:rPr>
                <w:rStyle w:val="Hyperlink"/>
                <w:noProof/>
              </w:rPr>
              <w:t>Dedication</w:t>
            </w:r>
            <w:r w:rsidR="0089574F">
              <w:rPr>
                <w:noProof/>
                <w:webHidden/>
              </w:rPr>
              <w:tab/>
            </w:r>
            <w:r w:rsidR="0089574F">
              <w:rPr>
                <w:noProof/>
                <w:webHidden/>
              </w:rPr>
              <w:fldChar w:fldCharType="begin"/>
            </w:r>
            <w:r w:rsidR="0089574F">
              <w:rPr>
                <w:noProof/>
                <w:webHidden/>
              </w:rPr>
              <w:instrText xml:space="preserve"> PAGEREF _Toc48135639 \h </w:instrText>
            </w:r>
            <w:r w:rsidR="0089574F">
              <w:rPr>
                <w:noProof/>
                <w:webHidden/>
              </w:rPr>
            </w:r>
            <w:r w:rsidR="0089574F">
              <w:rPr>
                <w:noProof/>
                <w:webHidden/>
              </w:rPr>
              <w:fldChar w:fldCharType="separate"/>
            </w:r>
            <w:r w:rsidR="0089574F">
              <w:rPr>
                <w:noProof/>
                <w:webHidden/>
              </w:rPr>
              <w:t>1</w:t>
            </w:r>
            <w:r w:rsidR="0089574F">
              <w:rPr>
                <w:noProof/>
                <w:webHidden/>
              </w:rPr>
              <w:fldChar w:fldCharType="end"/>
            </w:r>
          </w:hyperlink>
        </w:p>
        <w:p w14:paraId="41C77644" w14:textId="0E45DFAF"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40" w:history="1">
            <w:r w:rsidR="0089574F" w:rsidRPr="008E7426">
              <w:rPr>
                <w:rStyle w:val="Hyperlink"/>
                <w:noProof/>
              </w:rPr>
              <w:t>Acknowledgements</w:t>
            </w:r>
            <w:r w:rsidR="0089574F">
              <w:rPr>
                <w:noProof/>
                <w:webHidden/>
              </w:rPr>
              <w:tab/>
            </w:r>
            <w:r w:rsidR="0089574F">
              <w:rPr>
                <w:noProof/>
                <w:webHidden/>
              </w:rPr>
              <w:fldChar w:fldCharType="begin"/>
            </w:r>
            <w:r w:rsidR="0089574F">
              <w:rPr>
                <w:noProof/>
                <w:webHidden/>
              </w:rPr>
              <w:instrText xml:space="preserve"> PAGEREF _Toc48135640 \h </w:instrText>
            </w:r>
            <w:r w:rsidR="0089574F">
              <w:rPr>
                <w:noProof/>
                <w:webHidden/>
              </w:rPr>
            </w:r>
            <w:r w:rsidR="0089574F">
              <w:rPr>
                <w:noProof/>
                <w:webHidden/>
              </w:rPr>
              <w:fldChar w:fldCharType="separate"/>
            </w:r>
            <w:r w:rsidR="0089574F">
              <w:rPr>
                <w:noProof/>
                <w:webHidden/>
              </w:rPr>
              <w:t>2</w:t>
            </w:r>
            <w:r w:rsidR="0089574F">
              <w:rPr>
                <w:noProof/>
                <w:webHidden/>
              </w:rPr>
              <w:fldChar w:fldCharType="end"/>
            </w:r>
          </w:hyperlink>
        </w:p>
        <w:p w14:paraId="1C10DB82" w14:textId="04307B99"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41" w:history="1">
            <w:r w:rsidR="0089574F" w:rsidRPr="008E7426">
              <w:rPr>
                <w:rStyle w:val="Hyperlink"/>
                <w:noProof/>
              </w:rPr>
              <w:t>Abstract</w:t>
            </w:r>
            <w:r w:rsidR="0089574F">
              <w:rPr>
                <w:noProof/>
                <w:webHidden/>
              </w:rPr>
              <w:tab/>
            </w:r>
            <w:r w:rsidR="0089574F">
              <w:rPr>
                <w:noProof/>
                <w:webHidden/>
              </w:rPr>
              <w:fldChar w:fldCharType="begin"/>
            </w:r>
            <w:r w:rsidR="0089574F">
              <w:rPr>
                <w:noProof/>
                <w:webHidden/>
              </w:rPr>
              <w:instrText xml:space="preserve"> PAGEREF _Toc48135641 \h </w:instrText>
            </w:r>
            <w:r w:rsidR="0089574F">
              <w:rPr>
                <w:noProof/>
                <w:webHidden/>
              </w:rPr>
            </w:r>
            <w:r w:rsidR="0089574F">
              <w:rPr>
                <w:noProof/>
                <w:webHidden/>
              </w:rPr>
              <w:fldChar w:fldCharType="separate"/>
            </w:r>
            <w:r w:rsidR="0089574F">
              <w:rPr>
                <w:noProof/>
                <w:webHidden/>
              </w:rPr>
              <w:t>3</w:t>
            </w:r>
            <w:r w:rsidR="0089574F">
              <w:rPr>
                <w:noProof/>
                <w:webHidden/>
              </w:rPr>
              <w:fldChar w:fldCharType="end"/>
            </w:r>
          </w:hyperlink>
        </w:p>
        <w:p w14:paraId="4DC1C4AC" w14:textId="59DEA73C"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42" w:history="1">
            <w:r w:rsidR="0089574F" w:rsidRPr="008E7426">
              <w:rPr>
                <w:rStyle w:val="Hyperlink"/>
                <w:noProof/>
              </w:rPr>
              <w:t>LIST OF FIGURES</w:t>
            </w:r>
            <w:r w:rsidR="0089574F">
              <w:rPr>
                <w:noProof/>
                <w:webHidden/>
              </w:rPr>
              <w:tab/>
            </w:r>
            <w:r w:rsidR="0089574F">
              <w:rPr>
                <w:noProof/>
                <w:webHidden/>
              </w:rPr>
              <w:fldChar w:fldCharType="begin"/>
            </w:r>
            <w:r w:rsidR="0089574F">
              <w:rPr>
                <w:noProof/>
                <w:webHidden/>
              </w:rPr>
              <w:instrText xml:space="preserve"> PAGEREF _Toc48135642 \h </w:instrText>
            </w:r>
            <w:r w:rsidR="0089574F">
              <w:rPr>
                <w:noProof/>
                <w:webHidden/>
              </w:rPr>
            </w:r>
            <w:r w:rsidR="0089574F">
              <w:rPr>
                <w:noProof/>
                <w:webHidden/>
              </w:rPr>
              <w:fldChar w:fldCharType="separate"/>
            </w:r>
            <w:r w:rsidR="0089574F">
              <w:rPr>
                <w:noProof/>
                <w:webHidden/>
              </w:rPr>
              <w:t>6</w:t>
            </w:r>
            <w:r w:rsidR="0089574F">
              <w:rPr>
                <w:noProof/>
                <w:webHidden/>
              </w:rPr>
              <w:fldChar w:fldCharType="end"/>
            </w:r>
          </w:hyperlink>
        </w:p>
        <w:p w14:paraId="1DA2C80A" w14:textId="6B57E53E"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43" w:history="1">
            <w:r w:rsidR="0089574F" w:rsidRPr="008E7426">
              <w:rPr>
                <w:rStyle w:val="Hyperlink"/>
                <w:noProof/>
              </w:rPr>
              <w:t>LIST OF ABBREVIATIONS</w:t>
            </w:r>
            <w:r w:rsidR="0089574F">
              <w:rPr>
                <w:noProof/>
                <w:webHidden/>
              </w:rPr>
              <w:tab/>
            </w:r>
            <w:r w:rsidR="0089574F">
              <w:rPr>
                <w:noProof/>
                <w:webHidden/>
              </w:rPr>
              <w:fldChar w:fldCharType="begin"/>
            </w:r>
            <w:r w:rsidR="0089574F">
              <w:rPr>
                <w:noProof/>
                <w:webHidden/>
              </w:rPr>
              <w:instrText xml:space="preserve"> PAGEREF _Toc48135643 \h </w:instrText>
            </w:r>
            <w:r w:rsidR="0089574F">
              <w:rPr>
                <w:noProof/>
                <w:webHidden/>
              </w:rPr>
            </w:r>
            <w:r w:rsidR="0089574F">
              <w:rPr>
                <w:noProof/>
                <w:webHidden/>
              </w:rPr>
              <w:fldChar w:fldCharType="separate"/>
            </w:r>
            <w:r w:rsidR="0089574F">
              <w:rPr>
                <w:noProof/>
                <w:webHidden/>
              </w:rPr>
              <w:t>7</w:t>
            </w:r>
            <w:r w:rsidR="0089574F">
              <w:rPr>
                <w:noProof/>
                <w:webHidden/>
              </w:rPr>
              <w:fldChar w:fldCharType="end"/>
            </w:r>
          </w:hyperlink>
        </w:p>
        <w:p w14:paraId="08E0DB0A" w14:textId="0E52DD36" w:rsidR="0089574F" w:rsidRDefault="00DA24F3">
          <w:pPr>
            <w:pStyle w:val="TOC1"/>
            <w:tabs>
              <w:tab w:val="left" w:pos="480"/>
              <w:tab w:val="right" w:leader="dot" w:pos="9061"/>
            </w:tabs>
            <w:rPr>
              <w:rFonts w:asciiTheme="minorHAnsi" w:eastAsiaTheme="minorEastAsia" w:hAnsiTheme="minorHAnsi" w:cstheme="minorBidi"/>
              <w:noProof/>
              <w:sz w:val="22"/>
              <w:lang w:val="en-US" w:eastAsia="en-US" w:bidi="hi-IN"/>
            </w:rPr>
          </w:pPr>
          <w:hyperlink w:anchor="_Toc48135644" w:history="1">
            <w:r w:rsidR="0089574F" w:rsidRPr="008E7426">
              <w:rPr>
                <w:rStyle w:val="Hyperlink"/>
                <w:noProof/>
              </w:rPr>
              <w:t>1.</w:t>
            </w:r>
            <w:r w:rsidR="0089574F">
              <w:rPr>
                <w:rFonts w:asciiTheme="minorHAnsi" w:eastAsiaTheme="minorEastAsia" w:hAnsiTheme="minorHAnsi" w:cstheme="minorBidi"/>
                <w:noProof/>
                <w:sz w:val="22"/>
                <w:lang w:val="en-US" w:eastAsia="en-US" w:bidi="hi-IN"/>
              </w:rPr>
              <w:tab/>
            </w:r>
            <w:r w:rsidR="0089574F" w:rsidRPr="008E7426">
              <w:rPr>
                <w:rStyle w:val="Hyperlink"/>
                <w:noProof/>
              </w:rPr>
              <w:t>CHAPTER 1: INTRODUCTION</w:t>
            </w:r>
            <w:r w:rsidR="0089574F">
              <w:rPr>
                <w:noProof/>
                <w:webHidden/>
              </w:rPr>
              <w:tab/>
            </w:r>
            <w:r w:rsidR="0089574F">
              <w:rPr>
                <w:noProof/>
                <w:webHidden/>
              </w:rPr>
              <w:fldChar w:fldCharType="begin"/>
            </w:r>
            <w:r w:rsidR="0089574F">
              <w:rPr>
                <w:noProof/>
                <w:webHidden/>
              </w:rPr>
              <w:instrText xml:space="preserve"> PAGEREF _Toc48135644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353FB2F9" w14:textId="1274EC22"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45" w:history="1">
            <w:r w:rsidR="0089574F" w:rsidRPr="008E7426">
              <w:rPr>
                <w:rStyle w:val="Hyperlink"/>
                <w:noProof/>
              </w:rPr>
              <w:t>1.1</w:t>
            </w:r>
            <w:r w:rsidR="0089574F">
              <w:rPr>
                <w:rFonts w:asciiTheme="minorHAnsi" w:eastAsiaTheme="minorEastAsia" w:hAnsiTheme="minorHAnsi" w:cstheme="minorBidi"/>
                <w:noProof/>
                <w:sz w:val="22"/>
                <w:lang w:val="en-US" w:eastAsia="en-US" w:bidi="hi-IN"/>
              </w:rPr>
              <w:tab/>
            </w:r>
            <w:r w:rsidR="0089574F" w:rsidRPr="008E7426">
              <w:rPr>
                <w:rStyle w:val="Hyperlink"/>
                <w:noProof/>
              </w:rPr>
              <w:t>Background of the Study</w:t>
            </w:r>
            <w:r w:rsidR="0089574F">
              <w:rPr>
                <w:noProof/>
                <w:webHidden/>
              </w:rPr>
              <w:tab/>
            </w:r>
            <w:r w:rsidR="0089574F">
              <w:rPr>
                <w:noProof/>
                <w:webHidden/>
              </w:rPr>
              <w:fldChar w:fldCharType="begin"/>
            </w:r>
            <w:r w:rsidR="0089574F">
              <w:rPr>
                <w:noProof/>
                <w:webHidden/>
              </w:rPr>
              <w:instrText xml:space="preserve"> PAGEREF _Toc48135645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7C1D7F7" w14:textId="2988DD8C"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46" w:history="1">
            <w:r w:rsidR="0089574F" w:rsidRPr="008E7426">
              <w:rPr>
                <w:rStyle w:val="Hyperlink"/>
                <w:noProof/>
              </w:rPr>
              <w:t>1.2</w:t>
            </w:r>
            <w:r w:rsidR="0089574F">
              <w:rPr>
                <w:rFonts w:asciiTheme="minorHAnsi" w:eastAsiaTheme="minorEastAsia" w:hAnsiTheme="minorHAnsi" w:cstheme="minorBidi"/>
                <w:noProof/>
                <w:sz w:val="22"/>
                <w:lang w:val="en-US" w:eastAsia="en-US" w:bidi="hi-IN"/>
              </w:rPr>
              <w:tab/>
            </w:r>
            <w:r w:rsidR="0089574F" w:rsidRPr="008E7426">
              <w:rPr>
                <w:rStyle w:val="Hyperlink"/>
                <w:noProof/>
              </w:rPr>
              <w:t>Problem Statement</w:t>
            </w:r>
            <w:r w:rsidR="0089574F">
              <w:rPr>
                <w:noProof/>
                <w:webHidden/>
              </w:rPr>
              <w:tab/>
            </w:r>
            <w:r w:rsidR="0089574F">
              <w:rPr>
                <w:noProof/>
                <w:webHidden/>
              </w:rPr>
              <w:fldChar w:fldCharType="begin"/>
            </w:r>
            <w:r w:rsidR="0089574F">
              <w:rPr>
                <w:noProof/>
                <w:webHidden/>
              </w:rPr>
              <w:instrText xml:space="preserve"> PAGEREF _Toc48135646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128712F3" w14:textId="3394C2DB"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47" w:history="1">
            <w:r w:rsidR="0089574F" w:rsidRPr="008E7426">
              <w:rPr>
                <w:rStyle w:val="Hyperlink"/>
                <w:noProof/>
              </w:rPr>
              <w:t>1.3</w:t>
            </w:r>
            <w:r w:rsidR="0089574F">
              <w:rPr>
                <w:rFonts w:asciiTheme="minorHAnsi" w:eastAsiaTheme="minorEastAsia" w:hAnsiTheme="minorHAnsi" w:cstheme="minorBidi"/>
                <w:noProof/>
                <w:sz w:val="22"/>
                <w:lang w:val="en-US" w:eastAsia="en-US" w:bidi="hi-IN"/>
              </w:rPr>
              <w:tab/>
            </w:r>
            <w:r w:rsidR="0089574F" w:rsidRPr="008E7426">
              <w:rPr>
                <w:rStyle w:val="Hyperlink"/>
                <w:noProof/>
              </w:rPr>
              <w:t>Aim and Objectives</w:t>
            </w:r>
            <w:r w:rsidR="0089574F">
              <w:rPr>
                <w:noProof/>
                <w:webHidden/>
              </w:rPr>
              <w:tab/>
            </w:r>
            <w:r w:rsidR="0089574F">
              <w:rPr>
                <w:noProof/>
                <w:webHidden/>
              </w:rPr>
              <w:fldChar w:fldCharType="begin"/>
            </w:r>
            <w:r w:rsidR="0089574F">
              <w:rPr>
                <w:noProof/>
                <w:webHidden/>
              </w:rPr>
              <w:instrText xml:space="preserve"> PAGEREF _Toc48135647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2EE9D30" w14:textId="2B162890"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48" w:history="1">
            <w:r w:rsidR="0089574F" w:rsidRPr="008E7426">
              <w:rPr>
                <w:rStyle w:val="Hyperlink"/>
                <w:noProof/>
              </w:rPr>
              <w:t>1.4</w:t>
            </w:r>
            <w:r w:rsidR="0089574F">
              <w:rPr>
                <w:rFonts w:asciiTheme="minorHAnsi" w:eastAsiaTheme="minorEastAsia" w:hAnsiTheme="minorHAnsi" w:cstheme="minorBidi"/>
                <w:noProof/>
                <w:sz w:val="22"/>
                <w:lang w:val="en-US" w:eastAsia="en-US" w:bidi="hi-IN"/>
              </w:rPr>
              <w:tab/>
            </w:r>
            <w:r w:rsidR="0089574F" w:rsidRPr="008E7426">
              <w:rPr>
                <w:rStyle w:val="Hyperlink"/>
                <w:noProof/>
              </w:rPr>
              <w:t>Research Questions (IF ANY)</w:t>
            </w:r>
            <w:r w:rsidR="0089574F">
              <w:rPr>
                <w:noProof/>
                <w:webHidden/>
              </w:rPr>
              <w:tab/>
            </w:r>
            <w:r w:rsidR="0089574F">
              <w:rPr>
                <w:noProof/>
                <w:webHidden/>
              </w:rPr>
              <w:fldChar w:fldCharType="begin"/>
            </w:r>
            <w:r w:rsidR="0089574F">
              <w:rPr>
                <w:noProof/>
                <w:webHidden/>
              </w:rPr>
              <w:instrText xml:space="preserve"> PAGEREF _Toc48135648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77111B04" w14:textId="7A235EBB"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49" w:history="1">
            <w:r w:rsidR="0089574F" w:rsidRPr="008E7426">
              <w:rPr>
                <w:rStyle w:val="Hyperlink"/>
                <w:noProof/>
              </w:rPr>
              <w:t>1.5</w:t>
            </w:r>
            <w:r w:rsidR="0089574F">
              <w:rPr>
                <w:rFonts w:asciiTheme="minorHAnsi" w:eastAsiaTheme="minorEastAsia" w:hAnsiTheme="minorHAnsi" w:cstheme="minorBidi"/>
                <w:noProof/>
                <w:sz w:val="22"/>
                <w:lang w:val="en-US" w:eastAsia="en-US" w:bidi="hi-IN"/>
              </w:rPr>
              <w:tab/>
            </w:r>
            <w:r w:rsidR="0089574F" w:rsidRPr="008E7426">
              <w:rPr>
                <w:rStyle w:val="Hyperlink"/>
                <w:noProof/>
              </w:rPr>
              <w:t>Scope of the Study</w:t>
            </w:r>
            <w:r w:rsidR="0089574F">
              <w:rPr>
                <w:noProof/>
                <w:webHidden/>
              </w:rPr>
              <w:tab/>
            </w:r>
            <w:r w:rsidR="0089574F">
              <w:rPr>
                <w:noProof/>
                <w:webHidden/>
              </w:rPr>
              <w:fldChar w:fldCharType="begin"/>
            </w:r>
            <w:r w:rsidR="0089574F">
              <w:rPr>
                <w:noProof/>
                <w:webHidden/>
              </w:rPr>
              <w:instrText xml:space="preserve"> PAGEREF _Toc48135649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6466DD3" w14:textId="25A52E25"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50" w:history="1">
            <w:r w:rsidR="0089574F" w:rsidRPr="008E7426">
              <w:rPr>
                <w:rStyle w:val="Hyperlink"/>
                <w:noProof/>
              </w:rPr>
              <w:t>1.6</w:t>
            </w:r>
            <w:r w:rsidR="0089574F">
              <w:rPr>
                <w:rFonts w:asciiTheme="minorHAnsi" w:eastAsiaTheme="minorEastAsia" w:hAnsiTheme="minorHAnsi" w:cstheme="minorBidi"/>
                <w:noProof/>
                <w:sz w:val="22"/>
                <w:lang w:val="en-US" w:eastAsia="en-US" w:bidi="hi-IN"/>
              </w:rPr>
              <w:tab/>
            </w:r>
            <w:r w:rsidR="0089574F" w:rsidRPr="008E7426">
              <w:rPr>
                <w:rStyle w:val="Hyperlink"/>
                <w:noProof/>
              </w:rPr>
              <w:t>Significance of the Study</w:t>
            </w:r>
            <w:r w:rsidR="0089574F">
              <w:rPr>
                <w:noProof/>
                <w:webHidden/>
              </w:rPr>
              <w:tab/>
            </w:r>
            <w:r w:rsidR="0089574F">
              <w:rPr>
                <w:noProof/>
                <w:webHidden/>
              </w:rPr>
              <w:fldChar w:fldCharType="begin"/>
            </w:r>
            <w:r w:rsidR="0089574F">
              <w:rPr>
                <w:noProof/>
                <w:webHidden/>
              </w:rPr>
              <w:instrText xml:space="preserve"> PAGEREF _Toc48135650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36F01DC8" w14:textId="1C9D1220"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51" w:history="1">
            <w:r w:rsidR="0089574F" w:rsidRPr="008E7426">
              <w:rPr>
                <w:rStyle w:val="Hyperlink"/>
                <w:noProof/>
              </w:rPr>
              <w:t>1.7</w:t>
            </w:r>
            <w:r w:rsidR="0089574F">
              <w:rPr>
                <w:rFonts w:asciiTheme="minorHAnsi" w:eastAsiaTheme="minorEastAsia" w:hAnsiTheme="minorHAnsi" w:cstheme="minorBidi"/>
                <w:noProof/>
                <w:sz w:val="22"/>
                <w:lang w:val="en-US" w:eastAsia="en-US" w:bidi="hi-IN"/>
              </w:rPr>
              <w:tab/>
            </w:r>
            <w:r w:rsidR="0089574F" w:rsidRPr="008E7426">
              <w:rPr>
                <w:rStyle w:val="Hyperlink"/>
                <w:noProof/>
              </w:rPr>
              <w:t>Structure of the Study</w:t>
            </w:r>
            <w:r w:rsidR="0089574F">
              <w:rPr>
                <w:noProof/>
                <w:webHidden/>
              </w:rPr>
              <w:tab/>
            </w:r>
            <w:r w:rsidR="0089574F">
              <w:rPr>
                <w:noProof/>
                <w:webHidden/>
              </w:rPr>
              <w:fldChar w:fldCharType="begin"/>
            </w:r>
            <w:r w:rsidR="0089574F">
              <w:rPr>
                <w:noProof/>
                <w:webHidden/>
              </w:rPr>
              <w:instrText xml:space="preserve"> PAGEREF _Toc48135651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34B34B3D" w14:textId="7ECDD232" w:rsidR="0089574F" w:rsidRDefault="00DA24F3">
          <w:pPr>
            <w:pStyle w:val="TOC1"/>
            <w:tabs>
              <w:tab w:val="left" w:pos="480"/>
              <w:tab w:val="right" w:leader="dot" w:pos="9061"/>
            </w:tabs>
            <w:rPr>
              <w:rFonts w:asciiTheme="minorHAnsi" w:eastAsiaTheme="minorEastAsia" w:hAnsiTheme="minorHAnsi" w:cstheme="minorBidi"/>
              <w:noProof/>
              <w:sz w:val="22"/>
              <w:lang w:val="en-US" w:eastAsia="en-US" w:bidi="hi-IN"/>
            </w:rPr>
          </w:pPr>
          <w:hyperlink w:anchor="_Toc48135652" w:history="1">
            <w:r w:rsidR="0089574F" w:rsidRPr="008E7426">
              <w:rPr>
                <w:rStyle w:val="Hyperlink"/>
                <w:noProof/>
              </w:rPr>
              <w:t>2.</w:t>
            </w:r>
            <w:r w:rsidR="0089574F">
              <w:rPr>
                <w:rFonts w:asciiTheme="minorHAnsi" w:eastAsiaTheme="minorEastAsia" w:hAnsiTheme="minorHAnsi" w:cstheme="minorBidi"/>
                <w:noProof/>
                <w:sz w:val="22"/>
                <w:lang w:val="en-US" w:eastAsia="en-US" w:bidi="hi-IN"/>
              </w:rPr>
              <w:tab/>
            </w:r>
            <w:r w:rsidR="0089574F" w:rsidRPr="008E7426">
              <w:rPr>
                <w:rStyle w:val="Hyperlink"/>
                <w:noProof/>
              </w:rPr>
              <w:t>CHAPTER 2: LITERATURE REVIEW</w:t>
            </w:r>
            <w:r w:rsidR="0089574F">
              <w:rPr>
                <w:noProof/>
                <w:webHidden/>
              </w:rPr>
              <w:tab/>
            </w:r>
            <w:r w:rsidR="0089574F">
              <w:rPr>
                <w:noProof/>
                <w:webHidden/>
              </w:rPr>
              <w:fldChar w:fldCharType="begin"/>
            </w:r>
            <w:r w:rsidR="0089574F">
              <w:rPr>
                <w:noProof/>
                <w:webHidden/>
              </w:rPr>
              <w:instrText xml:space="preserve"> PAGEREF _Toc48135652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5D5A24DF" w14:textId="7E554EEC"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53" w:history="1">
            <w:r w:rsidR="0089574F" w:rsidRPr="008E7426">
              <w:rPr>
                <w:rStyle w:val="Hyperlink"/>
                <w:noProof/>
              </w:rPr>
              <w:t>2.1</w:t>
            </w:r>
            <w:r w:rsidR="0089574F">
              <w:rPr>
                <w:rFonts w:asciiTheme="minorHAnsi" w:eastAsiaTheme="minorEastAsia" w:hAnsiTheme="minorHAnsi" w:cstheme="minorBidi"/>
                <w:noProof/>
                <w:sz w:val="22"/>
                <w:lang w:val="en-US" w:eastAsia="en-US" w:bidi="hi-IN"/>
              </w:rPr>
              <w:tab/>
            </w:r>
            <w:r w:rsidR="0089574F" w:rsidRPr="008E7426">
              <w:rPr>
                <w:rStyle w:val="Hyperlink"/>
                <w:noProof/>
              </w:rPr>
              <w:t>Introduction</w:t>
            </w:r>
            <w:r w:rsidR="0089574F">
              <w:rPr>
                <w:noProof/>
                <w:webHidden/>
              </w:rPr>
              <w:tab/>
            </w:r>
            <w:r w:rsidR="0089574F">
              <w:rPr>
                <w:noProof/>
                <w:webHidden/>
              </w:rPr>
              <w:fldChar w:fldCharType="begin"/>
            </w:r>
            <w:r w:rsidR="0089574F">
              <w:rPr>
                <w:noProof/>
                <w:webHidden/>
              </w:rPr>
              <w:instrText xml:space="preserve"> PAGEREF _Toc48135653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6456450" w14:textId="6C04F1B0"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54" w:history="1">
            <w:r w:rsidR="0089574F" w:rsidRPr="008E7426">
              <w:rPr>
                <w:rStyle w:val="Hyperlink"/>
                <w:noProof/>
              </w:rPr>
              <w:t>2.2</w:t>
            </w:r>
            <w:r w:rsidR="0089574F">
              <w:rPr>
                <w:rFonts w:asciiTheme="minorHAnsi" w:eastAsiaTheme="minorEastAsia" w:hAnsiTheme="minorHAnsi" w:cstheme="minorBidi"/>
                <w:noProof/>
                <w:sz w:val="22"/>
                <w:lang w:val="en-US" w:eastAsia="en-US" w:bidi="hi-IN"/>
              </w:rPr>
              <w:tab/>
            </w:r>
            <w:r w:rsidR="0089574F" w:rsidRPr="008E7426">
              <w:rPr>
                <w:rStyle w:val="Hyperlink"/>
                <w:noProof/>
              </w:rPr>
              <w:t>Recommender System</w:t>
            </w:r>
            <w:r w:rsidR="0089574F">
              <w:rPr>
                <w:noProof/>
                <w:webHidden/>
              </w:rPr>
              <w:tab/>
            </w:r>
            <w:r w:rsidR="0089574F">
              <w:rPr>
                <w:noProof/>
                <w:webHidden/>
              </w:rPr>
              <w:fldChar w:fldCharType="begin"/>
            </w:r>
            <w:r w:rsidR="0089574F">
              <w:rPr>
                <w:noProof/>
                <w:webHidden/>
              </w:rPr>
              <w:instrText xml:space="preserve"> PAGEREF _Toc48135654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0F264115" w14:textId="703D2A35"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55" w:history="1">
            <w:r w:rsidR="0089574F" w:rsidRPr="008E7426">
              <w:rPr>
                <w:rStyle w:val="Hyperlink"/>
                <w:noProof/>
              </w:rPr>
              <w:t>2.2.1</w:t>
            </w:r>
            <w:r w:rsidR="0089574F">
              <w:rPr>
                <w:rFonts w:asciiTheme="minorHAnsi" w:eastAsiaTheme="minorEastAsia" w:hAnsiTheme="minorHAnsi" w:cstheme="minorBidi"/>
                <w:noProof/>
                <w:sz w:val="22"/>
                <w:lang w:val="en-US" w:eastAsia="en-US" w:bidi="hi-IN"/>
              </w:rPr>
              <w:tab/>
            </w:r>
            <w:r w:rsidR="0089574F" w:rsidRPr="008E7426">
              <w:rPr>
                <w:rStyle w:val="Hyperlink"/>
                <w:noProof/>
              </w:rPr>
              <w:t>History of Recommender System</w:t>
            </w:r>
            <w:r w:rsidR="0089574F">
              <w:rPr>
                <w:noProof/>
                <w:webHidden/>
              </w:rPr>
              <w:tab/>
            </w:r>
            <w:r w:rsidR="0089574F">
              <w:rPr>
                <w:noProof/>
                <w:webHidden/>
              </w:rPr>
              <w:fldChar w:fldCharType="begin"/>
            </w:r>
            <w:r w:rsidR="0089574F">
              <w:rPr>
                <w:noProof/>
                <w:webHidden/>
              </w:rPr>
              <w:instrText xml:space="preserve"> PAGEREF _Toc48135655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499B8B4F" w14:textId="24129EF3"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56" w:history="1">
            <w:r w:rsidR="0089574F" w:rsidRPr="008E7426">
              <w:rPr>
                <w:rStyle w:val="Hyperlink"/>
                <w:noProof/>
              </w:rPr>
              <w:t>2.2.2</w:t>
            </w:r>
            <w:r w:rsidR="0089574F">
              <w:rPr>
                <w:rFonts w:asciiTheme="minorHAnsi" w:eastAsiaTheme="minorEastAsia" w:hAnsiTheme="minorHAnsi" w:cstheme="minorBidi"/>
                <w:noProof/>
                <w:sz w:val="22"/>
                <w:lang w:val="en-US" w:eastAsia="en-US" w:bidi="hi-IN"/>
              </w:rPr>
              <w:tab/>
            </w:r>
            <w:r w:rsidR="0089574F" w:rsidRPr="008E7426">
              <w:rPr>
                <w:rStyle w:val="Hyperlink"/>
                <w:noProof/>
              </w:rPr>
              <w:t>Application of Recommender System</w:t>
            </w:r>
            <w:r w:rsidR="0089574F">
              <w:rPr>
                <w:noProof/>
                <w:webHidden/>
              </w:rPr>
              <w:tab/>
            </w:r>
            <w:r w:rsidR="0089574F">
              <w:rPr>
                <w:noProof/>
                <w:webHidden/>
              </w:rPr>
              <w:fldChar w:fldCharType="begin"/>
            </w:r>
            <w:r w:rsidR="0089574F">
              <w:rPr>
                <w:noProof/>
                <w:webHidden/>
              </w:rPr>
              <w:instrText xml:space="preserve"> PAGEREF _Toc48135656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F3C36E1" w14:textId="577B902B"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57" w:history="1">
            <w:r w:rsidR="0089574F" w:rsidRPr="008E7426">
              <w:rPr>
                <w:rStyle w:val="Hyperlink"/>
                <w:noProof/>
              </w:rPr>
              <w:t>2.2.3</w:t>
            </w:r>
            <w:r w:rsidR="0089574F">
              <w:rPr>
                <w:rFonts w:asciiTheme="minorHAnsi" w:eastAsiaTheme="minorEastAsia" w:hAnsiTheme="minorHAnsi" w:cstheme="minorBidi"/>
                <w:noProof/>
                <w:sz w:val="22"/>
                <w:lang w:val="en-US" w:eastAsia="en-US" w:bidi="hi-IN"/>
              </w:rPr>
              <w:tab/>
            </w:r>
            <w:r w:rsidR="0089574F" w:rsidRPr="008E7426">
              <w:rPr>
                <w:rStyle w:val="Hyperlink"/>
                <w:noProof/>
              </w:rPr>
              <w:t>Types of Recommender System</w:t>
            </w:r>
            <w:r w:rsidR="0089574F">
              <w:rPr>
                <w:noProof/>
                <w:webHidden/>
              </w:rPr>
              <w:tab/>
            </w:r>
            <w:r w:rsidR="0089574F">
              <w:rPr>
                <w:noProof/>
                <w:webHidden/>
              </w:rPr>
              <w:fldChar w:fldCharType="begin"/>
            </w:r>
            <w:r w:rsidR="0089574F">
              <w:rPr>
                <w:noProof/>
                <w:webHidden/>
              </w:rPr>
              <w:instrText xml:space="preserve"> PAGEREF _Toc48135657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74124621" w14:textId="4EE8D5AC"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58" w:history="1">
            <w:r w:rsidR="0089574F" w:rsidRPr="008E7426">
              <w:rPr>
                <w:rStyle w:val="Hyperlink"/>
                <w:bCs/>
                <w:noProof/>
              </w:rPr>
              <w:t>2.3</w:t>
            </w:r>
            <w:r w:rsidR="0089574F">
              <w:rPr>
                <w:rFonts w:asciiTheme="minorHAnsi" w:eastAsiaTheme="minorEastAsia" w:hAnsiTheme="minorHAnsi" w:cstheme="minorBidi"/>
                <w:noProof/>
                <w:sz w:val="22"/>
                <w:lang w:val="en-US" w:eastAsia="en-US" w:bidi="hi-IN"/>
              </w:rPr>
              <w:tab/>
            </w:r>
            <w:r w:rsidR="0089574F" w:rsidRPr="008E7426">
              <w:rPr>
                <w:rStyle w:val="Hyperlink"/>
                <w:bCs/>
                <w:noProof/>
              </w:rPr>
              <w:t>Challenges in recommender system</w:t>
            </w:r>
            <w:r w:rsidR="0089574F">
              <w:rPr>
                <w:noProof/>
                <w:webHidden/>
              </w:rPr>
              <w:tab/>
            </w:r>
            <w:r w:rsidR="0089574F">
              <w:rPr>
                <w:noProof/>
                <w:webHidden/>
              </w:rPr>
              <w:fldChar w:fldCharType="begin"/>
            </w:r>
            <w:r w:rsidR="0089574F">
              <w:rPr>
                <w:noProof/>
                <w:webHidden/>
              </w:rPr>
              <w:instrText xml:space="preserve"> PAGEREF _Toc48135658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7C194B82" w14:textId="1E6D028F"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59" w:history="1">
            <w:r w:rsidR="0089574F" w:rsidRPr="008E7426">
              <w:rPr>
                <w:rStyle w:val="Hyperlink"/>
                <w:noProof/>
              </w:rPr>
              <w:t>2.3.1</w:t>
            </w:r>
            <w:r w:rsidR="0089574F">
              <w:rPr>
                <w:rFonts w:asciiTheme="minorHAnsi" w:eastAsiaTheme="minorEastAsia" w:hAnsiTheme="minorHAnsi" w:cstheme="minorBidi"/>
                <w:noProof/>
                <w:sz w:val="22"/>
                <w:lang w:val="en-US" w:eastAsia="en-US" w:bidi="hi-IN"/>
              </w:rPr>
              <w:tab/>
            </w:r>
            <w:r w:rsidR="0089574F" w:rsidRPr="008E7426">
              <w:rPr>
                <w:rStyle w:val="Hyperlink"/>
                <w:noProof/>
              </w:rPr>
              <w:t>Sparsity</w:t>
            </w:r>
            <w:r w:rsidR="0089574F">
              <w:rPr>
                <w:noProof/>
                <w:webHidden/>
              </w:rPr>
              <w:tab/>
            </w:r>
            <w:r w:rsidR="0089574F">
              <w:rPr>
                <w:noProof/>
                <w:webHidden/>
              </w:rPr>
              <w:fldChar w:fldCharType="begin"/>
            </w:r>
            <w:r w:rsidR="0089574F">
              <w:rPr>
                <w:noProof/>
                <w:webHidden/>
              </w:rPr>
              <w:instrText xml:space="preserve"> PAGEREF _Toc48135659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7172AD3D" w14:textId="00C55726"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60" w:history="1">
            <w:r w:rsidR="0089574F" w:rsidRPr="008E7426">
              <w:rPr>
                <w:rStyle w:val="Hyperlink"/>
                <w:noProof/>
              </w:rPr>
              <w:t>2.4</w:t>
            </w:r>
            <w:r w:rsidR="0089574F">
              <w:rPr>
                <w:rFonts w:asciiTheme="minorHAnsi" w:eastAsiaTheme="minorEastAsia" w:hAnsiTheme="minorHAnsi" w:cstheme="minorBidi"/>
                <w:noProof/>
                <w:sz w:val="22"/>
                <w:lang w:val="en-US" w:eastAsia="en-US" w:bidi="hi-IN"/>
              </w:rPr>
              <w:tab/>
            </w:r>
            <w:r w:rsidR="0089574F" w:rsidRPr="008E7426">
              <w:rPr>
                <w:rStyle w:val="Hyperlink"/>
                <w:noProof/>
              </w:rPr>
              <w:t>Comparison of Techniques</w:t>
            </w:r>
            <w:r w:rsidR="0089574F">
              <w:rPr>
                <w:noProof/>
                <w:webHidden/>
              </w:rPr>
              <w:tab/>
            </w:r>
            <w:r w:rsidR="0089574F">
              <w:rPr>
                <w:noProof/>
                <w:webHidden/>
              </w:rPr>
              <w:fldChar w:fldCharType="begin"/>
            </w:r>
            <w:r w:rsidR="0089574F">
              <w:rPr>
                <w:noProof/>
                <w:webHidden/>
              </w:rPr>
              <w:instrText xml:space="preserve"> PAGEREF _Toc48135660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576CF678" w14:textId="5ACED0D1"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61" w:history="1">
            <w:r w:rsidR="0089574F" w:rsidRPr="008E7426">
              <w:rPr>
                <w:rStyle w:val="Hyperlink"/>
                <w:noProof/>
              </w:rPr>
              <w:t>2.5</w:t>
            </w:r>
            <w:r w:rsidR="0089574F">
              <w:rPr>
                <w:rFonts w:asciiTheme="minorHAnsi" w:eastAsiaTheme="minorEastAsia" w:hAnsiTheme="minorHAnsi" w:cstheme="minorBidi"/>
                <w:noProof/>
                <w:sz w:val="22"/>
                <w:lang w:val="en-US" w:eastAsia="en-US" w:bidi="hi-IN"/>
              </w:rPr>
              <w:tab/>
            </w:r>
            <w:r w:rsidR="0089574F" w:rsidRPr="008E7426">
              <w:rPr>
                <w:rStyle w:val="Hyperlink"/>
                <w:noProof/>
              </w:rPr>
              <w:t>Discussion</w:t>
            </w:r>
            <w:r w:rsidR="0089574F">
              <w:rPr>
                <w:noProof/>
                <w:webHidden/>
              </w:rPr>
              <w:tab/>
            </w:r>
            <w:r w:rsidR="0089574F">
              <w:rPr>
                <w:noProof/>
                <w:webHidden/>
              </w:rPr>
              <w:fldChar w:fldCharType="begin"/>
            </w:r>
            <w:r w:rsidR="0089574F">
              <w:rPr>
                <w:noProof/>
                <w:webHidden/>
              </w:rPr>
              <w:instrText xml:space="preserve"> PAGEREF _Toc48135661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0A38366F" w14:textId="03A7D0AF"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62" w:history="1">
            <w:r w:rsidR="0089574F" w:rsidRPr="008E7426">
              <w:rPr>
                <w:rStyle w:val="Hyperlink"/>
                <w:noProof/>
              </w:rPr>
              <w:t>2.6</w:t>
            </w:r>
            <w:r w:rsidR="0089574F">
              <w:rPr>
                <w:rFonts w:asciiTheme="minorHAnsi" w:eastAsiaTheme="minorEastAsia" w:hAnsiTheme="minorHAnsi" w:cstheme="minorBidi"/>
                <w:noProof/>
                <w:sz w:val="22"/>
                <w:lang w:val="en-US" w:eastAsia="en-US" w:bidi="hi-IN"/>
              </w:rPr>
              <w:tab/>
            </w:r>
            <w:r w:rsidR="0089574F" w:rsidRPr="008E7426">
              <w:rPr>
                <w:rStyle w:val="Hyperlink"/>
                <w:noProof/>
              </w:rPr>
              <w:t>Summary</w:t>
            </w:r>
            <w:r w:rsidR="0089574F">
              <w:rPr>
                <w:noProof/>
                <w:webHidden/>
              </w:rPr>
              <w:tab/>
            </w:r>
            <w:r w:rsidR="0089574F">
              <w:rPr>
                <w:noProof/>
                <w:webHidden/>
              </w:rPr>
              <w:fldChar w:fldCharType="begin"/>
            </w:r>
            <w:r w:rsidR="0089574F">
              <w:rPr>
                <w:noProof/>
                <w:webHidden/>
              </w:rPr>
              <w:instrText xml:space="preserve"> PAGEREF _Toc48135662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298CF5D3" w14:textId="3EA6AE05" w:rsidR="0089574F" w:rsidRDefault="00DA24F3">
          <w:pPr>
            <w:pStyle w:val="TOC1"/>
            <w:tabs>
              <w:tab w:val="left" w:pos="480"/>
              <w:tab w:val="right" w:leader="dot" w:pos="9061"/>
            </w:tabs>
            <w:rPr>
              <w:rFonts w:asciiTheme="minorHAnsi" w:eastAsiaTheme="minorEastAsia" w:hAnsiTheme="minorHAnsi" w:cstheme="minorBidi"/>
              <w:noProof/>
              <w:sz w:val="22"/>
              <w:lang w:val="en-US" w:eastAsia="en-US" w:bidi="hi-IN"/>
            </w:rPr>
          </w:pPr>
          <w:hyperlink w:anchor="_Toc48135663" w:history="1">
            <w:r w:rsidR="0089574F" w:rsidRPr="008E7426">
              <w:rPr>
                <w:rStyle w:val="Hyperlink"/>
                <w:noProof/>
              </w:rPr>
              <w:t>3.</w:t>
            </w:r>
            <w:r w:rsidR="0089574F">
              <w:rPr>
                <w:rFonts w:asciiTheme="minorHAnsi" w:eastAsiaTheme="minorEastAsia" w:hAnsiTheme="minorHAnsi" w:cstheme="minorBidi"/>
                <w:noProof/>
                <w:sz w:val="22"/>
                <w:lang w:val="en-US" w:eastAsia="en-US" w:bidi="hi-IN"/>
              </w:rPr>
              <w:tab/>
            </w:r>
            <w:r w:rsidR="0089574F" w:rsidRPr="008E7426">
              <w:rPr>
                <w:rStyle w:val="Hyperlink"/>
                <w:noProof/>
              </w:rPr>
              <w:t>CHAPTER 3: RESEARCH METHODOLOGY</w:t>
            </w:r>
            <w:r w:rsidR="0089574F">
              <w:rPr>
                <w:noProof/>
                <w:webHidden/>
              </w:rPr>
              <w:tab/>
            </w:r>
            <w:r w:rsidR="0089574F">
              <w:rPr>
                <w:noProof/>
                <w:webHidden/>
              </w:rPr>
              <w:fldChar w:fldCharType="begin"/>
            </w:r>
            <w:r w:rsidR="0089574F">
              <w:rPr>
                <w:noProof/>
                <w:webHidden/>
              </w:rPr>
              <w:instrText xml:space="preserve"> PAGEREF _Toc48135663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1FBF6DA8" w14:textId="39696226"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64" w:history="1">
            <w:r w:rsidR="0089574F" w:rsidRPr="008E7426">
              <w:rPr>
                <w:rStyle w:val="Hyperlink"/>
                <w:noProof/>
              </w:rPr>
              <w:t>3.1</w:t>
            </w:r>
            <w:r w:rsidR="0089574F">
              <w:rPr>
                <w:rFonts w:asciiTheme="minorHAnsi" w:eastAsiaTheme="minorEastAsia" w:hAnsiTheme="minorHAnsi" w:cstheme="minorBidi"/>
                <w:noProof/>
                <w:sz w:val="22"/>
                <w:lang w:val="en-US" w:eastAsia="en-US" w:bidi="hi-IN"/>
              </w:rPr>
              <w:tab/>
            </w:r>
            <w:r w:rsidR="0089574F" w:rsidRPr="008E7426">
              <w:rPr>
                <w:rStyle w:val="Hyperlink"/>
                <w:noProof/>
              </w:rPr>
              <w:t>Introduction</w:t>
            </w:r>
            <w:r w:rsidR="0089574F">
              <w:rPr>
                <w:noProof/>
                <w:webHidden/>
              </w:rPr>
              <w:tab/>
            </w:r>
            <w:r w:rsidR="0089574F">
              <w:rPr>
                <w:noProof/>
                <w:webHidden/>
              </w:rPr>
              <w:fldChar w:fldCharType="begin"/>
            </w:r>
            <w:r w:rsidR="0089574F">
              <w:rPr>
                <w:noProof/>
                <w:webHidden/>
              </w:rPr>
              <w:instrText xml:space="preserve"> PAGEREF _Toc48135664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0DDE7CE2" w14:textId="73680AF3"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65" w:history="1">
            <w:r w:rsidR="0089574F" w:rsidRPr="008E7426">
              <w:rPr>
                <w:rStyle w:val="Hyperlink"/>
                <w:noProof/>
              </w:rPr>
              <w:t>3.2</w:t>
            </w:r>
            <w:r w:rsidR="0089574F">
              <w:rPr>
                <w:rFonts w:asciiTheme="minorHAnsi" w:eastAsiaTheme="minorEastAsia" w:hAnsiTheme="minorHAnsi" w:cstheme="minorBidi"/>
                <w:noProof/>
                <w:sz w:val="22"/>
                <w:lang w:val="en-US" w:eastAsia="en-US" w:bidi="hi-IN"/>
              </w:rPr>
              <w:tab/>
            </w:r>
            <w:r w:rsidR="0089574F" w:rsidRPr="008E7426">
              <w:rPr>
                <w:rStyle w:val="Hyperlink"/>
                <w:noProof/>
              </w:rPr>
              <w:t>Methodology</w:t>
            </w:r>
            <w:r w:rsidR="0089574F">
              <w:rPr>
                <w:noProof/>
                <w:webHidden/>
              </w:rPr>
              <w:tab/>
            </w:r>
            <w:r w:rsidR="0089574F">
              <w:rPr>
                <w:noProof/>
                <w:webHidden/>
              </w:rPr>
              <w:fldChar w:fldCharType="begin"/>
            </w:r>
            <w:r w:rsidR="0089574F">
              <w:rPr>
                <w:noProof/>
                <w:webHidden/>
              </w:rPr>
              <w:instrText xml:space="preserve"> PAGEREF _Toc48135665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2B699C15" w14:textId="65431BA9"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66" w:history="1">
            <w:r w:rsidR="0089574F" w:rsidRPr="008E7426">
              <w:rPr>
                <w:rStyle w:val="Hyperlink"/>
                <w:noProof/>
              </w:rPr>
              <w:t>3.2.1</w:t>
            </w:r>
            <w:r w:rsidR="0089574F">
              <w:rPr>
                <w:rFonts w:asciiTheme="minorHAnsi" w:eastAsiaTheme="minorEastAsia" w:hAnsiTheme="minorHAnsi" w:cstheme="minorBidi"/>
                <w:noProof/>
                <w:sz w:val="22"/>
                <w:lang w:val="en-US" w:eastAsia="en-US" w:bidi="hi-IN"/>
              </w:rPr>
              <w:tab/>
            </w:r>
            <w:r w:rsidR="0089574F" w:rsidRPr="008E7426">
              <w:rPr>
                <w:rStyle w:val="Hyperlink"/>
                <w:noProof/>
              </w:rPr>
              <w:t>Data Selection</w:t>
            </w:r>
            <w:r w:rsidR="0089574F">
              <w:rPr>
                <w:noProof/>
                <w:webHidden/>
              </w:rPr>
              <w:tab/>
            </w:r>
            <w:r w:rsidR="0089574F">
              <w:rPr>
                <w:noProof/>
                <w:webHidden/>
              </w:rPr>
              <w:fldChar w:fldCharType="begin"/>
            </w:r>
            <w:r w:rsidR="0089574F">
              <w:rPr>
                <w:noProof/>
                <w:webHidden/>
              </w:rPr>
              <w:instrText xml:space="preserve"> PAGEREF _Toc48135666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0D958B07" w14:textId="4666DF4B"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67" w:history="1">
            <w:r w:rsidR="0089574F" w:rsidRPr="008E7426">
              <w:rPr>
                <w:rStyle w:val="Hyperlink"/>
                <w:noProof/>
              </w:rPr>
              <w:t>3.2.2</w:t>
            </w:r>
            <w:r w:rsidR="0089574F">
              <w:rPr>
                <w:rFonts w:asciiTheme="minorHAnsi" w:eastAsiaTheme="minorEastAsia" w:hAnsiTheme="minorHAnsi" w:cstheme="minorBidi"/>
                <w:noProof/>
                <w:sz w:val="22"/>
                <w:lang w:val="en-US" w:eastAsia="en-US" w:bidi="hi-IN"/>
              </w:rPr>
              <w:tab/>
            </w:r>
            <w:r w:rsidR="0089574F" w:rsidRPr="008E7426">
              <w:rPr>
                <w:rStyle w:val="Hyperlink"/>
                <w:noProof/>
              </w:rPr>
              <w:t>Data Pre-Processing</w:t>
            </w:r>
            <w:r w:rsidR="0089574F">
              <w:rPr>
                <w:noProof/>
                <w:webHidden/>
              </w:rPr>
              <w:tab/>
            </w:r>
            <w:r w:rsidR="0089574F">
              <w:rPr>
                <w:noProof/>
                <w:webHidden/>
              </w:rPr>
              <w:fldChar w:fldCharType="begin"/>
            </w:r>
            <w:r w:rsidR="0089574F">
              <w:rPr>
                <w:noProof/>
                <w:webHidden/>
              </w:rPr>
              <w:instrText xml:space="preserve"> PAGEREF _Toc48135667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3D034444" w14:textId="4918C92B"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68" w:history="1">
            <w:r w:rsidR="0089574F" w:rsidRPr="008E7426">
              <w:rPr>
                <w:rStyle w:val="Hyperlink"/>
                <w:noProof/>
              </w:rPr>
              <w:t>3.2.3</w:t>
            </w:r>
            <w:r w:rsidR="0089574F">
              <w:rPr>
                <w:rFonts w:asciiTheme="minorHAnsi" w:eastAsiaTheme="minorEastAsia" w:hAnsiTheme="minorHAnsi" w:cstheme="minorBidi"/>
                <w:noProof/>
                <w:sz w:val="22"/>
                <w:lang w:val="en-US" w:eastAsia="en-US" w:bidi="hi-IN"/>
              </w:rPr>
              <w:tab/>
            </w:r>
            <w:r w:rsidR="0089574F" w:rsidRPr="008E7426">
              <w:rPr>
                <w:rStyle w:val="Hyperlink"/>
                <w:noProof/>
              </w:rPr>
              <w:t>Data Transformation</w:t>
            </w:r>
            <w:r w:rsidR="0089574F">
              <w:rPr>
                <w:noProof/>
                <w:webHidden/>
              </w:rPr>
              <w:tab/>
            </w:r>
            <w:r w:rsidR="0089574F">
              <w:rPr>
                <w:noProof/>
                <w:webHidden/>
              </w:rPr>
              <w:fldChar w:fldCharType="begin"/>
            </w:r>
            <w:r w:rsidR="0089574F">
              <w:rPr>
                <w:noProof/>
                <w:webHidden/>
              </w:rPr>
              <w:instrText xml:space="preserve"> PAGEREF _Toc48135668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415EAB70" w14:textId="6E9F2552"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69" w:history="1">
            <w:r w:rsidR="0089574F" w:rsidRPr="008E7426">
              <w:rPr>
                <w:rStyle w:val="Hyperlink"/>
                <w:noProof/>
              </w:rPr>
              <w:t>3.2.4</w:t>
            </w:r>
            <w:r w:rsidR="0089574F">
              <w:rPr>
                <w:rFonts w:asciiTheme="minorHAnsi" w:eastAsiaTheme="minorEastAsia" w:hAnsiTheme="minorHAnsi" w:cstheme="minorBidi"/>
                <w:noProof/>
                <w:sz w:val="22"/>
                <w:lang w:val="en-US" w:eastAsia="en-US" w:bidi="hi-IN"/>
              </w:rPr>
              <w:tab/>
            </w:r>
            <w:r w:rsidR="0089574F" w:rsidRPr="008E7426">
              <w:rPr>
                <w:rStyle w:val="Hyperlink"/>
                <w:noProof/>
              </w:rPr>
              <w:t>Modelling</w:t>
            </w:r>
            <w:r w:rsidR="0089574F">
              <w:rPr>
                <w:noProof/>
                <w:webHidden/>
              </w:rPr>
              <w:tab/>
            </w:r>
            <w:r w:rsidR="0089574F">
              <w:rPr>
                <w:noProof/>
                <w:webHidden/>
              </w:rPr>
              <w:fldChar w:fldCharType="begin"/>
            </w:r>
            <w:r w:rsidR="0089574F">
              <w:rPr>
                <w:noProof/>
                <w:webHidden/>
              </w:rPr>
              <w:instrText xml:space="preserve"> PAGEREF _Toc48135669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7E3AD25" w14:textId="401503DF"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70" w:history="1">
            <w:r w:rsidR="0089574F" w:rsidRPr="008E7426">
              <w:rPr>
                <w:rStyle w:val="Hyperlink"/>
                <w:noProof/>
              </w:rPr>
              <w:t>3.2.5</w:t>
            </w:r>
            <w:r w:rsidR="0089574F">
              <w:rPr>
                <w:rFonts w:asciiTheme="minorHAnsi" w:eastAsiaTheme="minorEastAsia" w:hAnsiTheme="minorHAnsi" w:cstheme="minorBidi"/>
                <w:noProof/>
                <w:sz w:val="22"/>
                <w:lang w:val="en-US" w:eastAsia="en-US" w:bidi="hi-IN"/>
              </w:rPr>
              <w:tab/>
            </w:r>
            <w:r w:rsidR="0089574F" w:rsidRPr="008E7426">
              <w:rPr>
                <w:rStyle w:val="Hyperlink"/>
                <w:noProof/>
              </w:rPr>
              <w:t>Evaluation</w:t>
            </w:r>
            <w:r w:rsidR="0089574F">
              <w:rPr>
                <w:noProof/>
                <w:webHidden/>
              </w:rPr>
              <w:tab/>
            </w:r>
            <w:r w:rsidR="0089574F">
              <w:rPr>
                <w:noProof/>
                <w:webHidden/>
              </w:rPr>
              <w:fldChar w:fldCharType="begin"/>
            </w:r>
            <w:r w:rsidR="0089574F">
              <w:rPr>
                <w:noProof/>
                <w:webHidden/>
              </w:rPr>
              <w:instrText xml:space="preserve"> PAGEREF _Toc48135670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24764CE5" w14:textId="455EB934"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71" w:history="1">
            <w:r w:rsidR="0089574F" w:rsidRPr="008E7426">
              <w:rPr>
                <w:rStyle w:val="Hyperlink"/>
                <w:noProof/>
              </w:rPr>
              <w:t>3.3</w:t>
            </w:r>
            <w:r w:rsidR="0089574F">
              <w:rPr>
                <w:rFonts w:asciiTheme="minorHAnsi" w:eastAsiaTheme="minorEastAsia" w:hAnsiTheme="minorHAnsi" w:cstheme="minorBidi"/>
                <w:noProof/>
                <w:sz w:val="22"/>
                <w:lang w:val="en-US" w:eastAsia="en-US" w:bidi="hi-IN"/>
              </w:rPr>
              <w:tab/>
            </w:r>
            <w:r w:rsidR="0089574F" w:rsidRPr="008E7426">
              <w:rPr>
                <w:rStyle w:val="Hyperlink"/>
                <w:noProof/>
              </w:rPr>
              <w:t>Logical flow of the system</w:t>
            </w:r>
            <w:r w:rsidR="0089574F">
              <w:rPr>
                <w:noProof/>
                <w:webHidden/>
              </w:rPr>
              <w:tab/>
            </w:r>
            <w:r w:rsidR="0089574F">
              <w:rPr>
                <w:noProof/>
                <w:webHidden/>
              </w:rPr>
              <w:fldChar w:fldCharType="begin"/>
            </w:r>
            <w:r w:rsidR="0089574F">
              <w:rPr>
                <w:noProof/>
                <w:webHidden/>
              </w:rPr>
              <w:instrText xml:space="preserve"> PAGEREF _Toc48135671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970A89B" w14:textId="03E2EFAD"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72" w:history="1">
            <w:r w:rsidR="0089574F" w:rsidRPr="008E7426">
              <w:rPr>
                <w:rStyle w:val="Hyperlink"/>
                <w:noProof/>
              </w:rPr>
              <w:t>3.4</w:t>
            </w:r>
            <w:r w:rsidR="0089574F">
              <w:rPr>
                <w:rFonts w:asciiTheme="minorHAnsi" w:eastAsiaTheme="minorEastAsia" w:hAnsiTheme="minorHAnsi" w:cstheme="minorBidi"/>
                <w:noProof/>
                <w:sz w:val="22"/>
                <w:lang w:val="en-US" w:eastAsia="en-US" w:bidi="hi-IN"/>
              </w:rPr>
              <w:tab/>
            </w:r>
            <w:r w:rsidR="0089574F" w:rsidRPr="008E7426">
              <w:rPr>
                <w:rStyle w:val="Hyperlink"/>
                <w:noProof/>
              </w:rPr>
              <w:t>Item based collaborative filtering</w:t>
            </w:r>
            <w:r w:rsidR="0089574F">
              <w:rPr>
                <w:noProof/>
                <w:webHidden/>
              </w:rPr>
              <w:tab/>
            </w:r>
            <w:r w:rsidR="0089574F">
              <w:rPr>
                <w:noProof/>
                <w:webHidden/>
              </w:rPr>
              <w:fldChar w:fldCharType="begin"/>
            </w:r>
            <w:r w:rsidR="0089574F">
              <w:rPr>
                <w:noProof/>
                <w:webHidden/>
              </w:rPr>
              <w:instrText xml:space="preserve"> PAGEREF _Toc48135672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22014416" w14:textId="42E3D2FA"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73" w:history="1">
            <w:r w:rsidR="0089574F" w:rsidRPr="008E7426">
              <w:rPr>
                <w:rStyle w:val="Hyperlink"/>
                <w:noProof/>
              </w:rPr>
              <w:t>3.4.1</w:t>
            </w:r>
            <w:r w:rsidR="0089574F">
              <w:rPr>
                <w:rFonts w:asciiTheme="minorHAnsi" w:eastAsiaTheme="minorEastAsia" w:hAnsiTheme="minorHAnsi" w:cstheme="minorBidi"/>
                <w:noProof/>
                <w:sz w:val="22"/>
                <w:lang w:val="en-US" w:eastAsia="en-US" w:bidi="hi-IN"/>
              </w:rPr>
              <w:tab/>
            </w:r>
            <w:r w:rsidR="0089574F" w:rsidRPr="008E7426">
              <w:rPr>
                <w:rStyle w:val="Hyperlink"/>
                <w:noProof/>
              </w:rPr>
              <w:t>Item-Similarity Computation</w:t>
            </w:r>
            <w:r w:rsidR="0089574F">
              <w:rPr>
                <w:noProof/>
                <w:webHidden/>
              </w:rPr>
              <w:tab/>
            </w:r>
            <w:r w:rsidR="0089574F">
              <w:rPr>
                <w:noProof/>
                <w:webHidden/>
              </w:rPr>
              <w:fldChar w:fldCharType="begin"/>
            </w:r>
            <w:r w:rsidR="0089574F">
              <w:rPr>
                <w:noProof/>
                <w:webHidden/>
              </w:rPr>
              <w:instrText xml:space="preserve"> PAGEREF _Toc48135673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259DCA8C" w14:textId="5DBCEA2B"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74" w:history="1">
            <w:r w:rsidR="0089574F" w:rsidRPr="008E7426">
              <w:rPr>
                <w:rStyle w:val="Hyperlink"/>
                <w:noProof/>
              </w:rPr>
              <w:t>3.5</w:t>
            </w:r>
            <w:r w:rsidR="0089574F">
              <w:rPr>
                <w:rFonts w:asciiTheme="minorHAnsi" w:eastAsiaTheme="minorEastAsia" w:hAnsiTheme="minorHAnsi" w:cstheme="minorBidi"/>
                <w:noProof/>
                <w:sz w:val="22"/>
                <w:lang w:val="en-US" w:eastAsia="en-US" w:bidi="hi-IN"/>
              </w:rPr>
              <w:tab/>
            </w:r>
            <w:r w:rsidR="0089574F" w:rsidRPr="008E7426">
              <w:rPr>
                <w:rStyle w:val="Hyperlink"/>
                <w:noProof/>
              </w:rPr>
              <w:t>Rating Prediction Computation</w:t>
            </w:r>
            <w:r w:rsidR="0089574F">
              <w:rPr>
                <w:noProof/>
                <w:webHidden/>
              </w:rPr>
              <w:tab/>
            </w:r>
            <w:r w:rsidR="0089574F">
              <w:rPr>
                <w:noProof/>
                <w:webHidden/>
              </w:rPr>
              <w:fldChar w:fldCharType="begin"/>
            </w:r>
            <w:r w:rsidR="0089574F">
              <w:rPr>
                <w:noProof/>
                <w:webHidden/>
              </w:rPr>
              <w:instrText xml:space="preserve"> PAGEREF _Toc48135674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31702C6F" w14:textId="38C32833"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75" w:history="1">
            <w:r w:rsidR="0089574F" w:rsidRPr="008E7426">
              <w:rPr>
                <w:rStyle w:val="Hyperlink"/>
                <w:noProof/>
              </w:rPr>
              <w:t>3.6</w:t>
            </w:r>
            <w:r w:rsidR="0089574F">
              <w:rPr>
                <w:rFonts w:asciiTheme="minorHAnsi" w:eastAsiaTheme="minorEastAsia" w:hAnsiTheme="minorHAnsi" w:cstheme="minorBidi"/>
                <w:noProof/>
                <w:sz w:val="22"/>
                <w:lang w:val="en-US" w:eastAsia="en-US" w:bidi="hi-IN"/>
              </w:rPr>
              <w:tab/>
            </w:r>
            <w:r w:rsidR="0089574F" w:rsidRPr="008E7426">
              <w:rPr>
                <w:rStyle w:val="Hyperlink"/>
                <w:noProof/>
              </w:rPr>
              <w:t>Generating Recommendation</w:t>
            </w:r>
            <w:r w:rsidR="0089574F">
              <w:rPr>
                <w:noProof/>
                <w:webHidden/>
              </w:rPr>
              <w:tab/>
            </w:r>
            <w:r w:rsidR="0089574F">
              <w:rPr>
                <w:noProof/>
                <w:webHidden/>
              </w:rPr>
              <w:fldChar w:fldCharType="begin"/>
            </w:r>
            <w:r w:rsidR="0089574F">
              <w:rPr>
                <w:noProof/>
                <w:webHidden/>
              </w:rPr>
              <w:instrText xml:space="preserve"> PAGEREF _Toc48135675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3765746B" w14:textId="51823A60"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76" w:history="1">
            <w:r w:rsidR="0089574F" w:rsidRPr="008E7426">
              <w:rPr>
                <w:rStyle w:val="Hyperlink"/>
                <w:noProof/>
              </w:rPr>
              <w:t>3.7</w:t>
            </w:r>
            <w:r w:rsidR="0089574F">
              <w:rPr>
                <w:rFonts w:asciiTheme="minorHAnsi" w:eastAsiaTheme="minorEastAsia" w:hAnsiTheme="minorHAnsi" w:cstheme="minorBidi"/>
                <w:noProof/>
                <w:sz w:val="22"/>
                <w:lang w:val="en-US" w:eastAsia="en-US" w:bidi="hi-IN"/>
              </w:rPr>
              <w:tab/>
            </w:r>
            <w:r w:rsidR="0089574F" w:rsidRPr="008E7426">
              <w:rPr>
                <w:rStyle w:val="Hyperlink"/>
                <w:noProof/>
              </w:rPr>
              <w:t>Tools</w:t>
            </w:r>
            <w:r w:rsidR="0089574F">
              <w:rPr>
                <w:noProof/>
                <w:webHidden/>
              </w:rPr>
              <w:tab/>
            </w:r>
            <w:r w:rsidR="0089574F">
              <w:rPr>
                <w:noProof/>
                <w:webHidden/>
              </w:rPr>
              <w:fldChar w:fldCharType="begin"/>
            </w:r>
            <w:r w:rsidR="0089574F">
              <w:rPr>
                <w:noProof/>
                <w:webHidden/>
              </w:rPr>
              <w:instrText xml:space="preserve"> PAGEREF _Toc48135676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4A2FFB65" w14:textId="2032A1C5"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77" w:history="1">
            <w:r w:rsidR="0089574F" w:rsidRPr="008E7426">
              <w:rPr>
                <w:rStyle w:val="Hyperlink"/>
                <w:noProof/>
              </w:rPr>
              <w:t>3.7.1</w:t>
            </w:r>
            <w:r w:rsidR="0089574F">
              <w:rPr>
                <w:rFonts w:asciiTheme="minorHAnsi" w:eastAsiaTheme="minorEastAsia" w:hAnsiTheme="minorHAnsi" w:cstheme="minorBidi"/>
                <w:noProof/>
                <w:sz w:val="22"/>
                <w:lang w:val="en-US" w:eastAsia="en-US" w:bidi="hi-IN"/>
              </w:rPr>
              <w:tab/>
            </w:r>
            <w:r w:rsidR="0089574F" w:rsidRPr="008E7426">
              <w:rPr>
                <w:rStyle w:val="Hyperlink"/>
                <w:noProof/>
              </w:rPr>
              <w:t>Python</w:t>
            </w:r>
            <w:r w:rsidR="0089574F">
              <w:rPr>
                <w:noProof/>
                <w:webHidden/>
              </w:rPr>
              <w:tab/>
            </w:r>
            <w:r w:rsidR="0089574F">
              <w:rPr>
                <w:noProof/>
                <w:webHidden/>
              </w:rPr>
              <w:fldChar w:fldCharType="begin"/>
            </w:r>
            <w:r w:rsidR="0089574F">
              <w:rPr>
                <w:noProof/>
                <w:webHidden/>
              </w:rPr>
              <w:instrText xml:space="preserve"> PAGEREF _Toc48135677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2DCC3952" w14:textId="7FAF838D"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78" w:history="1">
            <w:r w:rsidR="0089574F" w:rsidRPr="008E7426">
              <w:rPr>
                <w:rStyle w:val="Hyperlink"/>
                <w:noProof/>
              </w:rPr>
              <w:t>3.7.2</w:t>
            </w:r>
            <w:r w:rsidR="0089574F">
              <w:rPr>
                <w:rFonts w:asciiTheme="minorHAnsi" w:eastAsiaTheme="minorEastAsia" w:hAnsiTheme="minorHAnsi" w:cstheme="minorBidi"/>
                <w:noProof/>
                <w:sz w:val="22"/>
                <w:lang w:val="en-US" w:eastAsia="en-US" w:bidi="hi-IN"/>
              </w:rPr>
              <w:tab/>
            </w:r>
            <w:r w:rsidR="0089574F" w:rsidRPr="008E7426">
              <w:rPr>
                <w:rStyle w:val="Hyperlink"/>
                <w:noProof/>
              </w:rPr>
              <w:t>Graphlab Create</w:t>
            </w:r>
            <w:r w:rsidR="0089574F">
              <w:rPr>
                <w:noProof/>
                <w:webHidden/>
              </w:rPr>
              <w:tab/>
            </w:r>
            <w:r w:rsidR="0089574F">
              <w:rPr>
                <w:noProof/>
                <w:webHidden/>
              </w:rPr>
              <w:fldChar w:fldCharType="begin"/>
            </w:r>
            <w:r w:rsidR="0089574F">
              <w:rPr>
                <w:noProof/>
                <w:webHidden/>
              </w:rPr>
              <w:instrText xml:space="preserve"> PAGEREF _Toc48135678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0EBFBA49" w14:textId="47136D2B"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79" w:history="1">
            <w:r w:rsidR="0089574F" w:rsidRPr="008E7426">
              <w:rPr>
                <w:rStyle w:val="Hyperlink"/>
                <w:noProof/>
              </w:rPr>
              <w:t>3.7.3</w:t>
            </w:r>
            <w:r w:rsidR="0089574F">
              <w:rPr>
                <w:rFonts w:asciiTheme="minorHAnsi" w:eastAsiaTheme="minorEastAsia" w:hAnsiTheme="minorHAnsi" w:cstheme="minorBidi"/>
                <w:noProof/>
                <w:sz w:val="22"/>
                <w:lang w:val="en-US" w:eastAsia="en-US" w:bidi="hi-IN"/>
              </w:rPr>
              <w:tab/>
            </w:r>
            <w:r w:rsidR="0089574F" w:rsidRPr="008E7426">
              <w:rPr>
                <w:rStyle w:val="Hyperlink"/>
                <w:noProof/>
              </w:rPr>
              <w:t>Pandas</w:t>
            </w:r>
            <w:r w:rsidR="0089574F">
              <w:rPr>
                <w:noProof/>
                <w:webHidden/>
              </w:rPr>
              <w:tab/>
            </w:r>
            <w:r w:rsidR="0089574F">
              <w:rPr>
                <w:noProof/>
                <w:webHidden/>
              </w:rPr>
              <w:fldChar w:fldCharType="begin"/>
            </w:r>
            <w:r w:rsidR="0089574F">
              <w:rPr>
                <w:noProof/>
                <w:webHidden/>
              </w:rPr>
              <w:instrText xml:space="preserve"> PAGEREF _Toc48135679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C5A3E89" w14:textId="788E3D52"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80" w:history="1">
            <w:r w:rsidR="0089574F" w:rsidRPr="008E7426">
              <w:rPr>
                <w:rStyle w:val="Hyperlink"/>
                <w:noProof/>
              </w:rPr>
              <w:t>3.7.4</w:t>
            </w:r>
            <w:r w:rsidR="0089574F">
              <w:rPr>
                <w:rFonts w:asciiTheme="minorHAnsi" w:eastAsiaTheme="minorEastAsia" w:hAnsiTheme="minorHAnsi" w:cstheme="minorBidi"/>
                <w:noProof/>
                <w:sz w:val="22"/>
                <w:lang w:val="en-US" w:eastAsia="en-US" w:bidi="hi-IN"/>
              </w:rPr>
              <w:tab/>
            </w:r>
            <w:r w:rsidR="0089574F" w:rsidRPr="008E7426">
              <w:rPr>
                <w:rStyle w:val="Hyperlink"/>
                <w:noProof/>
              </w:rPr>
              <w:t>NLTK</w:t>
            </w:r>
            <w:r w:rsidR="0089574F">
              <w:rPr>
                <w:noProof/>
                <w:webHidden/>
              </w:rPr>
              <w:tab/>
            </w:r>
            <w:r w:rsidR="0089574F">
              <w:rPr>
                <w:noProof/>
                <w:webHidden/>
              </w:rPr>
              <w:fldChar w:fldCharType="begin"/>
            </w:r>
            <w:r w:rsidR="0089574F">
              <w:rPr>
                <w:noProof/>
                <w:webHidden/>
              </w:rPr>
              <w:instrText xml:space="preserve"> PAGEREF _Toc48135680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5D1DFA90" w14:textId="503EF751" w:rsidR="0089574F" w:rsidRDefault="00DA24F3">
          <w:pPr>
            <w:pStyle w:val="TOC3"/>
            <w:tabs>
              <w:tab w:val="left" w:pos="1320"/>
              <w:tab w:val="right" w:leader="dot" w:pos="9061"/>
            </w:tabs>
            <w:rPr>
              <w:rFonts w:asciiTheme="minorHAnsi" w:eastAsiaTheme="minorEastAsia" w:hAnsiTheme="minorHAnsi" w:cstheme="minorBidi"/>
              <w:noProof/>
              <w:sz w:val="22"/>
              <w:lang w:val="en-US" w:eastAsia="en-US" w:bidi="hi-IN"/>
            </w:rPr>
          </w:pPr>
          <w:hyperlink w:anchor="_Toc48135681" w:history="1">
            <w:r w:rsidR="0089574F" w:rsidRPr="008E7426">
              <w:rPr>
                <w:rStyle w:val="Hyperlink"/>
                <w:noProof/>
              </w:rPr>
              <w:t>3.7.5</w:t>
            </w:r>
            <w:r w:rsidR="0089574F">
              <w:rPr>
                <w:rFonts w:asciiTheme="minorHAnsi" w:eastAsiaTheme="minorEastAsia" w:hAnsiTheme="minorHAnsi" w:cstheme="minorBidi"/>
                <w:noProof/>
                <w:sz w:val="22"/>
                <w:lang w:val="en-US" w:eastAsia="en-US" w:bidi="hi-IN"/>
              </w:rPr>
              <w:tab/>
            </w:r>
            <w:r w:rsidR="0089574F" w:rsidRPr="008E7426">
              <w:rPr>
                <w:rStyle w:val="Hyperlink"/>
                <w:noProof/>
              </w:rPr>
              <w:t>Flask</w:t>
            </w:r>
            <w:r w:rsidR="0089574F">
              <w:rPr>
                <w:noProof/>
                <w:webHidden/>
              </w:rPr>
              <w:tab/>
            </w:r>
            <w:r w:rsidR="0089574F">
              <w:rPr>
                <w:noProof/>
                <w:webHidden/>
              </w:rPr>
              <w:fldChar w:fldCharType="begin"/>
            </w:r>
            <w:r w:rsidR="0089574F">
              <w:rPr>
                <w:noProof/>
                <w:webHidden/>
              </w:rPr>
              <w:instrText xml:space="preserve"> PAGEREF _Toc48135681 \h </w:instrText>
            </w:r>
            <w:r w:rsidR="0089574F">
              <w:rPr>
                <w:noProof/>
                <w:webHidden/>
              </w:rPr>
            </w:r>
            <w:r w:rsidR="0089574F">
              <w:rPr>
                <w:noProof/>
                <w:webHidden/>
              </w:rPr>
              <w:fldChar w:fldCharType="separate"/>
            </w:r>
            <w:r w:rsidR="0089574F">
              <w:rPr>
                <w:noProof/>
                <w:webHidden/>
              </w:rPr>
              <w:t>8</w:t>
            </w:r>
            <w:r w:rsidR="0089574F">
              <w:rPr>
                <w:noProof/>
                <w:webHidden/>
              </w:rPr>
              <w:fldChar w:fldCharType="end"/>
            </w:r>
          </w:hyperlink>
        </w:p>
        <w:p w14:paraId="62225C9F" w14:textId="4F8FAC90" w:rsidR="0089574F" w:rsidRDefault="00DA24F3">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135682" w:history="1">
            <w:r w:rsidR="0089574F" w:rsidRPr="008E7426">
              <w:rPr>
                <w:rStyle w:val="Hyperlink"/>
                <w:noProof/>
              </w:rPr>
              <w:t>3.8</w:t>
            </w:r>
            <w:r w:rsidR="0089574F">
              <w:rPr>
                <w:rFonts w:asciiTheme="minorHAnsi" w:eastAsiaTheme="minorEastAsia" w:hAnsiTheme="minorHAnsi" w:cstheme="minorBidi"/>
                <w:noProof/>
                <w:sz w:val="22"/>
                <w:lang w:val="en-US" w:eastAsia="en-US" w:bidi="hi-IN"/>
              </w:rPr>
              <w:tab/>
            </w:r>
            <w:r w:rsidR="0089574F" w:rsidRPr="008E7426">
              <w:rPr>
                <w:rStyle w:val="Hyperlink"/>
                <w:noProof/>
              </w:rPr>
              <w:t>Summary</w:t>
            </w:r>
            <w:r w:rsidR="0089574F">
              <w:rPr>
                <w:noProof/>
                <w:webHidden/>
              </w:rPr>
              <w:tab/>
            </w:r>
            <w:r w:rsidR="0089574F">
              <w:rPr>
                <w:noProof/>
                <w:webHidden/>
              </w:rPr>
              <w:fldChar w:fldCharType="begin"/>
            </w:r>
            <w:r w:rsidR="0089574F">
              <w:rPr>
                <w:noProof/>
                <w:webHidden/>
              </w:rPr>
              <w:instrText xml:space="preserve"> PAGEREF _Toc48135682 \h </w:instrText>
            </w:r>
            <w:r w:rsidR="0089574F">
              <w:rPr>
                <w:noProof/>
                <w:webHidden/>
              </w:rPr>
            </w:r>
            <w:r w:rsidR="0089574F">
              <w:rPr>
                <w:noProof/>
                <w:webHidden/>
              </w:rPr>
              <w:fldChar w:fldCharType="separate"/>
            </w:r>
            <w:r w:rsidR="0089574F">
              <w:rPr>
                <w:noProof/>
                <w:webHidden/>
              </w:rPr>
              <w:t>9</w:t>
            </w:r>
            <w:r w:rsidR="0089574F">
              <w:rPr>
                <w:noProof/>
                <w:webHidden/>
              </w:rPr>
              <w:fldChar w:fldCharType="end"/>
            </w:r>
          </w:hyperlink>
        </w:p>
        <w:p w14:paraId="5B4838B2" w14:textId="554E67DF"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83" w:history="1">
            <w:r w:rsidR="0089574F" w:rsidRPr="008E7426">
              <w:rPr>
                <w:rStyle w:val="Hyperlink"/>
                <w:noProof/>
              </w:rPr>
              <w:t>REFERENCES</w:t>
            </w:r>
            <w:r w:rsidR="0089574F">
              <w:rPr>
                <w:noProof/>
                <w:webHidden/>
              </w:rPr>
              <w:tab/>
            </w:r>
            <w:r w:rsidR="0089574F">
              <w:rPr>
                <w:noProof/>
                <w:webHidden/>
              </w:rPr>
              <w:fldChar w:fldCharType="begin"/>
            </w:r>
            <w:r w:rsidR="0089574F">
              <w:rPr>
                <w:noProof/>
                <w:webHidden/>
              </w:rPr>
              <w:instrText xml:space="preserve"> PAGEREF _Toc48135683 \h </w:instrText>
            </w:r>
            <w:r w:rsidR="0089574F">
              <w:rPr>
                <w:noProof/>
                <w:webHidden/>
              </w:rPr>
            </w:r>
            <w:r w:rsidR="0089574F">
              <w:rPr>
                <w:noProof/>
                <w:webHidden/>
              </w:rPr>
              <w:fldChar w:fldCharType="separate"/>
            </w:r>
            <w:r w:rsidR="0089574F">
              <w:rPr>
                <w:noProof/>
                <w:webHidden/>
              </w:rPr>
              <w:t>10</w:t>
            </w:r>
            <w:r w:rsidR="0089574F">
              <w:rPr>
                <w:noProof/>
                <w:webHidden/>
              </w:rPr>
              <w:fldChar w:fldCharType="end"/>
            </w:r>
          </w:hyperlink>
        </w:p>
        <w:p w14:paraId="7CB3E4F2" w14:textId="60550B94"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84" w:history="1">
            <w:r w:rsidR="0089574F" w:rsidRPr="008E7426">
              <w:rPr>
                <w:rStyle w:val="Hyperlink"/>
                <w:noProof/>
              </w:rPr>
              <w:t>APPENDIX A: RESEARCH PLAN</w:t>
            </w:r>
            <w:r w:rsidR="0089574F">
              <w:rPr>
                <w:noProof/>
                <w:webHidden/>
              </w:rPr>
              <w:tab/>
            </w:r>
            <w:r w:rsidR="0089574F">
              <w:rPr>
                <w:noProof/>
                <w:webHidden/>
              </w:rPr>
              <w:fldChar w:fldCharType="begin"/>
            </w:r>
            <w:r w:rsidR="0089574F">
              <w:rPr>
                <w:noProof/>
                <w:webHidden/>
              </w:rPr>
              <w:instrText xml:space="preserve"> PAGEREF _Toc48135684 \h </w:instrText>
            </w:r>
            <w:r w:rsidR="0089574F">
              <w:rPr>
                <w:noProof/>
                <w:webHidden/>
              </w:rPr>
            </w:r>
            <w:r w:rsidR="0089574F">
              <w:rPr>
                <w:noProof/>
                <w:webHidden/>
              </w:rPr>
              <w:fldChar w:fldCharType="separate"/>
            </w:r>
            <w:r w:rsidR="0089574F">
              <w:rPr>
                <w:noProof/>
                <w:webHidden/>
              </w:rPr>
              <w:t>10</w:t>
            </w:r>
            <w:r w:rsidR="0089574F">
              <w:rPr>
                <w:noProof/>
                <w:webHidden/>
              </w:rPr>
              <w:fldChar w:fldCharType="end"/>
            </w:r>
          </w:hyperlink>
        </w:p>
        <w:p w14:paraId="1C63016A" w14:textId="5E1F69BA"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85" w:history="1">
            <w:r w:rsidR="0089574F" w:rsidRPr="008E7426">
              <w:rPr>
                <w:rStyle w:val="Hyperlink"/>
                <w:noProof/>
              </w:rPr>
              <w:t>APPENDIX B: RESEARCH PROPOSAL</w:t>
            </w:r>
            <w:r w:rsidR="0089574F">
              <w:rPr>
                <w:noProof/>
                <w:webHidden/>
              </w:rPr>
              <w:tab/>
            </w:r>
            <w:r w:rsidR="0089574F">
              <w:rPr>
                <w:noProof/>
                <w:webHidden/>
              </w:rPr>
              <w:fldChar w:fldCharType="begin"/>
            </w:r>
            <w:r w:rsidR="0089574F">
              <w:rPr>
                <w:noProof/>
                <w:webHidden/>
              </w:rPr>
              <w:instrText xml:space="preserve"> PAGEREF _Toc48135685 \h </w:instrText>
            </w:r>
            <w:r w:rsidR="0089574F">
              <w:rPr>
                <w:noProof/>
                <w:webHidden/>
              </w:rPr>
            </w:r>
            <w:r w:rsidR="0089574F">
              <w:rPr>
                <w:noProof/>
                <w:webHidden/>
              </w:rPr>
              <w:fldChar w:fldCharType="separate"/>
            </w:r>
            <w:r w:rsidR="0089574F">
              <w:rPr>
                <w:noProof/>
                <w:webHidden/>
              </w:rPr>
              <w:t>11</w:t>
            </w:r>
            <w:r w:rsidR="0089574F">
              <w:rPr>
                <w:noProof/>
                <w:webHidden/>
              </w:rPr>
              <w:fldChar w:fldCharType="end"/>
            </w:r>
          </w:hyperlink>
        </w:p>
        <w:p w14:paraId="1D3A0FC2" w14:textId="3B5C5C03" w:rsidR="0089574F" w:rsidRDefault="00DA24F3">
          <w:pPr>
            <w:pStyle w:val="TOC1"/>
            <w:tabs>
              <w:tab w:val="right" w:leader="dot" w:pos="9061"/>
            </w:tabs>
            <w:rPr>
              <w:rFonts w:asciiTheme="minorHAnsi" w:eastAsiaTheme="minorEastAsia" w:hAnsiTheme="minorHAnsi" w:cstheme="minorBidi"/>
              <w:noProof/>
              <w:sz w:val="22"/>
              <w:lang w:val="en-US" w:eastAsia="en-US" w:bidi="hi-IN"/>
            </w:rPr>
          </w:pPr>
          <w:hyperlink w:anchor="_Toc48135686" w:history="1">
            <w:r w:rsidR="0089574F" w:rsidRPr="008E7426">
              <w:rPr>
                <w:rStyle w:val="Hyperlink"/>
                <w:noProof/>
                <w:lang w:val="en-US"/>
              </w:rPr>
              <w:t>APPENDIX C: ETHICS FORMS</w:t>
            </w:r>
            <w:r w:rsidR="0089574F">
              <w:rPr>
                <w:noProof/>
                <w:webHidden/>
              </w:rPr>
              <w:tab/>
            </w:r>
            <w:r w:rsidR="0089574F">
              <w:rPr>
                <w:noProof/>
                <w:webHidden/>
              </w:rPr>
              <w:fldChar w:fldCharType="begin"/>
            </w:r>
            <w:r w:rsidR="0089574F">
              <w:rPr>
                <w:noProof/>
                <w:webHidden/>
              </w:rPr>
              <w:instrText xml:space="preserve"> PAGEREF _Toc48135686 \h </w:instrText>
            </w:r>
            <w:r w:rsidR="0089574F">
              <w:rPr>
                <w:noProof/>
                <w:webHidden/>
              </w:rPr>
            </w:r>
            <w:r w:rsidR="0089574F">
              <w:rPr>
                <w:noProof/>
                <w:webHidden/>
              </w:rPr>
              <w:fldChar w:fldCharType="separate"/>
            </w:r>
            <w:r w:rsidR="0089574F">
              <w:rPr>
                <w:noProof/>
                <w:webHidden/>
              </w:rPr>
              <w:t>37</w:t>
            </w:r>
            <w:r w:rsidR="0089574F">
              <w:rPr>
                <w:noProof/>
                <w:webHidden/>
              </w:rPr>
              <w:fldChar w:fldCharType="end"/>
            </w:r>
          </w:hyperlink>
        </w:p>
        <w:p w14:paraId="6368AC19" w14:textId="577B4D8E" w:rsidR="007A23C7" w:rsidRDefault="007A23C7">
          <w:r>
            <w:rPr>
              <w:b/>
              <w:bCs/>
              <w:noProof/>
            </w:rPr>
            <w:fldChar w:fldCharType="end"/>
          </w:r>
        </w:p>
      </w:sdtContent>
    </w:sdt>
    <w:p w14:paraId="42504A36" w14:textId="77777777" w:rsidR="00463161" w:rsidRDefault="00463161">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3562F116" w14:textId="31BD32BD" w:rsidR="00463161" w:rsidRDefault="00463161" w:rsidP="00463161">
      <w:pPr>
        <w:pStyle w:val="Heading1"/>
        <w:numPr>
          <w:ilvl w:val="0"/>
          <w:numId w:val="0"/>
        </w:numPr>
        <w:ind w:left="357" w:hanging="357"/>
      </w:pPr>
      <w:bookmarkStart w:id="3" w:name="_Toc48135642"/>
      <w:r>
        <w:lastRenderedPageBreak/>
        <w:t>LIST OF FIGURES</w:t>
      </w:r>
      <w:bookmarkEnd w:id="3"/>
    </w:p>
    <w:p w14:paraId="09571C3B" w14:textId="3445D2B4" w:rsidR="00B6134D" w:rsidRDefault="00B6134D">
      <w:pPr>
        <w:pStyle w:val="TableofFigures"/>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h \z \c "Figure" </w:instrText>
      </w:r>
      <w:r>
        <w:fldChar w:fldCharType="separate"/>
      </w:r>
      <w:hyperlink w:anchor="_Toc48136472" w:history="1">
        <w:r w:rsidRPr="00F75F3A">
          <w:rPr>
            <w:rStyle w:val="Hyperlink"/>
            <w:noProof/>
          </w:rPr>
          <w:t>Figure 1</w:t>
        </w:r>
        <w:r w:rsidRPr="00F75F3A">
          <w:rPr>
            <w:rStyle w:val="Hyperlink"/>
            <w:noProof/>
            <w:lang w:val="en-US"/>
          </w:rPr>
          <w:t>: Evolution of Hinglish</w:t>
        </w:r>
        <w:r>
          <w:rPr>
            <w:noProof/>
            <w:webHidden/>
          </w:rPr>
          <w:tab/>
        </w:r>
        <w:r>
          <w:rPr>
            <w:noProof/>
            <w:webHidden/>
          </w:rPr>
          <w:fldChar w:fldCharType="begin"/>
        </w:r>
        <w:r>
          <w:rPr>
            <w:noProof/>
            <w:webHidden/>
          </w:rPr>
          <w:instrText xml:space="preserve"> PAGEREF _Toc48136472 \h </w:instrText>
        </w:r>
        <w:r>
          <w:rPr>
            <w:noProof/>
            <w:webHidden/>
          </w:rPr>
        </w:r>
        <w:r>
          <w:rPr>
            <w:noProof/>
            <w:webHidden/>
          </w:rPr>
          <w:fldChar w:fldCharType="separate"/>
        </w:r>
        <w:r>
          <w:rPr>
            <w:noProof/>
            <w:webHidden/>
          </w:rPr>
          <w:t>15</w:t>
        </w:r>
        <w:r>
          <w:rPr>
            <w:noProof/>
            <w:webHidden/>
          </w:rPr>
          <w:fldChar w:fldCharType="end"/>
        </w:r>
      </w:hyperlink>
    </w:p>
    <w:p w14:paraId="6DE2C811" w14:textId="57237799"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3" w:history="1">
        <w:r w:rsidR="00B6134D" w:rsidRPr="00F75F3A">
          <w:rPr>
            <w:rStyle w:val="Hyperlink"/>
            <w:noProof/>
          </w:rPr>
          <w:t>Figure 2: Sarcasm &amp; Satire Relationship</w:t>
        </w:r>
        <w:r w:rsidR="00B6134D">
          <w:rPr>
            <w:noProof/>
            <w:webHidden/>
          </w:rPr>
          <w:tab/>
        </w:r>
        <w:r w:rsidR="00B6134D">
          <w:rPr>
            <w:noProof/>
            <w:webHidden/>
          </w:rPr>
          <w:fldChar w:fldCharType="begin"/>
        </w:r>
        <w:r w:rsidR="00B6134D">
          <w:rPr>
            <w:noProof/>
            <w:webHidden/>
          </w:rPr>
          <w:instrText xml:space="preserve"> PAGEREF _Toc48136473 \h </w:instrText>
        </w:r>
        <w:r w:rsidR="00B6134D">
          <w:rPr>
            <w:noProof/>
            <w:webHidden/>
          </w:rPr>
        </w:r>
        <w:r w:rsidR="00B6134D">
          <w:rPr>
            <w:noProof/>
            <w:webHidden/>
          </w:rPr>
          <w:fldChar w:fldCharType="separate"/>
        </w:r>
        <w:r w:rsidR="00B6134D">
          <w:rPr>
            <w:noProof/>
            <w:webHidden/>
          </w:rPr>
          <w:t>16</w:t>
        </w:r>
        <w:r w:rsidR="00B6134D">
          <w:rPr>
            <w:noProof/>
            <w:webHidden/>
          </w:rPr>
          <w:fldChar w:fldCharType="end"/>
        </w:r>
      </w:hyperlink>
    </w:p>
    <w:p w14:paraId="30221CB4" w14:textId="5B5C3780"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4" w:history="1">
        <w:r w:rsidR="00B6134D" w:rsidRPr="00F75F3A">
          <w:rPr>
            <w:rStyle w:val="Hyperlink"/>
            <w:noProof/>
          </w:rPr>
          <w:t>Figure 3</w:t>
        </w:r>
        <w:r w:rsidR="00B6134D" w:rsidRPr="00F75F3A">
          <w:rPr>
            <w:rStyle w:val="Hyperlink"/>
            <w:noProof/>
            <w:lang w:val="en-US"/>
          </w:rPr>
          <w:t>: Overall Approach</w:t>
        </w:r>
        <w:r w:rsidR="00B6134D">
          <w:rPr>
            <w:noProof/>
            <w:webHidden/>
          </w:rPr>
          <w:tab/>
        </w:r>
        <w:r w:rsidR="00B6134D">
          <w:rPr>
            <w:noProof/>
            <w:webHidden/>
          </w:rPr>
          <w:fldChar w:fldCharType="begin"/>
        </w:r>
        <w:r w:rsidR="00B6134D">
          <w:rPr>
            <w:noProof/>
            <w:webHidden/>
          </w:rPr>
          <w:instrText xml:space="preserve"> PAGEREF _Toc48136474 \h </w:instrText>
        </w:r>
        <w:r w:rsidR="00B6134D">
          <w:rPr>
            <w:noProof/>
            <w:webHidden/>
          </w:rPr>
        </w:r>
        <w:r w:rsidR="00B6134D">
          <w:rPr>
            <w:noProof/>
            <w:webHidden/>
          </w:rPr>
          <w:fldChar w:fldCharType="separate"/>
        </w:r>
        <w:r w:rsidR="00B6134D">
          <w:rPr>
            <w:noProof/>
            <w:webHidden/>
          </w:rPr>
          <w:t>34</w:t>
        </w:r>
        <w:r w:rsidR="00B6134D">
          <w:rPr>
            <w:noProof/>
            <w:webHidden/>
          </w:rPr>
          <w:fldChar w:fldCharType="end"/>
        </w:r>
      </w:hyperlink>
    </w:p>
    <w:p w14:paraId="27B3E7DB" w14:textId="7F770B34"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5" w:history="1">
        <w:r w:rsidR="00B6134D" w:rsidRPr="00F75F3A">
          <w:rPr>
            <w:rStyle w:val="Hyperlink"/>
            <w:noProof/>
          </w:rPr>
          <w:t>Figure 4</w:t>
        </w:r>
        <w:r w:rsidR="00B6134D" w:rsidRPr="00F75F3A">
          <w:rPr>
            <w:rStyle w:val="Hyperlink"/>
            <w:noProof/>
            <w:lang w:val="en-US"/>
          </w:rPr>
          <w:t>: Steps to Creating Dataset</w:t>
        </w:r>
        <w:r w:rsidR="00B6134D">
          <w:rPr>
            <w:noProof/>
            <w:webHidden/>
          </w:rPr>
          <w:tab/>
        </w:r>
        <w:r w:rsidR="00B6134D">
          <w:rPr>
            <w:noProof/>
            <w:webHidden/>
          </w:rPr>
          <w:fldChar w:fldCharType="begin"/>
        </w:r>
        <w:r w:rsidR="00B6134D">
          <w:rPr>
            <w:noProof/>
            <w:webHidden/>
          </w:rPr>
          <w:instrText xml:space="preserve"> PAGEREF _Toc48136475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3BD27475" w14:textId="094689DD"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6" w:history="1">
        <w:r w:rsidR="00B6134D" w:rsidRPr="00F75F3A">
          <w:rPr>
            <w:rStyle w:val="Hyperlink"/>
            <w:noProof/>
          </w:rPr>
          <w:t>Figure 5</w:t>
        </w:r>
        <w:r w:rsidR="00B6134D" w:rsidRPr="00F75F3A">
          <w:rPr>
            <w:rStyle w:val="Hyperlink"/>
            <w:noProof/>
            <w:lang w:val="en-US"/>
          </w:rPr>
          <w:t>: Steps for Labelling Sentences</w:t>
        </w:r>
        <w:r w:rsidR="00B6134D">
          <w:rPr>
            <w:noProof/>
            <w:webHidden/>
          </w:rPr>
          <w:tab/>
        </w:r>
        <w:r w:rsidR="00B6134D">
          <w:rPr>
            <w:noProof/>
            <w:webHidden/>
          </w:rPr>
          <w:fldChar w:fldCharType="begin"/>
        </w:r>
        <w:r w:rsidR="00B6134D">
          <w:rPr>
            <w:noProof/>
            <w:webHidden/>
          </w:rPr>
          <w:instrText xml:space="preserve"> PAGEREF _Toc48136476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13CA7350" w14:textId="6FD923B7"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7" w:history="1">
        <w:r w:rsidR="00B6134D" w:rsidRPr="00F75F3A">
          <w:rPr>
            <w:rStyle w:val="Hyperlink"/>
            <w:noProof/>
          </w:rPr>
          <w:t>Figure 6</w:t>
        </w:r>
        <w:r w:rsidR="00B6134D" w:rsidRPr="00F75F3A">
          <w:rPr>
            <w:rStyle w:val="Hyperlink"/>
            <w:noProof/>
            <w:lang w:val="en-US"/>
          </w:rPr>
          <w:t>: Steps to Create Clean Sentences</w:t>
        </w:r>
        <w:r w:rsidR="00B6134D">
          <w:rPr>
            <w:noProof/>
            <w:webHidden/>
          </w:rPr>
          <w:tab/>
        </w:r>
        <w:r w:rsidR="00B6134D">
          <w:rPr>
            <w:noProof/>
            <w:webHidden/>
          </w:rPr>
          <w:fldChar w:fldCharType="begin"/>
        </w:r>
        <w:r w:rsidR="00B6134D">
          <w:rPr>
            <w:noProof/>
            <w:webHidden/>
          </w:rPr>
          <w:instrText xml:space="preserve"> PAGEREF _Toc48136477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58B6907D" w14:textId="2888B368"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8" w:history="1">
        <w:r w:rsidR="00B6134D" w:rsidRPr="00F75F3A">
          <w:rPr>
            <w:rStyle w:val="Hyperlink"/>
            <w:noProof/>
          </w:rPr>
          <w:t>Figure 7</w:t>
        </w:r>
        <w:r w:rsidR="00B6134D" w:rsidRPr="00F75F3A">
          <w:rPr>
            <w:rStyle w:val="Hyperlink"/>
            <w:noProof/>
            <w:lang w:val="en-US"/>
          </w:rPr>
          <w:t>: Steps to Create Hashtags</w:t>
        </w:r>
        <w:r w:rsidR="00B6134D">
          <w:rPr>
            <w:noProof/>
            <w:webHidden/>
          </w:rPr>
          <w:tab/>
        </w:r>
        <w:r w:rsidR="00B6134D">
          <w:rPr>
            <w:noProof/>
            <w:webHidden/>
          </w:rPr>
          <w:fldChar w:fldCharType="begin"/>
        </w:r>
        <w:r w:rsidR="00B6134D">
          <w:rPr>
            <w:noProof/>
            <w:webHidden/>
          </w:rPr>
          <w:instrText xml:space="preserve"> PAGEREF _Toc48136478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6ED1EFBD" w14:textId="5E82CDFF"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9" w:history="1">
        <w:r w:rsidR="00B6134D" w:rsidRPr="00F75F3A">
          <w:rPr>
            <w:rStyle w:val="Hyperlink"/>
            <w:noProof/>
          </w:rPr>
          <w:t>Figure 8</w:t>
        </w:r>
        <w:r w:rsidR="00B6134D" w:rsidRPr="00F75F3A">
          <w:rPr>
            <w:rStyle w:val="Hyperlink"/>
            <w:noProof/>
            <w:lang w:val="en-US"/>
          </w:rPr>
          <w:t>: Model Selection based on Evaluation Metrics</w:t>
        </w:r>
        <w:r w:rsidR="00B6134D">
          <w:rPr>
            <w:noProof/>
            <w:webHidden/>
          </w:rPr>
          <w:tab/>
        </w:r>
        <w:r w:rsidR="00B6134D">
          <w:rPr>
            <w:noProof/>
            <w:webHidden/>
          </w:rPr>
          <w:fldChar w:fldCharType="begin"/>
        </w:r>
        <w:r w:rsidR="00B6134D">
          <w:rPr>
            <w:noProof/>
            <w:webHidden/>
          </w:rPr>
          <w:instrText xml:space="preserve"> PAGEREF _Toc48136479 \h </w:instrText>
        </w:r>
        <w:r w:rsidR="00B6134D">
          <w:rPr>
            <w:noProof/>
            <w:webHidden/>
          </w:rPr>
        </w:r>
        <w:r w:rsidR="00B6134D">
          <w:rPr>
            <w:noProof/>
            <w:webHidden/>
          </w:rPr>
          <w:fldChar w:fldCharType="separate"/>
        </w:r>
        <w:r w:rsidR="00B6134D">
          <w:rPr>
            <w:noProof/>
            <w:webHidden/>
          </w:rPr>
          <w:t>37</w:t>
        </w:r>
        <w:r w:rsidR="00B6134D">
          <w:rPr>
            <w:noProof/>
            <w:webHidden/>
          </w:rPr>
          <w:fldChar w:fldCharType="end"/>
        </w:r>
      </w:hyperlink>
    </w:p>
    <w:p w14:paraId="06E707D2" w14:textId="55F6EF50" w:rsidR="00B6134D" w:rsidRDefault="00DA24F3">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80" w:history="1">
        <w:r w:rsidR="00B6134D" w:rsidRPr="00F75F3A">
          <w:rPr>
            <w:rStyle w:val="Hyperlink"/>
            <w:noProof/>
          </w:rPr>
          <w:t>Figure 9</w:t>
        </w:r>
        <w:r w:rsidR="00B6134D" w:rsidRPr="00F75F3A">
          <w:rPr>
            <w:rStyle w:val="Hyperlink"/>
            <w:noProof/>
            <w:lang w:val="en-US"/>
          </w:rPr>
          <w:t>: Project Schedule</w:t>
        </w:r>
        <w:r w:rsidR="00B6134D">
          <w:rPr>
            <w:noProof/>
            <w:webHidden/>
          </w:rPr>
          <w:tab/>
        </w:r>
        <w:r w:rsidR="00B6134D">
          <w:rPr>
            <w:noProof/>
            <w:webHidden/>
          </w:rPr>
          <w:fldChar w:fldCharType="begin"/>
        </w:r>
        <w:r w:rsidR="00B6134D">
          <w:rPr>
            <w:noProof/>
            <w:webHidden/>
          </w:rPr>
          <w:instrText xml:space="preserve"> PAGEREF _Toc48136480 \h </w:instrText>
        </w:r>
        <w:r w:rsidR="00B6134D">
          <w:rPr>
            <w:noProof/>
            <w:webHidden/>
          </w:rPr>
        </w:r>
        <w:r w:rsidR="00B6134D">
          <w:rPr>
            <w:noProof/>
            <w:webHidden/>
          </w:rPr>
          <w:fldChar w:fldCharType="separate"/>
        </w:r>
        <w:r w:rsidR="00B6134D">
          <w:rPr>
            <w:noProof/>
            <w:webHidden/>
          </w:rPr>
          <w:t>38</w:t>
        </w:r>
        <w:r w:rsidR="00B6134D">
          <w:rPr>
            <w:noProof/>
            <w:webHidden/>
          </w:rPr>
          <w:fldChar w:fldCharType="end"/>
        </w:r>
      </w:hyperlink>
    </w:p>
    <w:p w14:paraId="1B29214F" w14:textId="6823B4F7" w:rsidR="00463161" w:rsidRDefault="00B6134D">
      <w:pPr>
        <w:tabs>
          <w:tab w:val="clear" w:pos="720"/>
        </w:tabs>
        <w:overflowPunct/>
        <w:autoSpaceDE/>
        <w:autoSpaceDN/>
        <w:adjustRightInd/>
        <w:spacing w:after="160" w:line="259" w:lineRule="auto"/>
        <w:jc w:val="left"/>
        <w:textAlignment w:val="auto"/>
        <w:rPr>
          <w:rFonts w:eastAsiaTheme="majorEastAsia" w:cstheme="majorBidi"/>
          <w:b/>
          <w:szCs w:val="32"/>
        </w:rPr>
      </w:pPr>
      <w:r>
        <w:fldChar w:fldCharType="end"/>
      </w:r>
      <w:r w:rsidR="00463161">
        <w:br w:type="page"/>
      </w:r>
    </w:p>
    <w:p w14:paraId="569F3938" w14:textId="13EF8AD9" w:rsidR="00463161" w:rsidRDefault="00463161" w:rsidP="00463161">
      <w:pPr>
        <w:pStyle w:val="Heading1"/>
        <w:numPr>
          <w:ilvl w:val="0"/>
          <w:numId w:val="0"/>
        </w:numPr>
        <w:ind w:left="357" w:hanging="357"/>
      </w:pPr>
      <w:bookmarkStart w:id="4" w:name="_Toc48135643"/>
      <w:r>
        <w:lastRenderedPageBreak/>
        <w:t>LIST OF ABBREVIATIONS</w:t>
      </w:r>
      <w:bookmarkEnd w:id="4"/>
    </w:p>
    <w:p w14:paraId="1C640E55" w14:textId="7D47A9AC" w:rsidR="00463161" w:rsidRDefault="00463161">
      <w:pPr>
        <w:tabs>
          <w:tab w:val="clear" w:pos="720"/>
        </w:tabs>
        <w:overflowPunct/>
        <w:autoSpaceDE/>
        <w:autoSpaceDN/>
        <w:adjustRightInd/>
        <w:spacing w:after="160" w:line="259" w:lineRule="auto"/>
        <w:jc w:val="left"/>
        <w:textAlignment w:val="auto"/>
        <w:rPr>
          <w:rFonts w:eastAsiaTheme="majorEastAsia" w:cstheme="majorBidi"/>
          <w:b/>
          <w:szCs w:val="32"/>
        </w:rPr>
      </w:pPr>
    </w:p>
    <w:p w14:paraId="5B15277B" w14:textId="77777777" w:rsidR="00463161" w:rsidRPr="00463161" w:rsidRDefault="00463161" w:rsidP="00941043">
      <w:pPr>
        <w:pStyle w:val="Heading1"/>
        <w:numPr>
          <w:ilvl w:val="0"/>
          <w:numId w:val="28"/>
        </w:numPr>
      </w:pPr>
      <w:bookmarkStart w:id="5" w:name="_Toc48135644"/>
      <w:r w:rsidRPr="00463161">
        <w:t>CHAPTER 1: INTRODUCTION</w:t>
      </w:r>
      <w:bookmarkEnd w:id="5"/>
    </w:p>
    <w:p w14:paraId="559877DE" w14:textId="102C5756" w:rsidR="00463161" w:rsidRPr="00463161" w:rsidRDefault="00463161" w:rsidP="00941043">
      <w:pPr>
        <w:pStyle w:val="Heading2"/>
        <w:numPr>
          <w:ilvl w:val="1"/>
          <w:numId w:val="8"/>
        </w:numPr>
        <w:ind w:left="720"/>
      </w:pPr>
      <w:bookmarkStart w:id="6" w:name="_Toc48135645"/>
      <w:r w:rsidRPr="00463161">
        <w:t>Background of the Study</w:t>
      </w:r>
      <w:bookmarkEnd w:id="6"/>
    </w:p>
    <w:p w14:paraId="553B65DA" w14:textId="601ABBF5" w:rsidR="00463161" w:rsidRPr="00463161" w:rsidRDefault="00463161" w:rsidP="00941043">
      <w:pPr>
        <w:pStyle w:val="Heading2"/>
        <w:numPr>
          <w:ilvl w:val="1"/>
          <w:numId w:val="8"/>
        </w:numPr>
        <w:ind w:left="720"/>
      </w:pPr>
      <w:bookmarkStart w:id="7" w:name="_Toc48135646"/>
      <w:r w:rsidRPr="00463161">
        <w:t>Problem Statement</w:t>
      </w:r>
      <w:bookmarkEnd w:id="7"/>
    </w:p>
    <w:p w14:paraId="62BF2CBE" w14:textId="0A7E2F92" w:rsidR="00463161" w:rsidRPr="00463161" w:rsidRDefault="00463161" w:rsidP="00941043">
      <w:pPr>
        <w:pStyle w:val="Heading2"/>
        <w:numPr>
          <w:ilvl w:val="1"/>
          <w:numId w:val="8"/>
        </w:numPr>
        <w:ind w:left="720"/>
      </w:pPr>
      <w:bookmarkStart w:id="8" w:name="_Toc48135647"/>
      <w:r w:rsidRPr="00463161">
        <w:t>Aim and Objectives</w:t>
      </w:r>
      <w:bookmarkEnd w:id="8"/>
    </w:p>
    <w:p w14:paraId="5B2458FA" w14:textId="3672600A" w:rsidR="00463161" w:rsidRPr="00463161" w:rsidRDefault="00463161" w:rsidP="00941043">
      <w:pPr>
        <w:pStyle w:val="Heading2"/>
        <w:numPr>
          <w:ilvl w:val="1"/>
          <w:numId w:val="8"/>
        </w:numPr>
        <w:ind w:left="720"/>
      </w:pPr>
      <w:bookmarkStart w:id="9" w:name="_Toc48135648"/>
      <w:r w:rsidRPr="00463161">
        <w:t>Research Questions</w:t>
      </w:r>
      <w:bookmarkEnd w:id="9"/>
    </w:p>
    <w:p w14:paraId="1C765480" w14:textId="3328B719" w:rsidR="00463161" w:rsidRPr="00463161" w:rsidRDefault="00463161" w:rsidP="00941043">
      <w:pPr>
        <w:pStyle w:val="Heading2"/>
        <w:numPr>
          <w:ilvl w:val="1"/>
          <w:numId w:val="8"/>
        </w:numPr>
        <w:ind w:left="720"/>
      </w:pPr>
      <w:bookmarkStart w:id="10" w:name="_Toc48135649"/>
      <w:r w:rsidRPr="00463161">
        <w:t>Scope of the Study</w:t>
      </w:r>
      <w:bookmarkEnd w:id="10"/>
    </w:p>
    <w:p w14:paraId="029478A3" w14:textId="0AE88613" w:rsidR="00463161" w:rsidRPr="00463161" w:rsidRDefault="00463161" w:rsidP="00941043">
      <w:pPr>
        <w:pStyle w:val="Heading2"/>
        <w:numPr>
          <w:ilvl w:val="1"/>
          <w:numId w:val="8"/>
        </w:numPr>
        <w:ind w:left="720"/>
      </w:pPr>
      <w:bookmarkStart w:id="11" w:name="_Toc48135650"/>
      <w:r w:rsidRPr="00463161">
        <w:t>Significance of the Study</w:t>
      </w:r>
      <w:bookmarkEnd w:id="11"/>
    </w:p>
    <w:p w14:paraId="25A52EF1" w14:textId="7634B822" w:rsidR="00463161" w:rsidRPr="00463161" w:rsidRDefault="00463161" w:rsidP="00941043">
      <w:pPr>
        <w:pStyle w:val="Heading2"/>
        <w:numPr>
          <w:ilvl w:val="1"/>
          <w:numId w:val="8"/>
        </w:numPr>
        <w:ind w:left="720"/>
      </w:pPr>
      <w:bookmarkStart w:id="12" w:name="_Toc48135651"/>
      <w:r w:rsidRPr="00463161">
        <w:t>Structure of the Study</w:t>
      </w:r>
      <w:bookmarkEnd w:id="12"/>
    </w:p>
    <w:p w14:paraId="4D06A2F9" w14:textId="77777777" w:rsidR="00463161" w:rsidRPr="00463161" w:rsidRDefault="00463161" w:rsidP="007A23C7">
      <w:pPr>
        <w:pStyle w:val="Heading1"/>
        <w:ind w:left="360"/>
      </w:pPr>
      <w:bookmarkStart w:id="13" w:name="_Toc48135652"/>
      <w:r w:rsidRPr="00463161">
        <w:t>CHAPTER 2: LITERATURE REVIEW</w:t>
      </w:r>
      <w:bookmarkEnd w:id="13"/>
      <w:r w:rsidRPr="00463161">
        <w:tab/>
      </w:r>
    </w:p>
    <w:p w14:paraId="2F760597" w14:textId="3B659E8E" w:rsidR="00463161" w:rsidRPr="00463161" w:rsidRDefault="00463161" w:rsidP="00941043">
      <w:pPr>
        <w:pStyle w:val="Heading2"/>
        <w:numPr>
          <w:ilvl w:val="1"/>
          <w:numId w:val="8"/>
        </w:numPr>
        <w:ind w:left="720"/>
      </w:pPr>
      <w:bookmarkStart w:id="14" w:name="_Toc48135653"/>
      <w:r w:rsidRPr="00463161">
        <w:t>Introduction</w:t>
      </w:r>
      <w:bookmarkEnd w:id="14"/>
      <w:r w:rsidRPr="00463161">
        <w:tab/>
      </w:r>
    </w:p>
    <w:p w14:paraId="5DC1325E" w14:textId="72CCDAA9" w:rsidR="00463161" w:rsidRPr="00463161" w:rsidRDefault="00DA24F3" w:rsidP="00941043">
      <w:pPr>
        <w:pStyle w:val="Heading2"/>
        <w:numPr>
          <w:ilvl w:val="1"/>
          <w:numId w:val="8"/>
        </w:numPr>
        <w:ind w:left="720"/>
      </w:pPr>
      <w:bookmarkStart w:id="15" w:name="_Toc48135654"/>
      <w:r>
        <w:t>Sarcasm Detection</w:t>
      </w:r>
      <w:r w:rsidR="00463161" w:rsidRPr="00463161">
        <w:t xml:space="preserve"> System</w:t>
      </w:r>
      <w:bookmarkEnd w:id="15"/>
      <w:r>
        <w:t>s</w:t>
      </w:r>
      <w:r w:rsidR="00463161" w:rsidRPr="00463161">
        <w:tab/>
      </w:r>
    </w:p>
    <w:p w14:paraId="57B6290C" w14:textId="7AC2ED8C" w:rsidR="00463161" w:rsidRDefault="00463161" w:rsidP="00941043">
      <w:pPr>
        <w:pStyle w:val="Heading3"/>
        <w:numPr>
          <w:ilvl w:val="2"/>
          <w:numId w:val="8"/>
        </w:numPr>
        <w:ind w:left="720"/>
      </w:pPr>
      <w:bookmarkStart w:id="16" w:name="_Toc48135655"/>
      <w:r w:rsidRPr="00463161">
        <w:t xml:space="preserve">History of </w:t>
      </w:r>
      <w:r w:rsidR="00DA24F3">
        <w:t>Sarcasm Detection</w:t>
      </w:r>
      <w:r w:rsidRPr="00463161">
        <w:t xml:space="preserve"> System</w:t>
      </w:r>
      <w:bookmarkEnd w:id="16"/>
      <w:r w:rsidR="00DA24F3">
        <w:t>s</w:t>
      </w:r>
    </w:p>
    <w:p w14:paraId="3ADD88A7" w14:textId="7D42D9EC" w:rsidR="00195BF4" w:rsidRDefault="00195BF4" w:rsidP="00764B06"/>
    <w:p w14:paraId="451C691B" w14:textId="5F0810CE"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5379A60C"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5D502A14"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hint="cs"/>
          <w:szCs w:val="24"/>
          <w:lang w:val="en-US" w:eastAsia="en-US"/>
        </w:rPr>
      </w:pPr>
      <w:r>
        <w:rPr>
          <w:rFonts w:eastAsiaTheme="minorHAnsi" w:cs="Times New Roman"/>
          <w:szCs w:val="24"/>
          <w:lang w:val="en-US" w:eastAsia="en-US"/>
        </w:rPr>
        <w:t xml:space="preserve">Let us take one English verb “do”, in Hindi, it can be used lik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noun) ,</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mal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future tense with plural),</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या</w:t>
      </w:r>
      <w:r w:rsidRPr="00382C4D">
        <w:rPr>
          <w:rFonts w:eastAsiaTheme="minorHAnsi" w:cs="Times New Roman"/>
          <w:szCs w:val="24"/>
          <w:lang w:val="en-US" w:eastAsia="en-US"/>
        </w:rPr>
        <w:t xml:space="preserve"> (did, don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request, must do)</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please do)</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etc. these all are with different gender, mood and tenses. However, in English we have infliction like do, does, did, done. These inflictions are such that even without using pronoun sentence is meaningful. For exampl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szCs w:val="24"/>
          <w:lang w:val="en-US" w:eastAsia="en-US"/>
        </w:rPr>
        <w:t>. Even without pronoun</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szCs w:val="24"/>
          <w:lang w:val="en-US" w:eastAsia="en-US"/>
        </w:rPr>
        <w:t xml:space="preserve"> sentence is correct, </w:t>
      </w:r>
      <w:proofErr w:type="gramStart"/>
      <w:r w:rsidRPr="00382C4D">
        <w:rPr>
          <w:rFonts w:eastAsiaTheme="minorHAnsi" w:cs="Times New Roman"/>
          <w:szCs w:val="24"/>
          <w:lang w:val="en-US" w:eastAsia="en-US"/>
        </w:rPr>
        <w:t>complete</w:t>
      </w:r>
      <w:proofErr w:type="gramEnd"/>
      <w:r w:rsidRPr="00382C4D">
        <w:rPr>
          <w:rFonts w:eastAsiaTheme="minorHAnsi" w:cs="Times New Roman"/>
          <w:szCs w:val="24"/>
          <w:lang w:val="en-US" w:eastAsia="en-US"/>
        </w:rPr>
        <w:t xml:space="preserve"> and meaningful. While this is not true in the case of English language.</w:t>
      </w:r>
    </w:p>
    <w:p w14:paraId="676B2BBD"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79CFC6"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Now, </w:t>
      </w:r>
      <w:proofErr w:type="gramStart"/>
      <w:r w:rsidRPr="00382C4D">
        <w:rPr>
          <w:rFonts w:eastAsiaTheme="minorHAnsi" w:cs="Times New Roman"/>
          <w:szCs w:val="24"/>
          <w:lang w:val="en-US" w:eastAsia="en-US"/>
        </w:rPr>
        <w:t>let’s</w:t>
      </w:r>
      <w:proofErr w:type="gramEnd"/>
      <w:r w:rsidRPr="00382C4D">
        <w:rPr>
          <w:rFonts w:eastAsiaTheme="minorHAnsi" w:cs="Times New Roman"/>
          <w:szCs w:val="24"/>
          <w:lang w:val="en-US" w:eastAsia="en-US"/>
        </w:rPr>
        <w:t xml:space="preserve"> take another example but this time we take noun “Ram”.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द्वा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में</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लिए</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 xml:space="preserve"> and many times you will see letters are written together. We never see any word like “</w:t>
      </w:r>
      <w:proofErr w:type="spellStart"/>
      <w:r w:rsidRPr="00382C4D">
        <w:rPr>
          <w:rFonts w:eastAsiaTheme="minorHAnsi" w:cs="Times New Roman"/>
          <w:szCs w:val="24"/>
          <w:lang w:val="en-US" w:eastAsia="en-US"/>
        </w:rPr>
        <w:t>ByRam</w:t>
      </w:r>
      <w:proofErr w:type="spellEnd"/>
      <w:r w:rsidRPr="00382C4D">
        <w:rPr>
          <w:rFonts w:eastAsiaTheme="minorHAnsi" w:cs="Times New Roman"/>
          <w:szCs w:val="24"/>
          <w:lang w:val="en-US" w:eastAsia="en-US"/>
        </w:rPr>
        <w:t xml:space="preserve">” in English but in Hindi </w:t>
      </w:r>
      <w:proofErr w:type="spellStart"/>
      <w:r w:rsidRPr="00382C4D">
        <w:rPr>
          <w:rFonts w:ascii="Kokila" w:eastAsiaTheme="minorHAnsi" w:hAnsi="Kokila" w:cs="Kokila" w:hint="cs"/>
          <w:szCs w:val="24"/>
          <w:cs/>
          <w:lang w:val="en-US" w:eastAsia="en-US" w:bidi="hi-IN"/>
        </w:rPr>
        <w:t>रामने</w:t>
      </w:r>
      <w:proofErr w:type="spellEnd"/>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and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both have same meaning. </w:t>
      </w:r>
    </w:p>
    <w:p w14:paraId="08AF38A3"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1A783E33"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title":"Thumbs up or thumbs down?","type":"paper-conference"},"uris":["http://www.mendeley.com/documents/?uuid=e216cbf2-6d1b-3333-9c96-e12897028ef6","http://www.mendeley.com/documents/?uuid=d586c683-baea-46e6-af81-e404f6350a7e"]}],"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11F6E7AC" w14:textId="3BEC2919"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65672DAC"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6DF18423"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2515F153"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fldChar w:fldCharType="begin" w:fldLock="1"/>
      </w:r>
      <w:r w:rsidRPr="00382C4D">
        <w:rPr>
          <w:rFonts w:eastAsiaTheme="minorHAnsi" w:cs="Times New Roman"/>
          <w:szCs w:val="24"/>
          <w:lang w:val="en-US" w:eastAsia="en-US"/>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382C4D">
        <w:rPr>
          <w:rFonts w:eastAsiaTheme="minorHAnsi" w:cs="Times New Roman"/>
          <w:szCs w:val="24"/>
          <w:lang w:val="en-US" w:eastAsia="en-US"/>
        </w:rPr>
        <w:fldChar w:fldCharType="separate"/>
      </w:r>
      <w:r w:rsidRPr="00382C4D">
        <w:rPr>
          <w:rFonts w:eastAsiaTheme="minorHAnsi" w:cs="Times New Roman"/>
          <w:szCs w:val="24"/>
          <w:lang w:val="en-US" w:eastAsia="en-US"/>
        </w:rPr>
        <w:t>(Asghar et al., 2014)</w:t>
      </w:r>
      <w:r w:rsidRPr="00382C4D">
        <w:rPr>
          <w:rFonts w:eastAsiaTheme="minorHAnsi" w:cs="Times New Roman"/>
          <w:szCs w:val="24"/>
          <w:lang w:val="en-US" w:eastAsia="en-US"/>
        </w:rPr>
        <w:fldChar w:fldCharType="end"/>
      </w:r>
      <w:r w:rsidRPr="00382C4D">
        <w:rPr>
          <w:rFonts w:eastAsiaTheme="minorHAnsi" w:cs="Times New Roman"/>
          <w:szCs w:val="24"/>
          <w:lang w:val="en-US" w:eastAsia="en-US"/>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51611897" w14:textId="76F72773" w:rsidR="00195BF4"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6AB17DF6"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AD7954">
        <w:rPr>
          <w:rFonts w:eastAsiaTheme="minorHAnsi" w:cs="Times New Roman"/>
          <w:szCs w:val="24"/>
          <w:lang w:val="en-US" w:eastAsia="en-US"/>
        </w:rPr>
        <w:t xml:space="preserve">Sarcasm is the major factor which can flip the meaning of a written or spoken phrase. To avoid the negativity </w:t>
      </w:r>
      <w:proofErr w:type="gramStart"/>
      <w:r w:rsidRPr="00AD7954">
        <w:rPr>
          <w:rFonts w:eastAsiaTheme="minorHAnsi" w:cs="Times New Roman"/>
          <w:szCs w:val="24"/>
          <w:lang w:val="en-US" w:eastAsia="en-US"/>
        </w:rPr>
        <w:t>people</w:t>
      </w:r>
      <w:proofErr w:type="gramEnd"/>
      <w:r w:rsidRPr="00AD7954">
        <w:rPr>
          <w:rFonts w:eastAsiaTheme="minorHAnsi" w:cs="Times New Roman"/>
          <w:szCs w:val="24"/>
          <w:lang w:val="en-US" w:eastAsia="en-US"/>
        </w:rPr>
        <w:t xml:space="preserve"> use positive words to communicate negative message. (Desai and Dave, 2016). They have used </w:t>
      </w:r>
      <w:proofErr w:type="spellStart"/>
      <w:r w:rsidRPr="00AD7954">
        <w:rPr>
          <w:rFonts w:eastAsiaTheme="minorHAnsi" w:cs="Times New Roman"/>
          <w:szCs w:val="24"/>
          <w:lang w:val="en-US" w:eastAsia="en-US"/>
        </w:rPr>
        <w:t>libsvm</w:t>
      </w:r>
      <w:proofErr w:type="spellEnd"/>
      <w:r w:rsidRPr="00AD7954">
        <w:rPr>
          <w:rFonts w:eastAsiaTheme="minorHAnsi" w:cs="Times New Roman"/>
          <w:szCs w:val="24"/>
          <w:lang w:val="en-US" w:eastAsia="en-US"/>
        </w:rPr>
        <w:t xml:space="preserve"> algorithm for multiclass classification. This paper uses 5 grad</w:t>
      </w:r>
      <w:r>
        <w:rPr>
          <w:rFonts w:eastAsiaTheme="minorHAnsi" w:cs="Times New Roman"/>
          <w:szCs w:val="24"/>
          <w:lang w:val="en-US" w:eastAsia="en-US"/>
        </w:rPr>
        <w:t xml:space="preserve">es of </w:t>
      </w:r>
      <w:r w:rsidRPr="00AD7954">
        <w:rPr>
          <w:rFonts w:eastAsiaTheme="minorHAnsi" w:cs="Times New Roman"/>
          <w:szCs w:val="24"/>
          <w:lang w:val="en-US" w:eastAsia="en-US"/>
        </w:rPr>
        <w:t>sarcasm Non-Sarcastic, Mild Positive Sarcastic, Extreme Positive Sarcastic, Mild Negative Sarcastic and Extreme Negative Sarcastic.</w:t>
      </w:r>
      <w:r>
        <w:rPr>
          <w:rFonts w:eastAsiaTheme="minorHAnsi" w:cs="Times New Roman"/>
          <w:szCs w:val="24"/>
          <w:lang w:val="en-US" w:eastAsia="en-US"/>
        </w:rPr>
        <w:t xml:space="preserve"> This work </w:t>
      </w:r>
      <w:proofErr w:type="spellStart"/>
      <w:r>
        <w:rPr>
          <w:rFonts w:eastAsiaTheme="minorHAnsi" w:cs="Times New Roman"/>
          <w:szCs w:val="24"/>
          <w:lang w:val="en-US" w:eastAsia="en-US"/>
        </w:rPr>
        <w:t>demostrate</w:t>
      </w:r>
      <w:proofErr w:type="spellEnd"/>
      <w:r>
        <w:rPr>
          <w:rFonts w:eastAsiaTheme="minorHAnsi" w:cs="Times New Roman"/>
          <w:szCs w:val="24"/>
          <w:lang w:val="en-US" w:eastAsia="en-US"/>
        </w:rPr>
        <w:t xml:space="preserve"> the accuracy between 60% to 84% depending upon, whether sentence has any clue like emoticon, tag </w:t>
      </w:r>
      <w:proofErr w:type="spellStart"/>
      <w:r>
        <w:rPr>
          <w:rFonts w:eastAsiaTheme="minorHAnsi" w:cs="Times New Roman"/>
          <w:szCs w:val="24"/>
          <w:lang w:val="en-US" w:eastAsia="en-US"/>
        </w:rPr>
        <w:t>etc</w:t>
      </w:r>
      <w:proofErr w:type="spellEnd"/>
      <w:r>
        <w:rPr>
          <w:rFonts w:eastAsiaTheme="minorHAnsi" w:cs="Times New Roman"/>
          <w:szCs w:val="24"/>
          <w:lang w:val="en-US" w:eastAsia="en-US"/>
        </w:rPr>
        <w:t xml:space="preserve"> of sarcasm. This work suggests usage of lexical, pragmatic, and </w:t>
      </w:r>
      <w:proofErr w:type="spellStart"/>
      <w:r>
        <w:rPr>
          <w:rFonts w:eastAsiaTheme="minorHAnsi" w:cs="Times New Roman"/>
          <w:szCs w:val="24"/>
          <w:lang w:val="en-US" w:eastAsia="en-US"/>
        </w:rPr>
        <w:t>lingustic</w:t>
      </w:r>
      <w:proofErr w:type="spellEnd"/>
      <w:r>
        <w:rPr>
          <w:rFonts w:eastAsiaTheme="minorHAnsi" w:cs="Times New Roman"/>
          <w:szCs w:val="24"/>
          <w:lang w:val="en-US" w:eastAsia="en-US"/>
        </w:rPr>
        <w:t xml:space="preserve"> features along with emoticons, hashtag, punctuation marks to detect the sarcasm.</w:t>
      </w:r>
    </w:p>
    <w:p w14:paraId="02B16662"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4EAF7DF2" w14:textId="6A306C29" w:rsidR="00195BF4" w:rsidRPr="00382C4D"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lastRenderedPageBreak/>
        <w:fldChar w:fldCharType="begin" w:fldLock="1"/>
      </w:r>
      <w:r>
        <w:rPr>
          <w:rFonts w:eastAsiaTheme="minorHAnsi" w:cs="Times New Roman"/>
          <w:szCs w:val="24"/>
          <w:lang w:val="en-US" w:eastAsia="en-US"/>
        </w:rPr>
        <w:instrText>ADDIN CSL_CITATION {"citationItems":[{"id":"ITEM-1","itemData":{"DOI":"10.1007/978-3-319-69900-4_86","abstract":"Detection of sarcasm in Indian languages is one of the most challeng- ing tasks of Natural Language Processing (NLP) because Indian languages are ambiguous in nature and rich in morphology. Though Hindi is the fourth pop- ular language in the world, sarcasm detection in it remains unexplored. One of the reasons is the lack of annotated resources. In the absence of sufficient re- sources, processing the NLP tasks such as POS tagging, sentiment analysis, text mining, sarcasm detection, etc., becomes tough for researchers. Here, we pro- posed a framework for sarcasm detection in Hindi tweets using online news. In this article, the online news is considered as the context of a given tweet during the detection of sarcasm. The proposed framework attains an accuracy of 79.4%. Keywords:","author":[{"dropping-particle":"","family":"Bharti","given":"Santosh Kumar","non-dropping-particle":"","parse-names":false,"suffix":""},{"dropping-particle":"","family":"Sathya Babu","given":"Korra","non-dropping-particle":"","parse-names":false,"suffix":""},{"dropping-particle":"","family":"Jena","given":"Sanjay Kumar","non-dropping-particle":"","parse-names":false,"suffix":""}],"container-title":"PReMI","id":"ITEM-1","issued":{"date-parts":[["2017"]]},"page":"679-686","title":"Harnessing Online News for Sarcasm Detection in Hindi Tweets","type":"paper-conference"},"uris":["http://www.mendeley.com/documents/?uuid=cc2e86f7-afd8-4bff-a1ae-0ae31ba24e52","http://www.mendeley.com/documents/?uuid=4edb2afd-b23a-47fb-83c9-f375a14205e4"]}],"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sidRPr="00382C4D">
        <w:rPr>
          <w:rFonts w:eastAsiaTheme="minorHAnsi" w:cs="Times New Roman"/>
          <w:szCs w:val="24"/>
          <w:lang w:val="en-US" w:eastAsia="en-US"/>
        </w:rPr>
        <w:t xml:space="preserve">This paper discusses a system to sarcasm detection in Hindi tweet but for that it is taking help of online news related to the tweet. This work </w:t>
      </w:r>
      <w:r w:rsidRPr="00AD7954">
        <w:rPr>
          <w:rFonts w:eastAsiaTheme="minorHAnsi" w:cs="Times New Roman"/>
          <w:szCs w:val="24"/>
          <w:lang w:val="en-US" w:eastAsia="en-US"/>
        </w:rPr>
        <w:t>demonstrates accuracy of 70.4%</w:t>
      </w:r>
    </w:p>
    <w:p w14:paraId="6183BEB9" w14:textId="77777777" w:rsidR="00195BF4" w:rsidRPr="00382C4D"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2F778968" w14:textId="34C3998C" w:rsidR="00740515" w:rsidRPr="00382C4D" w:rsidRDefault="00E57631"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In their work “</w:t>
      </w:r>
      <w:r w:rsidRPr="00382C4D">
        <w:rPr>
          <w:rFonts w:eastAsiaTheme="minorHAnsi" w:cs="Times New Roman"/>
          <w:szCs w:val="24"/>
          <w:lang w:val="en-US" w:eastAsia="en-US"/>
        </w:rPr>
        <w:t>Multi-Rule Based Ensemble Feature Selection Model for Sarcasm Type Detection in Twitter</w:t>
      </w:r>
      <w:r w:rsidRPr="00382C4D">
        <w:rPr>
          <w:rFonts w:eastAsiaTheme="minorHAnsi" w:cs="Times New Roman"/>
          <w:szCs w:val="24"/>
          <w:lang w:val="en-US" w:eastAsia="en-US"/>
        </w:rPr>
        <w:t xml:space="preserve">” </w:t>
      </w:r>
      <w:r w:rsidR="00764B06" w:rsidRPr="00382C4D">
        <w:rPr>
          <w:rFonts w:eastAsiaTheme="minorHAnsi" w:cs="Times New Roman"/>
          <w:szCs w:val="24"/>
          <w:lang w:val="en-US" w:eastAsia="en-US"/>
        </w:rPr>
        <w:fldChar w:fldCharType="begin" w:fldLock="1"/>
      </w:r>
      <w:r w:rsidR="00764B06" w:rsidRPr="00382C4D">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fa65031f-9da1-49d2-a508-3d69900a1dac"]}],"mendeley":{"formattedCitation":"(Sundararajan and Palanisamy, 2020)","plainTextFormattedCitation":"(Sundararajan and Palanisamy, 2020)"},"properties":{"noteIndex":0},"schema":"https://github.com/citation-style-language/schema/raw/master/csl-citation.json"}</w:instrText>
      </w:r>
      <w:r w:rsidR="00764B06" w:rsidRPr="00382C4D">
        <w:rPr>
          <w:rFonts w:eastAsiaTheme="minorHAnsi" w:cs="Times New Roman"/>
          <w:szCs w:val="24"/>
          <w:lang w:val="en-US" w:eastAsia="en-US"/>
        </w:rPr>
        <w:fldChar w:fldCharType="separate"/>
      </w:r>
      <w:r w:rsidR="00764B06" w:rsidRPr="00382C4D">
        <w:rPr>
          <w:rFonts w:eastAsiaTheme="minorHAnsi" w:cs="Times New Roman"/>
          <w:szCs w:val="24"/>
          <w:lang w:val="en-US" w:eastAsia="en-US"/>
        </w:rPr>
        <w:t>(Sundararajan and Palanisamy, 2020)</w:t>
      </w:r>
      <w:r w:rsidR="00764B06" w:rsidRPr="00382C4D">
        <w:rPr>
          <w:rFonts w:eastAsiaTheme="minorHAnsi" w:cs="Times New Roman"/>
          <w:szCs w:val="24"/>
          <w:lang w:val="en-US" w:eastAsia="en-US"/>
        </w:rPr>
        <w:fldChar w:fldCharType="end"/>
      </w:r>
      <w:r w:rsidR="00764B06" w:rsidRPr="00382C4D">
        <w:rPr>
          <w:rFonts w:eastAsiaTheme="minorHAnsi" w:cs="Times New Roman"/>
          <w:szCs w:val="24"/>
          <w:lang w:val="en-US" w:eastAsia="en-US"/>
        </w:rPr>
        <w:t xml:space="preserve"> attempted to </w:t>
      </w:r>
      <w:r w:rsidR="000E44E1" w:rsidRPr="00382C4D">
        <w:rPr>
          <w:rFonts w:eastAsiaTheme="minorHAnsi" w:cs="Times New Roman"/>
          <w:szCs w:val="24"/>
          <w:lang w:val="en-US" w:eastAsia="en-US"/>
        </w:rPr>
        <w:t xml:space="preserve">detect the sarcasm and further </w:t>
      </w:r>
      <w:r w:rsidR="00764B06" w:rsidRPr="00382C4D">
        <w:rPr>
          <w:rFonts w:eastAsiaTheme="minorHAnsi" w:cs="Times New Roman"/>
          <w:szCs w:val="24"/>
          <w:lang w:val="en-US" w:eastAsia="en-US"/>
        </w:rPr>
        <w:t xml:space="preserve">classify sarcasm into four categories namely rage, rude, polite and deadpan. Authors exploited </w:t>
      </w:r>
      <w:r w:rsidRPr="00382C4D">
        <w:rPr>
          <w:rFonts w:eastAsiaTheme="minorHAnsi" w:cs="Times New Roman"/>
          <w:szCs w:val="24"/>
          <w:lang w:val="en-US" w:eastAsia="en-US"/>
        </w:rPr>
        <w:t xml:space="preserve">a </w:t>
      </w:r>
      <w:r w:rsidR="00764B06" w:rsidRPr="00382C4D">
        <w:rPr>
          <w:rFonts w:eastAsiaTheme="minorHAnsi" w:cs="Times New Roman"/>
          <w:szCs w:val="24"/>
          <w:lang w:val="en-US" w:eastAsia="en-US"/>
        </w:rPr>
        <w:t>twitter dataset for this work. They extracted four types of features Lexical, Intensifiers, Pragmatic, Uppercase words.</w:t>
      </w:r>
      <w:r w:rsidR="00B86F4D" w:rsidRPr="00382C4D">
        <w:rPr>
          <w:rFonts w:eastAsiaTheme="minorHAnsi" w:cs="Times New Roman"/>
          <w:szCs w:val="24"/>
          <w:lang w:val="en-US" w:eastAsia="en-US"/>
        </w:rPr>
        <w:t xml:space="preserve"> They </w:t>
      </w:r>
      <w:r w:rsidR="00B86F4D" w:rsidRPr="00382C4D">
        <w:rPr>
          <w:rFonts w:eastAsiaTheme="minorHAnsi" w:cs="Times New Roman"/>
          <w:szCs w:val="24"/>
          <w:lang w:val="en-US" w:eastAsia="en-US"/>
        </w:rPr>
        <w:t>extract</w:t>
      </w:r>
      <w:r w:rsidR="00B86F4D" w:rsidRPr="00382C4D">
        <w:rPr>
          <w:rFonts w:eastAsiaTheme="minorHAnsi" w:cs="Times New Roman"/>
          <w:szCs w:val="24"/>
          <w:lang w:val="en-US" w:eastAsia="en-US"/>
        </w:rPr>
        <w:t>ed</w:t>
      </w:r>
      <w:r w:rsidR="00B86F4D" w:rsidRPr="00382C4D">
        <w:rPr>
          <w:rFonts w:eastAsiaTheme="minorHAnsi" w:cs="Times New Roman"/>
          <w:szCs w:val="24"/>
          <w:lang w:val="en-US" w:eastAsia="en-US"/>
        </w:rPr>
        <w:t xml:space="preserve"> </w:t>
      </w:r>
      <w:r w:rsidR="00B86F4D" w:rsidRPr="00382C4D">
        <w:rPr>
          <w:rFonts w:eastAsiaTheme="minorHAnsi" w:cs="Times New Roman"/>
          <w:szCs w:val="24"/>
          <w:lang w:val="en-US" w:eastAsia="en-US"/>
        </w:rPr>
        <w:t xml:space="preserve">following </w:t>
      </w:r>
      <w:r w:rsidR="00B86F4D" w:rsidRPr="00382C4D">
        <w:rPr>
          <w:rFonts w:eastAsiaTheme="minorHAnsi" w:cs="Times New Roman"/>
          <w:szCs w:val="24"/>
          <w:lang w:val="en-US" w:eastAsia="en-US"/>
        </w:rPr>
        <w:t>20 features</w:t>
      </w:r>
      <w:r w:rsidR="00B86F4D" w:rsidRPr="00382C4D">
        <w:rPr>
          <w:rFonts w:eastAsiaTheme="minorHAnsi" w:cs="Times New Roman"/>
          <w:szCs w:val="24"/>
          <w:lang w:val="en-US" w:eastAsia="en-US"/>
        </w:rPr>
        <w:t xml:space="preserve"> from </w:t>
      </w:r>
      <w:r w:rsidRPr="00382C4D">
        <w:rPr>
          <w:rFonts w:eastAsiaTheme="minorHAnsi" w:cs="Times New Roman"/>
          <w:szCs w:val="24"/>
          <w:lang w:val="en-US" w:eastAsia="en-US"/>
        </w:rPr>
        <w:t>this</w:t>
      </w:r>
      <w:r w:rsidR="00B86F4D" w:rsidRPr="00382C4D">
        <w:rPr>
          <w:rFonts w:eastAsiaTheme="minorHAnsi" w:cs="Times New Roman"/>
          <w:szCs w:val="24"/>
          <w:lang w:val="en-US" w:eastAsia="en-US"/>
        </w:rPr>
        <w:t xml:space="preserve"> </w:t>
      </w:r>
      <w:r w:rsidRPr="00382C4D">
        <w:rPr>
          <w:rFonts w:eastAsiaTheme="minorHAnsi" w:cs="Times New Roman"/>
          <w:szCs w:val="24"/>
          <w:lang w:val="en-US" w:eastAsia="en-US"/>
        </w:rPr>
        <w:t>tweet dataset</w:t>
      </w:r>
      <w:r w:rsidR="00B86F4D" w:rsidRPr="00382C4D">
        <w:rPr>
          <w:rFonts w:eastAsiaTheme="minorHAnsi" w:cs="Times New Roman"/>
          <w:szCs w:val="24"/>
          <w:lang w:val="en-US" w:eastAsia="en-US"/>
        </w:rPr>
        <w:t xml:space="preserve">: </w:t>
      </w:r>
      <w:r w:rsidR="00B86F4D" w:rsidRPr="00382C4D">
        <w:rPr>
          <w:rFonts w:eastAsiaTheme="minorHAnsi" w:cs="Times New Roman"/>
          <w:szCs w:val="24"/>
          <w:lang w:val="en-US" w:eastAsia="en-US"/>
        </w:rPr>
        <w:t xml:space="preserve">1. </w:t>
      </w:r>
      <w:r w:rsidR="00B86F4D" w:rsidRPr="00382C4D">
        <w:rPr>
          <w:rFonts w:eastAsiaTheme="minorHAnsi" w:cs="Times New Roman"/>
          <w:szCs w:val="24"/>
          <w:lang w:val="en-US" w:eastAsia="en-US"/>
        </w:rPr>
        <w:t xml:space="preserve">noun </w:t>
      </w:r>
      <w:r w:rsidR="00B86F4D" w:rsidRPr="00382C4D">
        <w:rPr>
          <w:rFonts w:eastAsiaTheme="minorHAnsi" w:cs="Times New Roman"/>
          <w:szCs w:val="24"/>
          <w:lang w:val="en-US" w:eastAsia="en-US"/>
        </w:rPr>
        <w:t>count, 2.</w:t>
      </w:r>
      <w:r w:rsidR="00B86F4D" w:rsidRPr="00382C4D">
        <w:rPr>
          <w:rFonts w:eastAsiaTheme="minorHAnsi" w:cs="Times New Roman"/>
          <w:szCs w:val="24"/>
          <w:lang w:val="en-US" w:eastAsia="en-US"/>
        </w:rPr>
        <w:t xml:space="preserve"> verb count, </w:t>
      </w:r>
      <w:r w:rsidR="00B86F4D" w:rsidRPr="00382C4D">
        <w:rPr>
          <w:rFonts w:eastAsiaTheme="minorHAnsi" w:cs="Times New Roman"/>
          <w:szCs w:val="24"/>
          <w:lang w:val="en-US" w:eastAsia="en-US"/>
        </w:rPr>
        <w:t xml:space="preserve">3. </w:t>
      </w:r>
      <w:r w:rsidR="00B86F4D" w:rsidRPr="00382C4D">
        <w:rPr>
          <w:rFonts w:eastAsiaTheme="minorHAnsi" w:cs="Times New Roman"/>
          <w:szCs w:val="24"/>
          <w:lang w:val="en-US" w:eastAsia="en-US"/>
        </w:rPr>
        <w:t xml:space="preserve">positive intensifier, </w:t>
      </w:r>
      <w:r w:rsidR="00B86F4D" w:rsidRPr="00382C4D">
        <w:rPr>
          <w:rFonts w:eastAsiaTheme="minorHAnsi" w:cs="Times New Roman"/>
          <w:szCs w:val="24"/>
          <w:lang w:val="en-US" w:eastAsia="en-US"/>
        </w:rPr>
        <w:t xml:space="preserve">4. </w:t>
      </w:r>
      <w:r w:rsidR="00B86F4D" w:rsidRPr="00382C4D">
        <w:rPr>
          <w:rFonts w:eastAsiaTheme="minorHAnsi" w:cs="Times New Roman"/>
          <w:szCs w:val="24"/>
          <w:lang w:val="en-US" w:eastAsia="en-US"/>
        </w:rPr>
        <w:t xml:space="preserve">negative intensifier, </w:t>
      </w:r>
      <w:r w:rsidR="00B86F4D" w:rsidRPr="00382C4D">
        <w:rPr>
          <w:rFonts w:eastAsiaTheme="minorHAnsi" w:cs="Times New Roman"/>
          <w:szCs w:val="24"/>
          <w:lang w:val="en-US" w:eastAsia="en-US"/>
        </w:rPr>
        <w:t xml:space="preserve">5. </w:t>
      </w:r>
      <w:r w:rsidR="00B86F4D" w:rsidRPr="00382C4D">
        <w:rPr>
          <w:rFonts w:eastAsiaTheme="minorHAnsi" w:cs="Times New Roman"/>
          <w:szCs w:val="24"/>
          <w:lang w:val="en-US" w:eastAsia="en-US"/>
        </w:rPr>
        <w:t xml:space="preserve">bigram, </w:t>
      </w:r>
      <w:r w:rsidR="00B86F4D" w:rsidRPr="00382C4D">
        <w:rPr>
          <w:rFonts w:eastAsiaTheme="minorHAnsi" w:cs="Times New Roman"/>
          <w:szCs w:val="24"/>
          <w:lang w:val="en-US" w:eastAsia="en-US"/>
        </w:rPr>
        <w:t xml:space="preserve">6. </w:t>
      </w:r>
      <w:r w:rsidR="00B86F4D" w:rsidRPr="00382C4D">
        <w:rPr>
          <w:rFonts w:eastAsiaTheme="minorHAnsi" w:cs="Times New Roman"/>
          <w:szCs w:val="24"/>
          <w:lang w:val="en-US" w:eastAsia="en-US"/>
        </w:rPr>
        <w:t xml:space="preserve">trigram, </w:t>
      </w:r>
      <w:r w:rsidR="00B86F4D" w:rsidRPr="00382C4D">
        <w:rPr>
          <w:rFonts w:eastAsiaTheme="minorHAnsi" w:cs="Times New Roman"/>
          <w:szCs w:val="24"/>
          <w:lang w:val="en-US" w:eastAsia="en-US"/>
        </w:rPr>
        <w:t xml:space="preserve">7. </w:t>
      </w:r>
      <w:r w:rsidR="00B86F4D" w:rsidRPr="00382C4D">
        <w:rPr>
          <w:rFonts w:eastAsiaTheme="minorHAnsi" w:cs="Times New Roman"/>
          <w:szCs w:val="24"/>
          <w:lang w:val="en-US" w:eastAsia="en-US"/>
        </w:rPr>
        <w:t xml:space="preserve">skip gram, </w:t>
      </w:r>
      <w:r w:rsidR="00B86F4D" w:rsidRPr="00382C4D">
        <w:rPr>
          <w:rFonts w:eastAsiaTheme="minorHAnsi" w:cs="Times New Roman"/>
          <w:szCs w:val="24"/>
          <w:lang w:val="en-US" w:eastAsia="en-US"/>
        </w:rPr>
        <w:t xml:space="preserve">8. </w:t>
      </w:r>
      <w:r w:rsidR="00B86F4D" w:rsidRPr="00382C4D">
        <w:rPr>
          <w:rFonts w:eastAsiaTheme="minorHAnsi" w:cs="Times New Roman"/>
          <w:szCs w:val="24"/>
          <w:lang w:val="en-US" w:eastAsia="en-US"/>
        </w:rPr>
        <w:t xml:space="preserve">unigram, </w:t>
      </w:r>
      <w:r w:rsidR="00B86F4D" w:rsidRPr="00382C4D">
        <w:rPr>
          <w:rFonts w:eastAsiaTheme="minorHAnsi" w:cs="Times New Roman"/>
          <w:szCs w:val="24"/>
          <w:lang w:val="en-US" w:eastAsia="en-US"/>
        </w:rPr>
        <w:t xml:space="preserve">9. </w:t>
      </w:r>
      <w:r w:rsidR="00B86F4D" w:rsidRPr="00382C4D">
        <w:rPr>
          <w:rFonts w:eastAsiaTheme="minorHAnsi" w:cs="Times New Roman"/>
          <w:szCs w:val="24"/>
          <w:lang w:val="en-US" w:eastAsia="en-US"/>
        </w:rPr>
        <w:t xml:space="preserve">emoji sentiment, </w:t>
      </w:r>
      <w:r w:rsidR="00B86F4D" w:rsidRPr="00382C4D">
        <w:rPr>
          <w:rFonts w:eastAsiaTheme="minorHAnsi" w:cs="Times New Roman"/>
          <w:szCs w:val="24"/>
          <w:lang w:val="en-US" w:eastAsia="en-US"/>
        </w:rPr>
        <w:t xml:space="preserve">10. </w:t>
      </w:r>
      <w:r w:rsidR="00B86F4D" w:rsidRPr="00382C4D">
        <w:rPr>
          <w:rFonts w:eastAsiaTheme="minorHAnsi" w:cs="Times New Roman"/>
          <w:szCs w:val="24"/>
          <w:lang w:val="en-US" w:eastAsia="en-US"/>
        </w:rPr>
        <w:t xml:space="preserve">sentiment score, </w:t>
      </w:r>
      <w:r w:rsidR="00B86F4D" w:rsidRPr="00382C4D">
        <w:rPr>
          <w:rFonts w:eastAsiaTheme="minorHAnsi" w:cs="Times New Roman"/>
          <w:szCs w:val="24"/>
          <w:lang w:val="en-US" w:eastAsia="en-US"/>
        </w:rPr>
        <w:t xml:space="preserve">11. </w:t>
      </w:r>
      <w:r w:rsidR="00B86F4D" w:rsidRPr="00382C4D">
        <w:rPr>
          <w:rFonts w:eastAsiaTheme="minorHAnsi" w:cs="Times New Roman"/>
          <w:szCs w:val="24"/>
          <w:lang w:val="en-US" w:eastAsia="en-US"/>
        </w:rPr>
        <w:t>interjections,</w:t>
      </w:r>
      <w:r w:rsidR="00B86F4D" w:rsidRPr="00382C4D">
        <w:rPr>
          <w:rFonts w:eastAsiaTheme="minorHAnsi" w:cs="Times New Roman"/>
          <w:szCs w:val="24"/>
          <w:lang w:val="en-US" w:eastAsia="en-US"/>
        </w:rPr>
        <w:t xml:space="preserve"> 12. </w:t>
      </w:r>
      <w:r w:rsidR="00B86F4D" w:rsidRPr="00382C4D">
        <w:rPr>
          <w:rFonts w:eastAsiaTheme="minorHAnsi" w:cs="Times New Roman"/>
          <w:szCs w:val="24"/>
          <w:lang w:val="en-US" w:eastAsia="en-US"/>
        </w:rPr>
        <w:t xml:space="preserve">punctuators, </w:t>
      </w:r>
      <w:r w:rsidR="00B86F4D" w:rsidRPr="00382C4D">
        <w:rPr>
          <w:rFonts w:eastAsiaTheme="minorHAnsi" w:cs="Times New Roman"/>
          <w:szCs w:val="24"/>
          <w:lang w:val="en-US" w:eastAsia="en-US"/>
        </w:rPr>
        <w:t xml:space="preserve">13. </w:t>
      </w:r>
      <w:r w:rsidR="00B86F4D" w:rsidRPr="00382C4D">
        <w:rPr>
          <w:rFonts w:eastAsiaTheme="minorHAnsi" w:cs="Times New Roman"/>
          <w:szCs w:val="24"/>
          <w:lang w:val="en-US" w:eastAsia="en-US"/>
        </w:rPr>
        <w:t xml:space="preserve">exclamations, </w:t>
      </w:r>
      <w:r w:rsidR="00B86F4D" w:rsidRPr="00382C4D">
        <w:rPr>
          <w:rFonts w:eastAsiaTheme="minorHAnsi" w:cs="Times New Roman"/>
          <w:szCs w:val="24"/>
          <w:lang w:val="en-US" w:eastAsia="en-US"/>
        </w:rPr>
        <w:t xml:space="preserve">14. </w:t>
      </w:r>
      <w:r w:rsidR="00B86F4D" w:rsidRPr="00382C4D">
        <w:rPr>
          <w:rFonts w:eastAsiaTheme="minorHAnsi" w:cs="Times New Roman"/>
          <w:szCs w:val="24"/>
          <w:lang w:val="en-US" w:eastAsia="en-US"/>
        </w:rPr>
        <w:t xml:space="preserve">question mark, </w:t>
      </w:r>
      <w:r w:rsidR="00B86F4D" w:rsidRPr="00382C4D">
        <w:rPr>
          <w:rFonts w:eastAsiaTheme="minorHAnsi" w:cs="Times New Roman"/>
          <w:szCs w:val="24"/>
          <w:lang w:val="en-US" w:eastAsia="en-US"/>
        </w:rPr>
        <w:t xml:space="preserve">15. </w:t>
      </w:r>
      <w:r w:rsidR="00B86F4D" w:rsidRPr="00382C4D">
        <w:rPr>
          <w:rFonts w:eastAsiaTheme="minorHAnsi" w:cs="Times New Roman"/>
          <w:szCs w:val="24"/>
          <w:lang w:val="en-US" w:eastAsia="en-US"/>
        </w:rPr>
        <w:t xml:space="preserve">uppercase, </w:t>
      </w:r>
      <w:r w:rsidR="00B86F4D" w:rsidRPr="00382C4D">
        <w:rPr>
          <w:rFonts w:eastAsiaTheme="minorHAnsi" w:cs="Times New Roman"/>
          <w:szCs w:val="24"/>
          <w:lang w:val="en-US" w:eastAsia="en-US"/>
        </w:rPr>
        <w:t xml:space="preserve">16. </w:t>
      </w:r>
      <w:r w:rsidR="00B86F4D" w:rsidRPr="00382C4D">
        <w:rPr>
          <w:rFonts w:eastAsiaTheme="minorHAnsi" w:cs="Times New Roman"/>
          <w:szCs w:val="24"/>
          <w:lang w:val="en-US" w:eastAsia="en-US"/>
        </w:rPr>
        <w:t xml:space="preserve">repeat words count, </w:t>
      </w:r>
      <w:r w:rsidR="00B86F4D" w:rsidRPr="00382C4D">
        <w:rPr>
          <w:rFonts w:eastAsiaTheme="minorHAnsi" w:cs="Times New Roman"/>
          <w:szCs w:val="24"/>
          <w:lang w:val="en-US" w:eastAsia="en-US"/>
        </w:rPr>
        <w:t xml:space="preserve">17. </w:t>
      </w:r>
      <w:r w:rsidR="00B86F4D" w:rsidRPr="00382C4D">
        <w:rPr>
          <w:rFonts w:eastAsiaTheme="minorHAnsi" w:cs="Times New Roman"/>
          <w:szCs w:val="24"/>
          <w:lang w:val="en-US" w:eastAsia="en-US"/>
        </w:rPr>
        <w:t xml:space="preserve">positive word frequency, </w:t>
      </w:r>
      <w:r w:rsidR="00B86F4D" w:rsidRPr="00382C4D">
        <w:rPr>
          <w:rFonts w:eastAsiaTheme="minorHAnsi" w:cs="Times New Roman"/>
          <w:szCs w:val="24"/>
          <w:lang w:val="en-US" w:eastAsia="en-US"/>
        </w:rPr>
        <w:t xml:space="preserve">18. </w:t>
      </w:r>
      <w:r w:rsidR="00B86F4D" w:rsidRPr="00382C4D">
        <w:rPr>
          <w:rFonts w:eastAsiaTheme="minorHAnsi" w:cs="Times New Roman"/>
          <w:szCs w:val="24"/>
          <w:lang w:val="en-US" w:eastAsia="en-US"/>
        </w:rPr>
        <w:t xml:space="preserve">negative word frequency, </w:t>
      </w:r>
      <w:r w:rsidR="00B86F4D" w:rsidRPr="00382C4D">
        <w:rPr>
          <w:rFonts w:eastAsiaTheme="minorHAnsi" w:cs="Times New Roman"/>
          <w:szCs w:val="24"/>
          <w:lang w:val="en-US" w:eastAsia="en-US"/>
        </w:rPr>
        <w:t xml:space="preserve">19. </w:t>
      </w:r>
      <w:r w:rsidR="00B86F4D" w:rsidRPr="00382C4D">
        <w:rPr>
          <w:rFonts w:eastAsiaTheme="minorHAnsi" w:cs="Times New Roman"/>
          <w:szCs w:val="24"/>
          <w:lang w:val="en-US" w:eastAsia="en-US"/>
        </w:rPr>
        <w:t xml:space="preserve">polarity flip, and </w:t>
      </w:r>
      <w:r w:rsidR="00B86F4D" w:rsidRPr="00382C4D">
        <w:rPr>
          <w:rFonts w:eastAsiaTheme="minorHAnsi" w:cs="Times New Roman"/>
          <w:szCs w:val="24"/>
          <w:lang w:val="en-US" w:eastAsia="en-US"/>
        </w:rPr>
        <w:t xml:space="preserve">20. </w:t>
      </w:r>
      <w:r w:rsidR="00B86F4D" w:rsidRPr="00382C4D">
        <w:rPr>
          <w:rFonts w:eastAsiaTheme="minorHAnsi" w:cs="Times New Roman"/>
          <w:szCs w:val="24"/>
          <w:lang w:val="en-US" w:eastAsia="en-US"/>
        </w:rPr>
        <w:t>parts of speech</w:t>
      </w:r>
      <w:r w:rsidR="00B86F4D" w:rsidRPr="00382C4D">
        <w:rPr>
          <w:rFonts w:eastAsiaTheme="minorHAnsi" w:cs="Times New Roman"/>
          <w:szCs w:val="24"/>
          <w:lang w:val="en-US" w:eastAsia="en-US"/>
        </w:rPr>
        <w:t xml:space="preserve"> </w:t>
      </w:r>
      <w:r w:rsidR="00B86F4D" w:rsidRPr="00382C4D">
        <w:rPr>
          <w:rFonts w:eastAsiaTheme="minorHAnsi" w:cs="Times New Roman"/>
          <w:szCs w:val="24"/>
          <w:lang w:val="en-US" w:eastAsia="en-US"/>
        </w:rPr>
        <w:t>tagging</w:t>
      </w:r>
      <w:r w:rsidR="00B86F4D" w:rsidRPr="00382C4D">
        <w:rPr>
          <w:rFonts w:eastAsiaTheme="minorHAnsi" w:cs="Times New Roman"/>
          <w:szCs w:val="24"/>
          <w:lang w:val="en-US" w:eastAsia="en-US"/>
        </w:rPr>
        <w:t xml:space="preserve">. </w:t>
      </w:r>
      <w:r w:rsidR="00F52108" w:rsidRPr="00382C4D">
        <w:rPr>
          <w:rFonts w:eastAsiaTheme="minorHAnsi" w:cs="Times New Roman"/>
          <w:szCs w:val="24"/>
          <w:lang w:val="en-US" w:eastAsia="en-US"/>
        </w:rPr>
        <w:t>Using these features a</w:t>
      </w:r>
      <w:r w:rsidR="00B86F4D" w:rsidRPr="00382C4D">
        <w:rPr>
          <w:rFonts w:eastAsiaTheme="minorHAnsi" w:cs="Times New Roman"/>
          <w:szCs w:val="24"/>
          <w:lang w:val="en-US" w:eastAsia="en-US"/>
        </w:rPr>
        <w:t xml:space="preserve">uthors </w:t>
      </w:r>
      <w:r w:rsidR="00F52108" w:rsidRPr="00382C4D">
        <w:rPr>
          <w:rFonts w:eastAsiaTheme="minorHAnsi" w:cs="Times New Roman"/>
          <w:szCs w:val="24"/>
          <w:lang w:val="en-US" w:eastAsia="en-US"/>
        </w:rPr>
        <w:t>developed</w:t>
      </w:r>
      <w:r w:rsidR="00B86F4D" w:rsidRPr="00382C4D">
        <w:rPr>
          <w:rFonts w:eastAsiaTheme="minorHAnsi" w:cs="Times New Roman"/>
          <w:szCs w:val="24"/>
          <w:lang w:val="en-US" w:eastAsia="en-US"/>
        </w:rPr>
        <w:t xml:space="preserve"> </w:t>
      </w:r>
      <w:r w:rsidR="00F52108" w:rsidRPr="00382C4D">
        <w:rPr>
          <w:rFonts w:eastAsiaTheme="minorHAnsi" w:cs="Times New Roman"/>
          <w:szCs w:val="24"/>
          <w:lang w:val="en-US" w:eastAsia="en-US"/>
        </w:rPr>
        <w:t xml:space="preserve">8 models using following </w:t>
      </w:r>
      <w:r w:rsidR="00B86F4D" w:rsidRPr="00382C4D">
        <w:rPr>
          <w:rFonts w:eastAsiaTheme="minorHAnsi" w:cs="Times New Roman"/>
          <w:szCs w:val="24"/>
          <w:lang w:val="en-US" w:eastAsia="en-US"/>
        </w:rPr>
        <w:t xml:space="preserve">8 algorithms 1. </w:t>
      </w:r>
      <w:r w:rsidR="00B86F4D" w:rsidRPr="00382C4D">
        <w:rPr>
          <w:rFonts w:eastAsiaTheme="minorHAnsi" w:cs="Times New Roman"/>
          <w:szCs w:val="24"/>
          <w:lang w:val="en-US" w:eastAsia="en-US"/>
        </w:rPr>
        <w:t>Random</w:t>
      </w:r>
      <w:r w:rsidR="00B86F4D" w:rsidRPr="00382C4D">
        <w:rPr>
          <w:rFonts w:eastAsiaTheme="minorHAnsi" w:cs="Times New Roman"/>
          <w:szCs w:val="24"/>
          <w:lang w:val="en-US" w:eastAsia="en-US"/>
        </w:rPr>
        <w:t xml:space="preserve"> </w:t>
      </w:r>
      <w:r w:rsidR="00B86F4D" w:rsidRPr="00382C4D">
        <w:rPr>
          <w:rFonts w:eastAsiaTheme="minorHAnsi" w:cs="Times New Roman"/>
          <w:szCs w:val="24"/>
          <w:lang w:val="en-US" w:eastAsia="en-US"/>
        </w:rPr>
        <w:t xml:space="preserve">Forest, </w:t>
      </w:r>
      <w:r w:rsidR="00B86F4D" w:rsidRPr="00382C4D">
        <w:rPr>
          <w:rFonts w:eastAsiaTheme="minorHAnsi" w:cs="Times New Roman"/>
          <w:szCs w:val="24"/>
          <w:lang w:val="en-US" w:eastAsia="en-US"/>
        </w:rPr>
        <w:t xml:space="preserve">2. </w:t>
      </w:r>
      <w:r w:rsidR="00B86F4D" w:rsidRPr="00382C4D">
        <w:rPr>
          <w:rFonts w:eastAsiaTheme="minorHAnsi" w:cs="Times New Roman"/>
          <w:szCs w:val="24"/>
          <w:lang w:val="en-US" w:eastAsia="en-US"/>
        </w:rPr>
        <w:t xml:space="preserve">Naive Bayes, </w:t>
      </w:r>
      <w:r w:rsidR="00B86F4D" w:rsidRPr="00382C4D">
        <w:rPr>
          <w:rFonts w:eastAsiaTheme="minorHAnsi" w:cs="Times New Roman"/>
          <w:szCs w:val="24"/>
          <w:lang w:val="en-US" w:eastAsia="en-US"/>
        </w:rPr>
        <w:t xml:space="preserve">3. </w:t>
      </w:r>
      <w:r w:rsidR="00B86F4D" w:rsidRPr="00382C4D">
        <w:rPr>
          <w:rFonts w:eastAsiaTheme="minorHAnsi" w:cs="Times New Roman"/>
          <w:szCs w:val="24"/>
          <w:lang w:val="en-US" w:eastAsia="en-US"/>
        </w:rPr>
        <w:t>Support Vector Machine</w:t>
      </w:r>
      <w:r w:rsidR="00B86F4D" w:rsidRPr="00382C4D">
        <w:rPr>
          <w:rFonts w:eastAsiaTheme="minorHAnsi" w:cs="Times New Roman"/>
          <w:szCs w:val="24"/>
          <w:lang w:val="en-US" w:eastAsia="en-US"/>
        </w:rPr>
        <w:t xml:space="preserve"> (SVM)</w:t>
      </w:r>
      <w:r w:rsidR="00B86F4D" w:rsidRPr="00382C4D">
        <w:rPr>
          <w:rFonts w:eastAsiaTheme="minorHAnsi" w:cs="Times New Roman"/>
          <w:szCs w:val="24"/>
          <w:lang w:val="en-US" w:eastAsia="en-US"/>
        </w:rPr>
        <w:t>,</w:t>
      </w:r>
      <w:r w:rsidR="00B86F4D" w:rsidRPr="00382C4D">
        <w:rPr>
          <w:rFonts w:eastAsiaTheme="minorHAnsi" w:cs="Times New Roman"/>
          <w:szCs w:val="24"/>
          <w:lang w:val="en-US" w:eastAsia="en-US"/>
        </w:rPr>
        <w:t xml:space="preserve"> 4. </w:t>
      </w:r>
      <w:r w:rsidR="00B86F4D" w:rsidRPr="00382C4D">
        <w:rPr>
          <w:rFonts w:eastAsiaTheme="minorHAnsi" w:cs="Times New Roman"/>
          <w:szCs w:val="24"/>
          <w:lang w:val="en-US" w:eastAsia="en-US"/>
        </w:rPr>
        <w:t xml:space="preserve">K-Nearest </w:t>
      </w:r>
      <w:proofErr w:type="spellStart"/>
      <w:r w:rsidR="00B86F4D" w:rsidRPr="00382C4D">
        <w:rPr>
          <w:rFonts w:eastAsiaTheme="minorHAnsi" w:cs="Times New Roman"/>
          <w:szCs w:val="24"/>
          <w:lang w:val="en-US" w:eastAsia="en-US"/>
        </w:rPr>
        <w:t>Neighbor</w:t>
      </w:r>
      <w:proofErr w:type="spellEnd"/>
      <w:r w:rsidR="00B86F4D" w:rsidRPr="00382C4D">
        <w:rPr>
          <w:rFonts w:eastAsiaTheme="minorHAnsi" w:cs="Times New Roman"/>
          <w:szCs w:val="24"/>
          <w:lang w:val="en-US" w:eastAsia="en-US"/>
        </w:rPr>
        <w:t xml:space="preserve"> (KNN)</w:t>
      </w:r>
      <w:r w:rsidR="00B86F4D" w:rsidRPr="00382C4D">
        <w:rPr>
          <w:rFonts w:eastAsiaTheme="minorHAnsi" w:cs="Times New Roman"/>
          <w:szCs w:val="24"/>
          <w:lang w:val="en-US" w:eastAsia="en-US"/>
        </w:rPr>
        <w:t xml:space="preserve">, </w:t>
      </w:r>
      <w:r w:rsidR="00B86F4D" w:rsidRPr="00382C4D">
        <w:rPr>
          <w:rFonts w:eastAsiaTheme="minorHAnsi" w:cs="Times New Roman"/>
          <w:szCs w:val="24"/>
          <w:lang w:val="en-US" w:eastAsia="en-US"/>
        </w:rPr>
        <w:t xml:space="preserve">5. </w:t>
      </w:r>
      <w:r w:rsidR="00B86F4D" w:rsidRPr="00382C4D">
        <w:rPr>
          <w:rFonts w:eastAsiaTheme="minorHAnsi" w:cs="Times New Roman"/>
          <w:szCs w:val="24"/>
          <w:lang w:val="en-US" w:eastAsia="en-US"/>
        </w:rPr>
        <w:t>Gradient Boosting</w:t>
      </w:r>
      <w:r w:rsidR="00B86F4D" w:rsidRPr="00382C4D">
        <w:rPr>
          <w:rFonts w:eastAsiaTheme="minorHAnsi" w:cs="Times New Roman"/>
          <w:szCs w:val="24"/>
          <w:lang w:val="en-US" w:eastAsia="en-US"/>
        </w:rPr>
        <w:t xml:space="preserve"> (GBC)</w:t>
      </w:r>
      <w:r w:rsidR="00B86F4D" w:rsidRPr="00382C4D">
        <w:rPr>
          <w:rFonts w:eastAsiaTheme="minorHAnsi" w:cs="Times New Roman"/>
          <w:szCs w:val="24"/>
          <w:lang w:val="en-US" w:eastAsia="en-US"/>
        </w:rPr>
        <w:t xml:space="preserve">, </w:t>
      </w:r>
      <w:r w:rsidR="00B86F4D" w:rsidRPr="00382C4D">
        <w:rPr>
          <w:rFonts w:eastAsiaTheme="minorHAnsi" w:cs="Times New Roman"/>
          <w:szCs w:val="24"/>
          <w:lang w:val="en-US" w:eastAsia="en-US"/>
        </w:rPr>
        <w:t xml:space="preserve">6. </w:t>
      </w:r>
      <w:r w:rsidR="00B86F4D" w:rsidRPr="00382C4D">
        <w:rPr>
          <w:rFonts w:eastAsiaTheme="minorHAnsi" w:cs="Times New Roman"/>
          <w:szCs w:val="24"/>
          <w:lang w:val="en-US" w:eastAsia="en-US"/>
        </w:rPr>
        <w:t xml:space="preserve">AdaBoost, </w:t>
      </w:r>
      <w:r w:rsidR="00B86F4D" w:rsidRPr="00382C4D">
        <w:rPr>
          <w:rFonts w:eastAsiaTheme="minorHAnsi" w:cs="Times New Roman"/>
          <w:szCs w:val="24"/>
          <w:lang w:val="en-US" w:eastAsia="en-US"/>
        </w:rPr>
        <w:t xml:space="preserve">7. </w:t>
      </w:r>
      <w:r w:rsidR="00B86F4D" w:rsidRPr="00382C4D">
        <w:rPr>
          <w:rFonts w:eastAsiaTheme="minorHAnsi" w:cs="Times New Roman"/>
          <w:szCs w:val="24"/>
          <w:lang w:val="en-US" w:eastAsia="en-US"/>
        </w:rPr>
        <w:t>Logistic</w:t>
      </w:r>
      <w:r w:rsidR="00B86F4D" w:rsidRPr="00382C4D">
        <w:rPr>
          <w:rFonts w:eastAsiaTheme="minorHAnsi" w:cs="Times New Roman"/>
          <w:szCs w:val="24"/>
          <w:lang w:val="en-US" w:eastAsia="en-US"/>
        </w:rPr>
        <w:t xml:space="preserve"> </w:t>
      </w:r>
      <w:r w:rsidR="00B86F4D" w:rsidRPr="00382C4D">
        <w:rPr>
          <w:rFonts w:eastAsiaTheme="minorHAnsi" w:cs="Times New Roman"/>
          <w:szCs w:val="24"/>
          <w:lang w:val="en-US" w:eastAsia="en-US"/>
        </w:rPr>
        <w:t xml:space="preserve">Regression, and </w:t>
      </w:r>
      <w:r w:rsidR="00B86F4D" w:rsidRPr="00382C4D">
        <w:rPr>
          <w:rFonts w:eastAsiaTheme="minorHAnsi" w:cs="Times New Roman"/>
          <w:szCs w:val="24"/>
          <w:lang w:val="en-US" w:eastAsia="en-US"/>
        </w:rPr>
        <w:t xml:space="preserve">8. </w:t>
      </w:r>
      <w:r w:rsidR="00B86F4D" w:rsidRPr="00382C4D">
        <w:rPr>
          <w:rFonts w:eastAsiaTheme="minorHAnsi" w:cs="Times New Roman"/>
          <w:szCs w:val="24"/>
          <w:lang w:val="en-US" w:eastAsia="en-US"/>
        </w:rPr>
        <w:t>Decision Tree.</w:t>
      </w:r>
      <w:r w:rsidR="00F52108" w:rsidRPr="00382C4D">
        <w:rPr>
          <w:rFonts w:eastAsiaTheme="minorHAnsi" w:cs="Times New Roman"/>
          <w:szCs w:val="24"/>
          <w:lang w:val="en-US" w:eastAsia="en-US"/>
        </w:rPr>
        <w:t xml:space="preserve"> Their final goal is not to classify tweet as sarcastic or non-sarcastic tweet. They wanted to classify sarcastic tweet into four different categories. They reported accuracy of sarcasm detection as 92.7%</w:t>
      </w:r>
      <w:r w:rsidRPr="00382C4D">
        <w:rPr>
          <w:rFonts w:eastAsiaTheme="minorHAnsi" w:cs="Times New Roman"/>
          <w:szCs w:val="24"/>
          <w:lang w:val="en-US" w:eastAsia="en-US"/>
        </w:rPr>
        <w:t xml:space="preserve"> </w:t>
      </w:r>
      <w:proofErr w:type="gramStart"/>
      <w:r w:rsidRPr="00382C4D">
        <w:rPr>
          <w:rFonts w:eastAsiaTheme="minorHAnsi" w:cs="Times New Roman"/>
          <w:szCs w:val="24"/>
          <w:lang w:val="en-US" w:eastAsia="en-US"/>
        </w:rPr>
        <w:t>and</w:t>
      </w:r>
      <w:r w:rsidR="00F52108" w:rsidRPr="00382C4D">
        <w:rPr>
          <w:rFonts w:eastAsiaTheme="minorHAnsi" w:cs="Times New Roman"/>
          <w:szCs w:val="24"/>
          <w:lang w:val="en-US" w:eastAsia="en-US"/>
        </w:rPr>
        <w:t xml:space="preserve">  </w:t>
      </w:r>
      <w:r w:rsidRPr="00382C4D">
        <w:rPr>
          <w:rFonts w:eastAsiaTheme="minorHAnsi" w:cs="Times New Roman"/>
          <w:szCs w:val="24"/>
          <w:lang w:val="en-US" w:eastAsia="en-US"/>
        </w:rPr>
        <w:t>a</w:t>
      </w:r>
      <w:r w:rsidR="00F52108" w:rsidRPr="00382C4D">
        <w:rPr>
          <w:rFonts w:eastAsiaTheme="minorHAnsi" w:cs="Times New Roman"/>
          <w:szCs w:val="24"/>
          <w:lang w:val="en-US" w:eastAsia="en-US"/>
        </w:rPr>
        <w:t>ccuracy</w:t>
      </w:r>
      <w:proofErr w:type="gramEnd"/>
      <w:r w:rsidR="00F52108" w:rsidRPr="00382C4D">
        <w:rPr>
          <w:rFonts w:eastAsiaTheme="minorHAnsi" w:cs="Times New Roman"/>
          <w:szCs w:val="24"/>
          <w:lang w:val="en-US" w:eastAsia="en-US"/>
        </w:rPr>
        <w:t xml:space="preserve"> of classification of sarcastic tweet among these four categories varies between 86.61% to 99.79% depending up type of emotion.</w:t>
      </w:r>
      <w:r w:rsidR="00740515" w:rsidRPr="00382C4D">
        <w:rPr>
          <w:rFonts w:eastAsiaTheme="minorHAnsi" w:cs="Times New Roman"/>
          <w:szCs w:val="24"/>
          <w:lang w:val="en-US" w:eastAsia="en-US"/>
        </w:rPr>
        <w:t xml:space="preserve"> </w:t>
      </w:r>
    </w:p>
    <w:p w14:paraId="4EE65505" w14:textId="77777777" w:rsidR="00195BF4" w:rsidRPr="00382C4D"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68377A80" w14:textId="5F69CA21" w:rsidR="00740515" w:rsidRPr="00382C4D" w:rsidRDefault="00740515"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For categorization of the sarcastic tweet first they deployed certain rules to </w:t>
      </w:r>
      <w:r w:rsidR="007C31B8" w:rsidRPr="00382C4D">
        <w:rPr>
          <w:rFonts w:eastAsiaTheme="minorHAnsi" w:cs="Times New Roman"/>
          <w:szCs w:val="24"/>
          <w:lang w:val="en-US" w:eastAsia="en-US"/>
        </w:rPr>
        <w:t>create</w:t>
      </w:r>
      <w:r w:rsidRPr="00382C4D">
        <w:rPr>
          <w:rFonts w:eastAsiaTheme="minorHAnsi" w:cs="Times New Roman"/>
          <w:szCs w:val="24"/>
          <w:lang w:val="en-US" w:eastAsia="en-US"/>
        </w:rPr>
        <w:t xml:space="preserve"> linguistic</w:t>
      </w:r>
      <w:r w:rsidR="000C6236" w:rsidRPr="00382C4D">
        <w:rPr>
          <w:rFonts w:eastAsiaTheme="minorHAnsi" w:cs="Times New Roman"/>
          <w:szCs w:val="24"/>
          <w:lang w:val="en-US" w:eastAsia="en-US"/>
        </w:rPr>
        <w:t xml:space="preserve"> features</w:t>
      </w:r>
      <w:r w:rsidR="007C31B8" w:rsidRPr="00382C4D">
        <w:rPr>
          <w:rFonts w:eastAsiaTheme="minorHAnsi" w:cs="Times New Roman"/>
          <w:szCs w:val="24"/>
          <w:lang w:val="en-US" w:eastAsia="en-US"/>
        </w:rPr>
        <w:t xml:space="preserve"> (L)</w:t>
      </w:r>
      <w:r w:rsidRPr="00382C4D">
        <w:rPr>
          <w:rFonts w:eastAsiaTheme="minorHAnsi" w:cs="Times New Roman"/>
          <w:szCs w:val="24"/>
          <w:lang w:val="en-US" w:eastAsia="en-US"/>
        </w:rPr>
        <w:t xml:space="preserve">, sentiment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S)</w:t>
      </w:r>
      <w:r w:rsidRPr="00382C4D">
        <w:rPr>
          <w:rFonts w:eastAsiaTheme="minorHAnsi" w:cs="Times New Roman"/>
          <w:szCs w:val="24"/>
          <w:lang w:val="en-US" w:eastAsia="en-US"/>
        </w:rPr>
        <w:t xml:space="preserve">, contradictory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C)</w:t>
      </w:r>
      <w:r w:rsidR="000C6236" w:rsidRPr="00382C4D">
        <w:rPr>
          <w:rFonts w:eastAsiaTheme="minorHAnsi" w:cs="Times New Roman"/>
          <w:szCs w:val="24"/>
          <w:lang w:val="en-US" w:eastAsia="en-US"/>
        </w:rPr>
        <w:t>.</w:t>
      </w:r>
      <w:r w:rsidR="007C31B8" w:rsidRPr="00382C4D">
        <w:rPr>
          <w:rFonts w:eastAsiaTheme="minorHAnsi" w:cs="Times New Roman"/>
          <w:szCs w:val="24"/>
          <w:lang w:val="en-US" w:eastAsia="en-US"/>
        </w:rPr>
        <w:t xml:space="preserve"> Following this they used different combination of these features to create different ensembles models.</w:t>
      </w:r>
    </w:p>
    <w:p w14:paraId="787C4FD7" w14:textId="540FF4F9" w:rsidR="00E57631" w:rsidRPr="00382C4D" w:rsidRDefault="00E57631"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16686127" w14:textId="2039EAE3" w:rsidR="00E57631" w:rsidRPr="00382C4D"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Authors obtained t</w:t>
      </w:r>
      <w:r w:rsidR="00E57631" w:rsidRPr="00382C4D">
        <w:rPr>
          <w:rFonts w:eastAsiaTheme="minorHAnsi" w:cs="Times New Roman"/>
          <w:szCs w:val="24"/>
          <w:lang w:val="en-US" w:eastAsia="en-US"/>
        </w:rPr>
        <w:t>weets through Twitter API</w:t>
      </w:r>
      <w:r w:rsidRPr="00382C4D">
        <w:rPr>
          <w:rFonts w:eastAsiaTheme="minorHAnsi" w:cs="Times New Roman"/>
          <w:szCs w:val="24"/>
          <w:lang w:val="en-US" w:eastAsia="en-US"/>
        </w:rPr>
        <w:t xml:space="preserve"> </w:t>
      </w:r>
      <w:r w:rsidR="00E57631" w:rsidRPr="00382C4D">
        <w:rPr>
          <w:rFonts w:eastAsiaTheme="minorHAnsi" w:cs="Times New Roman"/>
          <w:szCs w:val="24"/>
          <w:lang w:val="en-US" w:eastAsia="en-US"/>
        </w:rPr>
        <w:t xml:space="preserve">(Tweepy and </w:t>
      </w:r>
      <w:proofErr w:type="spellStart"/>
      <w:r w:rsidR="00E57631" w:rsidRPr="00382C4D">
        <w:rPr>
          <w:rFonts w:eastAsiaTheme="minorHAnsi" w:cs="Times New Roman"/>
          <w:szCs w:val="24"/>
          <w:lang w:val="en-US" w:eastAsia="en-US"/>
        </w:rPr>
        <w:t>Twython</w:t>
      </w:r>
      <w:proofErr w:type="spellEnd"/>
      <w:r w:rsidR="00E57631" w:rsidRPr="00382C4D">
        <w:rPr>
          <w:rFonts w:eastAsiaTheme="minorHAnsi" w:cs="Times New Roman"/>
          <w:szCs w:val="24"/>
          <w:lang w:val="en-US" w:eastAsia="en-US"/>
        </w:rPr>
        <w:t>)</w:t>
      </w:r>
      <w:r w:rsidRPr="00382C4D">
        <w:rPr>
          <w:rFonts w:eastAsiaTheme="minorHAnsi" w:cs="Times New Roman"/>
          <w:szCs w:val="24"/>
          <w:lang w:val="en-US" w:eastAsia="en-US"/>
        </w:rPr>
        <w:t xml:space="preserve"> </w:t>
      </w:r>
      <w:proofErr w:type="gramStart"/>
      <w:r w:rsidRPr="00382C4D">
        <w:rPr>
          <w:rFonts w:eastAsiaTheme="minorHAnsi" w:cs="Times New Roman"/>
          <w:szCs w:val="24"/>
          <w:lang w:val="en-US" w:eastAsia="en-US"/>
        </w:rPr>
        <w:t>o</w:t>
      </w:r>
      <w:r w:rsidR="00E57631" w:rsidRPr="00382C4D">
        <w:rPr>
          <w:rFonts w:eastAsiaTheme="minorHAnsi" w:cs="Times New Roman"/>
          <w:szCs w:val="24"/>
          <w:lang w:val="en-US" w:eastAsia="en-US"/>
        </w:rPr>
        <w:t>n the basis of</w:t>
      </w:r>
      <w:proofErr w:type="gramEnd"/>
      <w:r w:rsidRPr="00382C4D">
        <w:rPr>
          <w:rFonts w:eastAsiaTheme="minorHAnsi" w:cs="Times New Roman"/>
          <w:szCs w:val="24"/>
          <w:lang w:val="en-US" w:eastAsia="en-US"/>
        </w:rPr>
        <w:t xml:space="preserve"> </w:t>
      </w:r>
    </w:p>
    <w:p w14:paraId="5783AC35" w14:textId="532462E4" w:rsidR="00195BF4" w:rsidRPr="00382C4D" w:rsidRDefault="00E57631"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the following hash tags: #sarcasm, #sarcastic, #Sarcasm, and</w:t>
      </w:r>
      <w:r w:rsidR="00195BF4" w:rsidRPr="00382C4D">
        <w:rPr>
          <w:rFonts w:eastAsiaTheme="minorHAnsi" w:cs="Times New Roman"/>
          <w:szCs w:val="24"/>
          <w:lang w:val="en-US" w:eastAsia="en-US"/>
        </w:rPr>
        <w:t xml:space="preserve"> </w:t>
      </w:r>
      <w:r w:rsidRPr="00382C4D">
        <w:rPr>
          <w:rFonts w:eastAsiaTheme="minorHAnsi" w:cs="Times New Roman"/>
          <w:szCs w:val="24"/>
          <w:lang w:val="en-US" w:eastAsia="en-US"/>
        </w:rPr>
        <w:t xml:space="preserve">#notSarcasm. A total of 76,799 tweets are </w:t>
      </w:r>
      <w:r w:rsidR="00195BF4" w:rsidRPr="00382C4D">
        <w:rPr>
          <w:rFonts w:eastAsiaTheme="minorHAnsi" w:cs="Times New Roman"/>
          <w:szCs w:val="24"/>
          <w:lang w:val="en-US" w:eastAsia="en-US"/>
        </w:rPr>
        <w:t xml:space="preserve">collected, </w:t>
      </w:r>
      <w:r w:rsidRPr="00382C4D">
        <w:rPr>
          <w:rFonts w:eastAsiaTheme="minorHAnsi" w:cs="Times New Roman"/>
          <w:szCs w:val="24"/>
          <w:lang w:val="en-US" w:eastAsia="en-US"/>
        </w:rPr>
        <w:t>tweets that are non-English</w:t>
      </w:r>
      <w:r w:rsidR="00195BF4" w:rsidRPr="00382C4D">
        <w:rPr>
          <w:rFonts w:eastAsiaTheme="minorHAnsi" w:cs="Times New Roman"/>
          <w:szCs w:val="24"/>
          <w:lang w:val="en-US" w:eastAsia="en-US"/>
        </w:rPr>
        <w:t xml:space="preserve"> and non-Roman script</w:t>
      </w:r>
      <w:r w:rsidRPr="00382C4D">
        <w:rPr>
          <w:rFonts w:eastAsiaTheme="minorHAnsi" w:cs="Times New Roman"/>
          <w:szCs w:val="24"/>
          <w:lang w:val="en-US" w:eastAsia="en-US"/>
        </w:rPr>
        <w:t xml:space="preserve"> are</w:t>
      </w:r>
      <w:r w:rsidR="00195BF4" w:rsidRPr="00382C4D">
        <w:rPr>
          <w:rFonts w:eastAsiaTheme="minorHAnsi" w:cs="Times New Roman"/>
          <w:szCs w:val="24"/>
          <w:lang w:val="en-US" w:eastAsia="en-US"/>
        </w:rPr>
        <w:t xml:space="preserve"> removed. </w:t>
      </w:r>
      <w:r w:rsidR="00195BF4" w:rsidRPr="00382C4D">
        <w:rPr>
          <w:rFonts w:eastAsiaTheme="minorHAnsi" w:cs="Times New Roman"/>
          <w:szCs w:val="24"/>
          <w:lang w:val="en-US" w:eastAsia="en-US"/>
        </w:rPr>
        <w:t xml:space="preserve">During the pre-processing steps they removed any URL, Retweet, Link related text from the tweet. </w:t>
      </w:r>
    </w:p>
    <w:p w14:paraId="1DEB6AD2" w14:textId="71724CDC" w:rsidR="00B86F4D" w:rsidRPr="00195BF4" w:rsidRDefault="00B86F4D" w:rsidP="00195BF4"/>
    <w:p w14:paraId="02519697" w14:textId="2AD1E0E5" w:rsidR="00463161" w:rsidRPr="00463161" w:rsidRDefault="00463161" w:rsidP="00941043">
      <w:pPr>
        <w:pStyle w:val="Heading3"/>
        <w:numPr>
          <w:ilvl w:val="2"/>
          <w:numId w:val="8"/>
        </w:numPr>
        <w:ind w:left="720"/>
      </w:pPr>
      <w:bookmarkStart w:id="17" w:name="_Toc48135656"/>
      <w:r w:rsidRPr="00463161">
        <w:t xml:space="preserve">Application of </w:t>
      </w:r>
      <w:r w:rsidR="00DA24F3">
        <w:t>Sarcasm Detection</w:t>
      </w:r>
      <w:r w:rsidRPr="00463161">
        <w:t xml:space="preserve"> System</w:t>
      </w:r>
      <w:bookmarkEnd w:id="17"/>
      <w:r w:rsidRPr="00463161">
        <w:tab/>
      </w:r>
    </w:p>
    <w:p w14:paraId="0F0AE18C" w14:textId="2E4B9B7B" w:rsidR="00463161" w:rsidRDefault="00463161" w:rsidP="00941043">
      <w:pPr>
        <w:pStyle w:val="Heading3"/>
        <w:numPr>
          <w:ilvl w:val="2"/>
          <w:numId w:val="8"/>
        </w:numPr>
        <w:ind w:left="720"/>
      </w:pPr>
      <w:bookmarkStart w:id="18" w:name="_Toc48135657"/>
      <w:r w:rsidRPr="00463161">
        <w:t xml:space="preserve">Types of </w:t>
      </w:r>
      <w:r w:rsidR="0015714A">
        <w:t>Sarcasm Detection</w:t>
      </w:r>
      <w:r w:rsidRPr="00463161">
        <w:t xml:space="preserve"> System</w:t>
      </w:r>
      <w:bookmarkEnd w:id="18"/>
    </w:p>
    <w:p w14:paraId="333B5DCE" w14:textId="078A7983" w:rsidR="0015714A" w:rsidRDefault="0015714A" w:rsidP="00DA24F3">
      <w:pPr>
        <w:pStyle w:val="ListParagraph"/>
        <w:numPr>
          <w:ilvl w:val="0"/>
          <w:numId w:val="30"/>
        </w:numPr>
      </w:pPr>
      <w:r>
        <w:t>Domain Specific</w:t>
      </w:r>
    </w:p>
    <w:p w14:paraId="6664499D" w14:textId="206DDC28" w:rsidR="0015714A" w:rsidRDefault="0015714A" w:rsidP="0015714A">
      <w:pPr>
        <w:pStyle w:val="ListParagraph"/>
        <w:numPr>
          <w:ilvl w:val="1"/>
          <w:numId w:val="30"/>
        </w:numPr>
      </w:pPr>
      <w:r>
        <w:lastRenderedPageBreak/>
        <w:t>Health</w:t>
      </w:r>
    </w:p>
    <w:p w14:paraId="31A39E88" w14:textId="5CC4E6FF" w:rsidR="0015714A" w:rsidRDefault="0015714A" w:rsidP="0015714A">
      <w:pPr>
        <w:pStyle w:val="ListParagraph"/>
        <w:numPr>
          <w:ilvl w:val="1"/>
          <w:numId w:val="30"/>
        </w:numPr>
      </w:pPr>
      <w:r>
        <w:t>Education</w:t>
      </w:r>
    </w:p>
    <w:p w14:paraId="08DEA54C" w14:textId="2E4005A9" w:rsidR="0015714A" w:rsidRDefault="0015714A" w:rsidP="0015714A">
      <w:pPr>
        <w:pStyle w:val="ListParagraph"/>
        <w:numPr>
          <w:ilvl w:val="1"/>
          <w:numId w:val="30"/>
        </w:numPr>
      </w:pPr>
      <w:r>
        <w:t>Travel</w:t>
      </w:r>
    </w:p>
    <w:p w14:paraId="6925F610" w14:textId="4C6FCB58" w:rsidR="0015714A" w:rsidRDefault="0015714A" w:rsidP="0015714A">
      <w:pPr>
        <w:pStyle w:val="ListParagraph"/>
        <w:numPr>
          <w:ilvl w:val="1"/>
          <w:numId w:val="30"/>
        </w:numPr>
      </w:pPr>
      <w:r>
        <w:t>Social</w:t>
      </w:r>
    </w:p>
    <w:p w14:paraId="49542924" w14:textId="5D878663" w:rsidR="00DA24F3" w:rsidRDefault="00DA24F3" w:rsidP="00DA24F3">
      <w:pPr>
        <w:pStyle w:val="ListParagraph"/>
        <w:numPr>
          <w:ilvl w:val="0"/>
          <w:numId w:val="30"/>
        </w:numPr>
      </w:pPr>
      <w:r>
        <w:t>Mode of Communication Based</w:t>
      </w:r>
    </w:p>
    <w:p w14:paraId="5366ECAD" w14:textId="57CF5DF3" w:rsidR="00DA24F3" w:rsidRDefault="00DA24F3" w:rsidP="00DA24F3">
      <w:pPr>
        <w:pStyle w:val="ListParagraph"/>
        <w:numPr>
          <w:ilvl w:val="1"/>
          <w:numId w:val="30"/>
        </w:numPr>
      </w:pPr>
      <w:r>
        <w:t>Text Based Systems</w:t>
      </w:r>
    </w:p>
    <w:p w14:paraId="5119140C" w14:textId="77777777" w:rsidR="00DA24F3" w:rsidRDefault="00DA24F3" w:rsidP="00DA24F3">
      <w:pPr>
        <w:pStyle w:val="ListParagraph"/>
        <w:numPr>
          <w:ilvl w:val="1"/>
          <w:numId w:val="30"/>
        </w:numPr>
      </w:pPr>
      <w:r>
        <w:t>Voice Based Systems</w:t>
      </w:r>
    </w:p>
    <w:p w14:paraId="552EE6B8" w14:textId="77777777" w:rsidR="00DA24F3" w:rsidRDefault="00DA24F3" w:rsidP="00DA24F3">
      <w:pPr>
        <w:pStyle w:val="ListParagraph"/>
        <w:numPr>
          <w:ilvl w:val="1"/>
          <w:numId w:val="30"/>
        </w:numPr>
      </w:pPr>
      <w:r>
        <w:t>Video Based Systems</w:t>
      </w:r>
    </w:p>
    <w:p w14:paraId="6E2CF6CB" w14:textId="77777777" w:rsidR="00DA24F3" w:rsidRDefault="00DA24F3" w:rsidP="00DA24F3">
      <w:pPr>
        <w:pStyle w:val="ListParagraph"/>
        <w:numPr>
          <w:ilvl w:val="0"/>
          <w:numId w:val="30"/>
        </w:numPr>
      </w:pPr>
      <w:r>
        <w:t>Time of Detection Based</w:t>
      </w:r>
    </w:p>
    <w:p w14:paraId="0645FE0E" w14:textId="386DFA6D" w:rsidR="00DA24F3" w:rsidRDefault="00DA24F3" w:rsidP="00DA24F3">
      <w:pPr>
        <w:pStyle w:val="ListParagraph"/>
        <w:numPr>
          <w:ilvl w:val="1"/>
          <w:numId w:val="30"/>
        </w:numPr>
      </w:pPr>
      <w:r>
        <w:t>Realtime Systems</w:t>
      </w:r>
    </w:p>
    <w:p w14:paraId="12F3D957" w14:textId="77777777" w:rsidR="00DA24F3" w:rsidRDefault="00DA24F3" w:rsidP="00DA24F3">
      <w:pPr>
        <w:pStyle w:val="ListParagraph"/>
        <w:numPr>
          <w:ilvl w:val="1"/>
          <w:numId w:val="30"/>
        </w:numPr>
      </w:pPr>
      <w:r>
        <w:t>Batch Systems</w:t>
      </w:r>
    </w:p>
    <w:p w14:paraId="1DE169A3" w14:textId="77777777" w:rsidR="00DA24F3" w:rsidRDefault="00DA24F3" w:rsidP="00DA24F3">
      <w:pPr>
        <w:pStyle w:val="ListParagraph"/>
        <w:numPr>
          <w:ilvl w:val="0"/>
          <w:numId w:val="30"/>
        </w:numPr>
      </w:pPr>
      <w:r>
        <w:t>Language Script Based</w:t>
      </w:r>
    </w:p>
    <w:p w14:paraId="400470AF" w14:textId="1D4FEA6F" w:rsidR="00DA24F3" w:rsidRDefault="00DA24F3" w:rsidP="00DA24F3">
      <w:pPr>
        <w:pStyle w:val="ListParagraph"/>
        <w:numPr>
          <w:ilvl w:val="1"/>
          <w:numId w:val="30"/>
        </w:numPr>
      </w:pPr>
      <w:r>
        <w:t>Language Specific</w:t>
      </w:r>
    </w:p>
    <w:p w14:paraId="26D76802" w14:textId="3754A27A" w:rsidR="00DA24F3" w:rsidRDefault="00DA24F3" w:rsidP="00DA24F3">
      <w:pPr>
        <w:pStyle w:val="ListParagraph"/>
        <w:numPr>
          <w:ilvl w:val="1"/>
          <w:numId w:val="30"/>
        </w:numPr>
      </w:pPr>
      <w:r>
        <w:t>Script Specific</w:t>
      </w:r>
    </w:p>
    <w:p w14:paraId="44E9E7A1" w14:textId="48B0BA96" w:rsidR="00DA24F3" w:rsidRDefault="00DA24F3" w:rsidP="00DA24F3">
      <w:pPr>
        <w:pStyle w:val="ListParagraph"/>
        <w:numPr>
          <w:ilvl w:val="1"/>
          <w:numId w:val="30"/>
        </w:numPr>
      </w:pPr>
      <w:r>
        <w:t>Supporting Multiple Language in Roman Script</w:t>
      </w:r>
    </w:p>
    <w:p w14:paraId="3EF2E1FC" w14:textId="3C922A33" w:rsidR="00DA24F3" w:rsidRPr="00DA24F3" w:rsidRDefault="00DA24F3" w:rsidP="00DA24F3">
      <w:pPr>
        <w:pStyle w:val="ListParagraph"/>
        <w:numPr>
          <w:ilvl w:val="1"/>
          <w:numId w:val="30"/>
        </w:numPr>
      </w:pPr>
      <w:r>
        <w:t>Supporting Multiple Language in Multiple Scripts</w:t>
      </w:r>
    </w:p>
    <w:p w14:paraId="0EBAD0B9" w14:textId="372C8444" w:rsidR="00463161" w:rsidRPr="007A23C7" w:rsidRDefault="00463161" w:rsidP="00941043">
      <w:pPr>
        <w:pStyle w:val="Heading2"/>
        <w:numPr>
          <w:ilvl w:val="1"/>
          <w:numId w:val="8"/>
        </w:numPr>
        <w:ind w:left="720"/>
        <w:rPr>
          <w:bCs/>
        </w:rPr>
      </w:pPr>
      <w:bookmarkStart w:id="19" w:name="_Toc48135658"/>
      <w:r w:rsidRPr="007A23C7">
        <w:rPr>
          <w:bCs/>
        </w:rPr>
        <w:t xml:space="preserve">Challenges in </w:t>
      </w:r>
      <w:r w:rsidR="0015714A">
        <w:rPr>
          <w:bCs/>
        </w:rPr>
        <w:t xml:space="preserve">Hinglish </w:t>
      </w:r>
      <w:r w:rsidR="00DA24F3">
        <w:rPr>
          <w:bCs/>
        </w:rPr>
        <w:t>Sarcasm Detection</w:t>
      </w:r>
      <w:r w:rsidRPr="007A23C7">
        <w:rPr>
          <w:bCs/>
        </w:rPr>
        <w:t xml:space="preserve"> system</w:t>
      </w:r>
      <w:bookmarkEnd w:id="19"/>
    </w:p>
    <w:p w14:paraId="40AAE70A" w14:textId="77777777" w:rsidR="0015714A" w:rsidRDefault="0015714A" w:rsidP="00941043">
      <w:pPr>
        <w:pStyle w:val="Heading3"/>
        <w:numPr>
          <w:ilvl w:val="2"/>
          <w:numId w:val="8"/>
        </w:numPr>
        <w:ind w:left="720"/>
      </w:pPr>
      <w:r>
        <w:t>Script used for writing</w:t>
      </w:r>
    </w:p>
    <w:p w14:paraId="3D30BBF0" w14:textId="77777777" w:rsidR="0015714A" w:rsidRDefault="0015714A" w:rsidP="00941043">
      <w:pPr>
        <w:pStyle w:val="Heading3"/>
        <w:numPr>
          <w:ilvl w:val="2"/>
          <w:numId w:val="8"/>
        </w:numPr>
        <w:ind w:left="720"/>
      </w:pPr>
      <w:r>
        <w:t>Language mixed</w:t>
      </w:r>
    </w:p>
    <w:p w14:paraId="209417F5" w14:textId="77777777" w:rsidR="0015714A" w:rsidRDefault="0015714A" w:rsidP="00941043">
      <w:pPr>
        <w:pStyle w:val="Heading3"/>
        <w:numPr>
          <w:ilvl w:val="2"/>
          <w:numId w:val="8"/>
        </w:numPr>
        <w:ind w:left="720"/>
      </w:pPr>
      <w:r>
        <w:t>Missing Context</w:t>
      </w:r>
    </w:p>
    <w:p w14:paraId="02EE02D3" w14:textId="77777777" w:rsidR="0015714A" w:rsidRDefault="0015714A" w:rsidP="00941043">
      <w:pPr>
        <w:pStyle w:val="Heading3"/>
        <w:numPr>
          <w:ilvl w:val="2"/>
          <w:numId w:val="8"/>
        </w:numPr>
        <w:ind w:left="720"/>
      </w:pPr>
      <w:r>
        <w:t>Limitation of Written Languages</w:t>
      </w:r>
    </w:p>
    <w:p w14:paraId="2F0D935D" w14:textId="77777777" w:rsidR="0015714A" w:rsidRDefault="0015714A" w:rsidP="00941043">
      <w:pPr>
        <w:pStyle w:val="Heading3"/>
        <w:numPr>
          <w:ilvl w:val="2"/>
          <w:numId w:val="8"/>
        </w:numPr>
        <w:ind w:left="720"/>
      </w:pPr>
      <w:r>
        <w:t>Usage of Idioms &amp; Phrases</w:t>
      </w:r>
    </w:p>
    <w:p w14:paraId="2FE5FD6F" w14:textId="346D4175" w:rsidR="00463161" w:rsidRPr="00463161" w:rsidRDefault="0015714A" w:rsidP="00941043">
      <w:pPr>
        <w:pStyle w:val="Heading3"/>
        <w:numPr>
          <w:ilvl w:val="2"/>
          <w:numId w:val="8"/>
        </w:numPr>
        <w:ind w:left="720"/>
      </w:pPr>
      <w:r>
        <w:t>Sentences containing Emoticon, Interjections etc.</w:t>
      </w:r>
    </w:p>
    <w:p w14:paraId="0C4C050D" w14:textId="4566312E" w:rsidR="00463161" w:rsidRDefault="00463161" w:rsidP="00941043">
      <w:pPr>
        <w:pStyle w:val="Heading2"/>
        <w:numPr>
          <w:ilvl w:val="1"/>
          <w:numId w:val="8"/>
        </w:numPr>
        <w:ind w:left="720"/>
      </w:pPr>
      <w:bookmarkStart w:id="20" w:name="_Toc48135660"/>
      <w:r w:rsidRPr="007A23C7">
        <w:t>Comparison of Techniques</w:t>
      </w:r>
      <w:bookmarkEnd w:id="20"/>
    </w:p>
    <w:p w14:paraId="7C798BC6" w14:textId="77777777" w:rsidR="00764B06" w:rsidRPr="00764B06" w:rsidRDefault="00764B06" w:rsidP="00764B06"/>
    <w:tbl>
      <w:tblPr>
        <w:tblStyle w:val="TableGrid"/>
        <w:tblW w:w="9067" w:type="dxa"/>
        <w:tblLayout w:type="fixed"/>
        <w:tblLook w:val="04A0" w:firstRow="1" w:lastRow="0" w:firstColumn="1" w:lastColumn="0" w:noHBand="0" w:noVBand="1"/>
      </w:tblPr>
      <w:tblGrid>
        <w:gridCol w:w="421"/>
        <w:gridCol w:w="1842"/>
        <w:gridCol w:w="1276"/>
        <w:gridCol w:w="2126"/>
        <w:gridCol w:w="2410"/>
        <w:gridCol w:w="992"/>
      </w:tblGrid>
      <w:tr w:rsidR="00D64AB9" w14:paraId="794B62CA" w14:textId="77777777" w:rsidTr="00D64AB9">
        <w:trPr>
          <w:trHeight w:val="293"/>
        </w:trPr>
        <w:tc>
          <w:tcPr>
            <w:tcW w:w="421" w:type="dxa"/>
          </w:tcPr>
          <w:p w14:paraId="0BF92875" w14:textId="5C19EA99" w:rsidR="000B008C" w:rsidRDefault="000B008C" w:rsidP="000B008C">
            <w:r>
              <w:t>#</w:t>
            </w:r>
          </w:p>
        </w:tc>
        <w:tc>
          <w:tcPr>
            <w:tcW w:w="1842" w:type="dxa"/>
          </w:tcPr>
          <w:p w14:paraId="7091BBCF" w14:textId="77BF1636" w:rsidR="000B008C" w:rsidRDefault="000B008C" w:rsidP="000B008C">
            <w:r>
              <w:t>Paper Name</w:t>
            </w:r>
          </w:p>
        </w:tc>
        <w:tc>
          <w:tcPr>
            <w:tcW w:w="1276" w:type="dxa"/>
          </w:tcPr>
          <w:p w14:paraId="21DEF3F4" w14:textId="058A4449" w:rsidR="000B008C" w:rsidRDefault="00D64AB9" w:rsidP="000B008C">
            <w:r>
              <w:t>Language</w:t>
            </w:r>
          </w:p>
        </w:tc>
        <w:tc>
          <w:tcPr>
            <w:tcW w:w="2126" w:type="dxa"/>
          </w:tcPr>
          <w:p w14:paraId="0141A5F2" w14:textId="2BBA5D6C" w:rsidR="000B008C" w:rsidRDefault="00D64AB9" w:rsidP="000B008C">
            <w:r>
              <w:t>Algorithms</w:t>
            </w:r>
          </w:p>
        </w:tc>
        <w:tc>
          <w:tcPr>
            <w:tcW w:w="2410" w:type="dxa"/>
          </w:tcPr>
          <w:p w14:paraId="4E87E145" w14:textId="3B24B1EB" w:rsidR="000B008C" w:rsidRDefault="000B008C" w:rsidP="000B008C">
            <w:r>
              <w:t>Features</w:t>
            </w:r>
          </w:p>
        </w:tc>
        <w:tc>
          <w:tcPr>
            <w:tcW w:w="992" w:type="dxa"/>
          </w:tcPr>
          <w:p w14:paraId="4DDA0249" w14:textId="3762F178" w:rsidR="000B008C" w:rsidRDefault="000B008C" w:rsidP="000B008C">
            <w:r>
              <w:t>Results</w:t>
            </w:r>
          </w:p>
        </w:tc>
      </w:tr>
      <w:tr w:rsidR="000B008C" w14:paraId="1A6932C3" w14:textId="77777777" w:rsidTr="00D64AB9">
        <w:trPr>
          <w:trHeight w:val="293"/>
        </w:trPr>
        <w:tc>
          <w:tcPr>
            <w:tcW w:w="421" w:type="dxa"/>
          </w:tcPr>
          <w:p w14:paraId="65859FF3" w14:textId="00CA1ED3" w:rsidR="000B008C" w:rsidRDefault="00D64AB9" w:rsidP="000B008C">
            <w:r>
              <w:t>1</w:t>
            </w:r>
          </w:p>
        </w:tc>
        <w:tc>
          <w:tcPr>
            <w:tcW w:w="1842" w:type="dxa"/>
          </w:tcPr>
          <w:p w14:paraId="525623F7" w14:textId="124A1BF3" w:rsidR="000B008C" w:rsidRDefault="00D64AB9" w:rsidP="00D64AB9">
            <w:pPr>
              <w:jc w:val="left"/>
            </w:pPr>
            <w:r w:rsidRPr="00382C4D">
              <w:rPr>
                <w:rFonts w:eastAsiaTheme="minorHAnsi" w:cs="Times New Roman"/>
                <w:szCs w:val="24"/>
                <w:lang w:val="en-US" w:eastAsia="en-US"/>
              </w:rPr>
              <w:t>Multi-Rule Based Ensemble Feature Selection Model for Sarcasm Type Detection in Twitter</w:t>
            </w:r>
          </w:p>
        </w:tc>
        <w:tc>
          <w:tcPr>
            <w:tcW w:w="1276" w:type="dxa"/>
          </w:tcPr>
          <w:p w14:paraId="4DAE89C8" w14:textId="6802DD3E" w:rsidR="000B008C" w:rsidRDefault="00D64AB9" w:rsidP="000B008C">
            <w:r>
              <w:t>English</w:t>
            </w:r>
          </w:p>
        </w:tc>
        <w:tc>
          <w:tcPr>
            <w:tcW w:w="2126" w:type="dxa"/>
          </w:tcPr>
          <w:p w14:paraId="3DA8F58D"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 Random Forest, </w:t>
            </w:r>
          </w:p>
          <w:p w14:paraId="744C76CF"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2. Naive Bayes, </w:t>
            </w:r>
          </w:p>
          <w:p w14:paraId="188ECF2E"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3. Support Vector Machine (SVM), </w:t>
            </w:r>
          </w:p>
          <w:p w14:paraId="05D4B2A7"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4. K-Nearest Neighbor (KNN), </w:t>
            </w:r>
          </w:p>
          <w:p w14:paraId="784BADF3"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5. Gradient Boosting (GBC), </w:t>
            </w:r>
          </w:p>
          <w:p w14:paraId="369F3B42"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6. AdaBoost, </w:t>
            </w:r>
          </w:p>
          <w:p w14:paraId="460062E7"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7. Logistic Regression, and </w:t>
            </w:r>
          </w:p>
          <w:p w14:paraId="3BE88956" w14:textId="15B1185D" w:rsidR="000B008C" w:rsidRDefault="00D64AB9" w:rsidP="00D64AB9">
            <w:pPr>
              <w:jc w:val="left"/>
            </w:pPr>
            <w:r w:rsidRPr="00382C4D">
              <w:rPr>
                <w:rFonts w:eastAsiaTheme="minorHAnsi" w:cs="Times New Roman"/>
                <w:szCs w:val="24"/>
                <w:lang w:val="en-US" w:eastAsia="en-US"/>
              </w:rPr>
              <w:t>8. Decision Tree</w:t>
            </w:r>
          </w:p>
        </w:tc>
        <w:tc>
          <w:tcPr>
            <w:tcW w:w="2410" w:type="dxa"/>
          </w:tcPr>
          <w:p w14:paraId="45FB8980"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 noun count, </w:t>
            </w:r>
          </w:p>
          <w:p w14:paraId="134E62C4"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2. verb count, </w:t>
            </w:r>
          </w:p>
          <w:p w14:paraId="5D1D1F97"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3. positive intensifier, </w:t>
            </w:r>
          </w:p>
          <w:p w14:paraId="7B0634CC"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4. negative intensifier, </w:t>
            </w:r>
          </w:p>
          <w:p w14:paraId="6CAFF9EB"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5. bigram, </w:t>
            </w:r>
          </w:p>
          <w:p w14:paraId="28977145"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6. trigram, </w:t>
            </w:r>
          </w:p>
          <w:p w14:paraId="5EB4EE9A"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7. skip gram, </w:t>
            </w:r>
          </w:p>
          <w:p w14:paraId="4E16C899"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8. unigram, </w:t>
            </w:r>
          </w:p>
          <w:p w14:paraId="1F4888AF"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9. emoji sentiment, </w:t>
            </w:r>
          </w:p>
          <w:p w14:paraId="54BE59C1"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0. sentiment score, </w:t>
            </w:r>
          </w:p>
          <w:p w14:paraId="1EB3051C" w14:textId="3CB05BCB"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1. interjections, </w:t>
            </w:r>
          </w:p>
          <w:p w14:paraId="741C1DBD"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2. punctuators, </w:t>
            </w:r>
          </w:p>
          <w:p w14:paraId="28EFA996"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3. exclamations, </w:t>
            </w:r>
          </w:p>
          <w:p w14:paraId="5AE88225"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4. question mark, </w:t>
            </w:r>
          </w:p>
          <w:p w14:paraId="322FA01F"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5. uppercase, </w:t>
            </w:r>
          </w:p>
          <w:p w14:paraId="7A2675FA"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lastRenderedPageBreak/>
              <w:t xml:space="preserve">16. repeat words count, </w:t>
            </w:r>
          </w:p>
          <w:p w14:paraId="0F0AADAD"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7. positive word frequency, </w:t>
            </w:r>
          </w:p>
          <w:p w14:paraId="77471EF8" w14:textId="1AD9C39F"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8. negative word </w:t>
            </w:r>
            <w:r>
              <w:rPr>
                <w:rFonts w:eastAsiaTheme="minorHAnsi" w:cs="Times New Roman"/>
                <w:szCs w:val="24"/>
                <w:lang w:val="en-US" w:eastAsia="en-US"/>
              </w:rPr>
              <w:t>f</w:t>
            </w:r>
            <w:r w:rsidRPr="00382C4D">
              <w:rPr>
                <w:rFonts w:eastAsiaTheme="minorHAnsi" w:cs="Times New Roman"/>
                <w:szCs w:val="24"/>
                <w:lang w:val="en-US" w:eastAsia="en-US"/>
              </w:rPr>
              <w:t xml:space="preserve">requency, </w:t>
            </w:r>
          </w:p>
          <w:p w14:paraId="532DB085"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9. polarity flip, and </w:t>
            </w:r>
          </w:p>
          <w:p w14:paraId="62E96D40" w14:textId="269C3F1B" w:rsidR="000B008C" w:rsidRDefault="00D64AB9" w:rsidP="00D64AB9">
            <w:pPr>
              <w:jc w:val="left"/>
            </w:pPr>
            <w:r w:rsidRPr="00382C4D">
              <w:rPr>
                <w:rFonts w:eastAsiaTheme="minorHAnsi" w:cs="Times New Roman"/>
                <w:szCs w:val="24"/>
                <w:lang w:val="en-US" w:eastAsia="en-US"/>
              </w:rPr>
              <w:t>20. parts of speech tagging.</w:t>
            </w:r>
          </w:p>
        </w:tc>
        <w:tc>
          <w:tcPr>
            <w:tcW w:w="992" w:type="dxa"/>
          </w:tcPr>
          <w:p w14:paraId="30111541" w14:textId="1BFB07EC" w:rsidR="000B008C" w:rsidRDefault="00D64AB9" w:rsidP="000B008C">
            <w:proofErr w:type="spellStart"/>
            <w:r>
              <w:lastRenderedPageBreak/>
              <w:t>Acc</w:t>
            </w:r>
            <w:proofErr w:type="spellEnd"/>
            <w:r>
              <w:t>: 92.7%</w:t>
            </w:r>
          </w:p>
        </w:tc>
      </w:tr>
    </w:tbl>
    <w:p w14:paraId="0F0C1BAF" w14:textId="77777777" w:rsidR="000B008C" w:rsidRPr="000B008C" w:rsidRDefault="000B008C" w:rsidP="000B008C"/>
    <w:p w14:paraId="1CDE3AAA" w14:textId="76CC3808" w:rsidR="00463161" w:rsidRPr="00463161" w:rsidRDefault="00463161" w:rsidP="00941043">
      <w:pPr>
        <w:pStyle w:val="Heading2"/>
        <w:numPr>
          <w:ilvl w:val="1"/>
          <w:numId w:val="8"/>
        </w:numPr>
        <w:ind w:left="720"/>
      </w:pPr>
      <w:bookmarkStart w:id="21" w:name="_Toc48135661"/>
      <w:r w:rsidRPr="00463161">
        <w:t>Discussion</w:t>
      </w:r>
      <w:bookmarkEnd w:id="21"/>
      <w:r w:rsidRPr="00463161">
        <w:tab/>
      </w:r>
    </w:p>
    <w:p w14:paraId="147D4A67" w14:textId="044E1689" w:rsidR="00463161" w:rsidRPr="00463161" w:rsidRDefault="00463161" w:rsidP="00941043">
      <w:pPr>
        <w:pStyle w:val="Heading2"/>
        <w:numPr>
          <w:ilvl w:val="1"/>
          <w:numId w:val="8"/>
        </w:numPr>
        <w:ind w:left="720"/>
      </w:pPr>
      <w:bookmarkStart w:id="22" w:name="_Toc48135662"/>
      <w:r w:rsidRPr="00463161">
        <w:t>Summary</w:t>
      </w:r>
      <w:bookmarkEnd w:id="22"/>
      <w:r w:rsidRPr="00463161">
        <w:tab/>
      </w:r>
    </w:p>
    <w:p w14:paraId="259BFF33" w14:textId="77777777" w:rsidR="00463161" w:rsidRPr="00463161" w:rsidRDefault="00463161" w:rsidP="00463161">
      <w:pPr>
        <w:pStyle w:val="Heading1"/>
      </w:pPr>
      <w:bookmarkStart w:id="23" w:name="_Toc48135663"/>
      <w:r w:rsidRPr="00463161">
        <w:t>CHAPTER 3: RESEARCH METHODOLOGY</w:t>
      </w:r>
      <w:bookmarkEnd w:id="23"/>
      <w:r w:rsidRPr="00463161">
        <w:tab/>
      </w:r>
    </w:p>
    <w:p w14:paraId="6FE505FB" w14:textId="59466E6F" w:rsidR="00463161" w:rsidRPr="00463161" w:rsidRDefault="00463161" w:rsidP="00941043">
      <w:pPr>
        <w:pStyle w:val="Heading2"/>
        <w:numPr>
          <w:ilvl w:val="1"/>
          <w:numId w:val="8"/>
        </w:numPr>
        <w:ind w:left="720"/>
      </w:pPr>
      <w:bookmarkStart w:id="24" w:name="_Toc48135664"/>
      <w:r w:rsidRPr="00463161">
        <w:t>Introduction</w:t>
      </w:r>
      <w:bookmarkEnd w:id="24"/>
      <w:r w:rsidRPr="00463161">
        <w:tab/>
      </w:r>
    </w:p>
    <w:p w14:paraId="40236CBD" w14:textId="071A6691" w:rsidR="00463161" w:rsidRPr="00463161" w:rsidRDefault="00463161" w:rsidP="00941043">
      <w:pPr>
        <w:pStyle w:val="Heading2"/>
        <w:numPr>
          <w:ilvl w:val="1"/>
          <w:numId w:val="8"/>
        </w:numPr>
        <w:ind w:left="720"/>
      </w:pPr>
      <w:bookmarkStart w:id="25" w:name="_Toc48135665"/>
      <w:r w:rsidRPr="00463161">
        <w:t>Methodology</w:t>
      </w:r>
      <w:bookmarkEnd w:id="25"/>
      <w:r w:rsidRPr="00463161">
        <w:tab/>
      </w:r>
    </w:p>
    <w:p w14:paraId="2A0F608F" w14:textId="1A6A0140" w:rsidR="00463161" w:rsidRPr="00463161" w:rsidRDefault="00463161" w:rsidP="00941043">
      <w:pPr>
        <w:pStyle w:val="Heading3"/>
        <w:numPr>
          <w:ilvl w:val="2"/>
          <w:numId w:val="8"/>
        </w:numPr>
        <w:ind w:left="720"/>
      </w:pPr>
      <w:bookmarkStart w:id="26" w:name="_Toc48135666"/>
      <w:r w:rsidRPr="00463161">
        <w:t>Data Selection</w:t>
      </w:r>
      <w:bookmarkEnd w:id="26"/>
      <w:r w:rsidRPr="00463161">
        <w:tab/>
      </w:r>
    </w:p>
    <w:p w14:paraId="2AF815E2" w14:textId="6FBEBF1A" w:rsidR="00463161" w:rsidRPr="00463161" w:rsidRDefault="00463161" w:rsidP="00941043">
      <w:pPr>
        <w:pStyle w:val="Heading3"/>
        <w:numPr>
          <w:ilvl w:val="2"/>
          <w:numId w:val="8"/>
        </w:numPr>
        <w:ind w:left="720"/>
      </w:pPr>
      <w:bookmarkStart w:id="27" w:name="_Toc48135667"/>
      <w:r w:rsidRPr="00463161">
        <w:t>Data Pre-Processing</w:t>
      </w:r>
      <w:bookmarkEnd w:id="27"/>
      <w:r w:rsidRPr="00463161">
        <w:tab/>
      </w:r>
    </w:p>
    <w:p w14:paraId="0A6C40F8" w14:textId="03B633E6" w:rsidR="00463161" w:rsidRPr="00463161" w:rsidRDefault="00463161" w:rsidP="00941043">
      <w:pPr>
        <w:pStyle w:val="Heading3"/>
        <w:numPr>
          <w:ilvl w:val="2"/>
          <w:numId w:val="8"/>
        </w:numPr>
        <w:ind w:left="720"/>
      </w:pPr>
      <w:bookmarkStart w:id="28" w:name="_Toc48135668"/>
      <w:r w:rsidRPr="00463161">
        <w:t>Data Transformation</w:t>
      </w:r>
      <w:bookmarkEnd w:id="28"/>
      <w:r w:rsidRPr="00463161">
        <w:tab/>
      </w:r>
    </w:p>
    <w:p w14:paraId="7605109B" w14:textId="7FF19DF2" w:rsidR="00463161" w:rsidRPr="00463161" w:rsidRDefault="00463161" w:rsidP="00941043">
      <w:pPr>
        <w:pStyle w:val="Heading3"/>
        <w:numPr>
          <w:ilvl w:val="2"/>
          <w:numId w:val="8"/>
        </w:numPr>
        <w:ind w:left="720"/>
      </w:pPr>
      <w:bookmarkStart w:id="29" w:name="_Toc48135669"/>
      <w:r w:rsidRPr="00463161">
        <w:t>Modelling</w:t>
      </w:r>
      <w:bookmarkEnd w:id="29"/>
      <w:r w:rsidRPr="00463161">
        <w:tab/>
      </w:r>
    </w:p>
    <w:p w14:paraId="3B5AF216" w14:textId="7345513C" w:rsidR="00463161" w:rsidRPr="00463161" w:rsidRDefault="00463161" w:rsidP="00941043">
      <w:pPr>
        <w:pStyle w:val="Heading3"/>
        <w:numPr>
          <w:ilvl w:val="2"/>
          <w:numId w:val="8"/>
        </w:numPr>
        <w:ind w:left="720"/>
      </w:pPr>
      <w:bookmarkStart w:id="30" w:name="_Toc48135670"/>
      <w:r w:rsidRPr="00463161">
        <w:t>Evaluation</w:t>
      </w:r>
      <w:bookmarkEnd w:id="30"/>
      <w:r w:rsidRPr="00463161">
        <w:tab/>
      </w:r>
    </w:p>
    <w:p w14:paraId="2B05FF80" w14:textId="2BC5D2D7" w:rsidR="00463161" w:rsidRPr="00463161" w:rsidRDefault="00463161" w:rsidP="00941043">
      <w:pPr>
        <w:pStyle w:val="Heading2"/>
        <w:numPr>
          <w:ilvl w:val="1"/>
          <w:numId w:val="8"/>
        </w:numPr>
        <w:ind w:left="720"/>
      </w:pPr>
      <w:bookmarkStart w:id="31" w:name="_Toc48135671"/>
      <w:r w:rsidRPr="00463161">
        <w:t>Logical flow of the system</w:t>
      </w:r>
      <w:bookmarkEnd w:id="31"/>
      <w:r w:rsidRPr="00463161">
        <w:tab/>
      </w:r>
    </w:p>
    <w:p w14:paraId="20278C3F" w14:textId="632BF4FB" w:rsidR="00463161" w:rsidRPr="00463161" w:rsidRDefault="00463161" w:rsidP="00941043">
      <w:pPr>
        <w:pStyle w:val="Heading2"/>
        <w:numPr>
          <w:ilvl w:val="1"/>
          <w:numId w:val="8"/>
        </w:numPr>
        <w:ind w:left="720"/>
      </w:pPr>
      <w:bookmarkStart w:id="32" w:name="_Toc48135672"/>
      <w:r w:rsidRPr="00463161">
        <w:t>Item based collaborative filtering</w:t>
      </w:r>
      <w:bookmarkEnd w:id="32"/>
      <w:r w:rsidRPr="00463161">
        <w:tab/>
      </w:r>
    </w:p>
    <w:p w14:paraId="283C0FF3" w14:textId="5C76CC36" w:rsidR="00463161" w:rsidRPr="00463161" w:rsidRDefault="00463161" w:rsidP="00941043">
      <w:pPr>
        <w:pStyle w:val="Heading3"/>
        <w:numPr>
          <w:ilvl w:val="2"/>
          <w:numId w:val="8"/>
        </w:numPr>
        <w:ind w:left="720"/>
      </w:pPr>
      <w:bookmarkStart w:id="33" w:name="_Toc48135673"/>
      <w:r w:rsidRPr="00463161">
        <w:t>Item-Similarity Computation</w:t>
      </w:r>
      <w:bookmarkEnd w:id="33"/>
      <w:r w:rsidRPr="00463161">
        <w:tab/>
      </w:r>
    </w:p>
    <w:p w14:paraId="564A0F97" w14:textId="23D905F4" w:rsidR="00463161" w:rsidRPr="00463161" w:rsidRDefault="00463161" w:rsidP="00941043">
      <w:pPr>
        <w:pStyle w:val="Heading2"/>
        <w:numPr>
          <w:ilvl w:val="1"/>
          <w:numId w:val="8"/>
        </w:numPr>
        <w:ind w:left="720"/>
      </w:pPr>
      <w:bookmarkStart w:id="34" w:name="_Toc48135674"/>
      <w:r w:rsidRPr="00463161">
        <w:t>Rating Prediction Computation</w:t>
      </w:r>
      <w:bookmarkEnd w:id="34"/>
      <w:r w:rsidRPr="00463161">
        <w:tab/>
      </w:r>
    </w:p>
    <w:p w14:paraId="7245025F" w14:textId="2DC7F13F" w:rsidR="00463161" w:rsidRPr="00463161" w:rsidRDefault="00463161" w:rsidP="00941043">
      <w:pPr>
        <w:pStyle w:val="Heading2"/>
        <w:numPr>
          <w:ilvl w:val="1"/>
          <w:numId w:val="8"/>
        </w:numPr>
        <w:ind w:left="720"/>
      </w:pPr>
      <w:bookmarkStart w:id="35" w:name="_Toc48135675"/>
      <w:r w:rsidRPr="00463161">
        <w:t>Generating Recommendation</w:t>
      </w:r>
      <w:bookmarkEnd w:id="35"/>
      <w:r w:rsidRPr="00463161">
        <w:tab/>
      </w:r>
    </w:p>
    <w:p w14:paraId="3B3B27C8" w14:textId="3FE2A643" w:rsidR="00463161" w:rsidRPr="00463161" w:rsidRDefault="00463161" w:rsidP="00941043">
      <w:pPr>
        <w:pStyle w:val="Heading2"/>
        <w:numPr>
          <w:ilvl w:val="1"/>
          <w:numId w:val="8"/>
        </w:numPr>
        <w:ind w:left="720"/>
      </w:pPr>
      <w:bookmarkStart w:id="36" w:name="_Toc48135676"/>
      <w:r w:rsidRPr="00463161">
        <w:t>Tools</w:t>
      </w:r>
      <w:bookmarkEnd w:id="36"/>
      <w:r w:rsidRPr="00463161">
        <w:tab/>
      </w:r>
    </w:p>
    <w:p w14:paraId="677200A4" w14:textId="3CF723B6" w:rsidR="00463161" w:rsidRPr="00463161" w:rsidRDefault="00463161" w:rsidP="00941043">
      <w:pPr>
        <w:pStyle w:val="Heading3"/>
        <w:numPr>
          <w:ilvl w:val="2"/>
          <w:numId w:val="8"/>
        </w:numPr>
        <w:ind w:left="720"/>
      </w:pPr>
      <w:bookmarkStart w:id="37" w:name="_Toc48135677"/>
      <w:r w:rsidRPr="00463161">
        <w:t>Python</w:t>
      </w:r>
      <w:bookmarkEnd w:id="37"/>
      <w:r w:rsidRPr="00463161">
        <w:tab/>
      </w:r>
    </w:p>
    <w:p w14:paraId="1B8F7D61" w14:textId="103C0C89" w:rsidR="00463161" w:rsidRPr="00463161" w:rsidRDefault="00463161" w:rsidP="00941043">
      <w:pPr>
        <w:pStyle w:val="Heading3"/>
        <w:numPr>
          <w:ilvl w:val="2"/>
          <w:numId w:val="8"/>
        </w:numPr>
        <w:ind w:left="720"/>
      </w:pPr>
      <w:bookmarkStart w:id="38" w:name="_Toc48135678"/>
      <w:proofErr w:type="spellStart"/>
      <w:r w:rsidRPr="00463161">
        <w:t>Graphlab</w:t>
      </w:r>
      <w:proofErr w:type="spellEnd"/>
      <w:r w:rsidRPr="00463161">
        <w:t xml:space="preserve"> Create</w:t>
      </w:r>
      <w:bookmarkEnd w:id="38"/>
      <w:r w:rsidRPr="00463161">
        <w:tab/>
      </w:r>
    </w:p>
    <w:p w14:paraId="6AC9B7FF" w14:textId="21EB281B" w:rsidR="00463161" w:rsidRPr="00463161" w:rsidRDefault="00463161" w:rsidP="00941043">
      <w:pPr>
        <w:pStyle w:val="Heading3"/>
        <w:numPr>
          <w:ilvl w:val="2"/>
          <w:numId w:val="8"/>
        </w:numPr>
        <w:ind w:left="720"/>
      </w:pPr>
      <w:bookmarkStart w:id="39" w:name="_Toc48135679"/>
      <w:r w:rsidRPr="00463161">
        <w:t>Pandas</w:t>
      </w:r>
      <w:bookmarkEnd w:id="39"/>
      <w:r w:rsidRPr="00463161">
        <w:tab/>
      </w:r>
    </w:p>
    <w:p w14:paraId="57A48F98" w14:textId="266A9775" w:rsidR="00463161" w:rsidRPr="00463161" w:rsidRDefault="00463161" w:rsidP="00941043">
      <w:pPr>
        <w:pStyle w:val="Heading3"/>
        <w:numPr>
          <w:ilvl w:val="2"/>
          <w:numId w:val="8"/>
        </w:numPr>
        <w:ind w:left="720"/>
      </w:pPr>
      <w:bookmarkStart w:id="40" w:name="_Toc48135680"/>
      <w:r w:rsidRPr="00463161">
        <w:t>NLTK</w:t>
      </w:r>
      <w:bookmarkEnd w:id="40"/>
      <w:r w:rsidRPr="00463161">
        <w:tab/>
      </w:r>
    </w:p>
    <w:p w14:paraId="5F25B207" w14:textId="7540CAC1" w:rsidR="00463161" w:rsidRPr="00463161" w:rsidRDefault="00463161" w:rsidP="00941043">
      <w:pPr>
        <w:pStyle w:val="Heading3"/>
        <w:numPr>
          <w:ilvl w:val="2"/>
          <w:numId w:val="8"/>
        </w:numPr>
        <w:ind w:left="720"/>
      </w:pPr>
      <w:bookmarkStart w:id="41" w:name="_Toc48135681"/>
      <w:r w:rsidRPr="00463161">
        <w:t>Flask</w:t>
      </w:r>
      <w:bookmarkEnd w:id="41"/>
      <w:r w:rsidRPr="00463161">
        <w:tab/>
      </w:r>
    </w:p>
    <w:p w14:paraId="5441E9B7" w14:textId="376A61F9" w:rsidR="00463161" w:rsidRPr="00463161" w:rsidRDefault="00463161" w:rsidP="00941043">
      <w:pPr>
        <w:pStyle w:val="Heading2"/>
        <w:numPr>
          <w:ilvl w:val="1"/>
          <w:numId w:val="8"/>
        </w:numPr>
        <w:ind w:left="720"/>
      </w:pPr>
      <w:bookmarkStart w:id="42" w:name="_Toc48135682"/>
      <w:r w:rsidRPr="007A23C7">
        <w:t>Summary</w:t>
      </w:r>
      <w:bookmarkEnd w:id="42"/>
    </w:p>
    <w:p w14:paraId="5843E931" w14:textId="77777777" w:rsidR="00463161" w:rsidRDefault="00463161">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2F04CB5E" w14:textId="77777777" w:rsidR="00463161" w:rsidRDefault="00463161" w:rsidP="00463161">
      <w:pPr>
        <w:pStyle w:val="Heading1"/>
        <w:numPr>
          <w:ilvl w:val="0"/>
          <w:numId w:val="0"/>
        </w:numPr>
        <w:ind w:left="357" w:hanging="357"/>
      </w:pPr>
    </w:p>
    <w:p w14:paraId="550C70FE" w14:textId="0408BBEC" w:rsidR="00DE1FD7" w:rsidRDefault="00DE1FD7" w:rsidP="00DE1FD7">
      <w:pPr>
        <w:pStyle w:val="Heading1"/>
        <w:numPr>
          <w:ilvl w:val="0"/>
          <w:numId w:val="0"/>
        </w:numPr>
        <w:ind w:left="357" w:hanging="357"/>
      </w:pPr>
      <w:bookmarkStart w:id="43" w:name="_Toc48135683"/>
      <w:r w:rsidRPr="00DE1FD7">
        <w:t>REFERENCES</w:t>
      </w:r>
      <w:bookmarkEnd w:id="43"/>
    </w:p>
    <w:p w14:paraId="1CDBA224" w14:textId="1C2D6684" w:rsidR="00764B06" w:rsidRPr="00764B06" w:rsidRDefault="0089574F" w:rsidP="00764B06">
      <w:pPr>
        <w:widowControl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00764B06" w:rsidRPr="00764B06">
        <w:rPr>
          <w:rFonts w:cs="Times New Roman"/>
          <w:noProof/>
          <w:szCs w:val="24"/>
        </w:rPr>
        <w:t xml:space="preserve">Anggraini, S.D., (2014) </w:t>
      </w:r>
      <w:r w:rsidR="00764B06" w:rsidRPr="00764B06">
        <w:rPr>
          <w:rFonts w:cs="Times New Roman"/>
          <w:i/>
          <w:iCs/>
          <w:noProof/>
          <w:szCs w:val="24"/>
        </w:rPr>
        <w:t>A Pragmatic Analysis Of Humor In Modern Family</w:t>
      </w:r>
      <w:r w:rsidR="00764B06" w:rsidRPr="00764B06">
        <w:rPr>
          <w:rFonts w:cs="Times New Roman"/>
          <w:noProof/>
          <w:szCs w:val="24"/>
        </w:rPr>
        <w:t>.</w:t>
      </w:r>
    </w:p>
    <w:p w14:paraId="30E7F0C2"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Anon (n.d.) </w:t>
      </w:r>
      <w:r w:rsidRPr="00764B06">
        <w:rPr>
          <w:rFonts w:cs="Times New Roman"/>
          <w:i/>
          <w:iCs/>
          <w:noProof/>
          <w:szCs w:val="24"/>
        </w:rPr>
        <w:t>Demographics of India - Wikipedia</w:t>
      </w:r>
      <w:r w:rsidRPr="00764B06">
        <w:rPr>
          <w:rFonts w:cs="Times New Roman"/>
          <w:noProof/>
          <w:szCs w:val="24"/>
        </w:rPr>
        <w:t>.</w:t>
      </w:r>
    </w:p>
    <w:p w14:paraId="4D0C065C"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Anon (n.d.) </w:t>
      </w:r>
      <w:r w:rsidRPr="00764B06">
        <w:rPr>
          <w:rFonts w:cs="Times New Roman"/>
          <w:i/>
          <w:iCs/>
          <w:noProof/>
          <w:szCs w:val="24"/>
        </w:rPr>
        <w:t>Internet in India - Wikipedia</w:t>
      </w:r>
      <w:r w:rsidRPr="00764B06">
        <w:rPr>
          <w:rFonts w:cs="Times New Roman"/>
          <w:noProof/>
          <w:szCs w:val="24"/>
        </w:rPr>
        <w:t>.</w:t>
      </w:r>
    </w:p>
    <w:p w14:paraId="615CE6FD"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Asghar, M.Z., Kundi, F.M., Khan, A. and Ahmad, S., (2014) Lexicon-Based Sentiment Analysis in the Social Web. </w:t>
      </w:r>
      <w:r w:rsidRPr="00764B06">
        <w:rPr>
          <w:rFonts w:cs="Times New Roman"/>
          <w:i/>
          <w:iCs/>
          <w:noProof/>
          <w:szCs w:val="24"/>
        </w:rPr>
        <w:t>J. Basic. Appl. Sci. Res</w:t>
      </w:r>
      <w:r w:rsidRPr="00764B06">
        <w:rPr>
          <w:rFonts w:cs="Times New Roman"/>
          <w:noProof/>
          <w:szCs w:val="24"/>
        </w:rPr>
        <w:t>, 46, pp.238–248.</w:t>
      </w:r>
    </w:p>
    <w:p w14:paraId="44166382"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Bharti, S.K., Sathya Babu, K. and Jena, S.K., (2017) Harnessing Online News for Sarcasm Detection in Hindi Tweets. In: </w:t>
      </w:r>
      <w:r w:rsidRPr="00764B06">
        <w:rPr>
          <w:rFonts w:cs="Times New Roman"/>
          <w:i/>
          <w:iCs/>
          <w:noProof/>
          <w:szCs w:val="24"/>
        </w:rPr>
        <w:t>PReMI</w:t>
      </w:r>
      <w:r w:rsidRPr="00764B06">
        <w:rPr>
          <w:rFonts w:cs="Times New Roman"/>
          <w:noProof/>
          <w:szCs w:val="24"/>
        </w:rPr>
        <w:t>. pp.679–686.</w:t>
      </w:r>
    </w:p>
    <w:p w14:paraId="29F445C6"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Fawcett, T., (2004) ROC graphs: Notes and practical considerations for researchers. </w:t>
      </w:r>
      <w:r w:rsidRPr="00764B06">
        <w:rPr>
          <w:rFonts w:cs="Times New Roman"/>
          <w:i/>
          <w:iCs/>
          <w:noProof/>
          <w:szCs w:val="24"/>
        </w:rPr>
        <w:t>Machine learning</w:t>
      </w:r>
      <w:r w:rsidRPr="00764B06">
        <w:rPr>
          <w:rFonts w:cs="Times New Roman"/>
          <w:noProof/>
          <w:szCs w:val="24"/>
        </w:rPr>
        <w:t>, 311, pp.1–38.</w:t>
      </w:r>
    </w:p>
    <w:p w14:paraId="1B2584B7"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Gaikwad, V. and Haribhakta, Y., (2020) Adaptive glove and fasttext model for Hindi word embeddings. </w:t>
      </w:r>
      <w:r w:rsidRPr="00764B06">
        <w:rPr>
          <w:rFonts w:cs="Times New Roman"/>
          <w:i/>
          <w:iCs/>
          <w:noProof/>
          <w:szCs w:val="24"/>
        </w:rPr>
        <w:t>ACM International Conference Proceeding Series</w:t>
      </w:r>
      <w:r w:rsidRPr="00764B06">
        <w:rPr>
          <w:rFonts w:cs="Times New Roman"/>
          <w:noProof/>
          <w:szCs w:val="24"/>
        </w:rPr>
        <w:t>, pp.175–179.</w:t>
      </w:r>
    </w:p>
    <w:p w14:paraId="09611469"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Joshi, A., Bhattacharyya, P. and Carman, M.J., (2018) Investigations in computational sarcasm. </w:t>
      </w:r>
      <w:r w:rsidRPr="00764B06">
        <w:rPr>
          <w:rFonts w:cs="Times New Roman"/>
          <w:i/>
          <w:iCs/>
          <w:noProof/>
          <w:szCs w:val="24"/>
        </w:rPr>
        <w:t>Cognitive Systems Monographs</w:t>
      </w:r>
      <w:r w:rsidRPr="00764B06">
        <w:rPr>
          <w:rFonts w:cs="Times New Roman"/>
          <w:noProof/>
          <w:szCs w:val="24"/>
        </w:rPr>
        <w:t>, 37, pp.137–143.</w:t>
      </w:r>
    </w:p>
    <w:p w14:paraId="6C58AEE6"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Lee, C.J., Katz, A.N., Lee, C.J. and Katz, A.N., (2009) The Differential Role of Ridicule in Sarcasm and Irony The Differential Role of Ridicule in Sarcasm and Irony. 6488May 2015, pp.37–41.</w:t>
      </w:r>
    </w:p>
    <w:p w14:paraId="213A9495"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Liebrecht, C., Kunneman, F. and Bosch, A. Van den, (2013) The perfect solution for detecting sarcasm in tweets #not. [online] June, pp.29–37. Available at: http://www.aclweb.org/anthology/W13-1605.</w:t>
      </w:r>
    </w:p>
    <w:p w14:paraId="5F62E8AD"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Romano, S., (n.d.) </w:t>
      </w:r>
      <w:r w:rsidRPr="00764B06">
        <w:rPr>
          <w:rFonts w:cs="Times New Roman"/>
          <w:i/>
          <w:iCs/>
          <w:noProof/>
          <w:szCs w:val="24"/>
        </w:rPr>
        <w:t>Multilingual Transformers - Towards Data Science</w:t>
      </w:r>
      <w:r w:rsidRPr="00764B06">
        <w:rPr>
          <w:rFonts w:cs="Times New Roman"/>
          <w:noProof/>
          <w:szCs w:val="24"/>
        </w:rPr>
        <w:t>.</w:t>
      </w:r>
    </w:p>
    <w:p w14:paraId="708518CD"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Sharma, D.S., Sangal, R., Pawar, J.D., Sharma, R. and Bhattacharyya, P., (2014) A Sentiment Analyzer for Hindi Using Hindi Senti Lexicon. In: </w:t>
      </w:r>
      <w:r w:rsidRPr="00764B06">
        <w:rPr>
          <w:rFonts w:cs="Times New Roman"/>
          <w:i/>
          <w:iCs/>
          <w:noProof/>
          <w:szCs w:val="24"/>
        </w:rPr>
        <w:t>NLP Association of India</w:t>
      </w:r>
      <w:r w:rsidRPr="00764B06">
        <w:rPr>
          <w:rFonts w:cs="Times New Roman"/>
          <w:noProof/>
          <w:szCs w:val="24"/>
        </w:rPr>
        <w:t>. NLPAI, pp.150–155.</w:t>
      </w:r>
    </w:p>
    <w:p w14:paraId="3D155627"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Sinha, R.M.K. and Thakur, A., (2005) Machine Translation of Bi-lingual Hindi-English (Hinglish) Text. </w:t>
      </w:r>
      <w:r w:rsidRPr="00764B06">
        <w:rPr>
          <w:rFonts w:cs="Times New Roman"/>
          <w:i/>
          <w:iCs/>
          <w:noProof/>
          <w:szCs w:val="24"/>
        </w:rPr>
        <w:t>10th Machine Translation summit (MT Summit X)</w:t>
      </w:r>
      <w:r w:rsidRPr="00764B06">
        <w:rPr>
          <w:rFonts w:cs="Times New Roman"/>
          <w:noProof/>
          <w:szCs w:val="24"/>
        </w:rPr>
        <w:t>, pp.149–156.</w:t>
      </w:r>
    </w:p>
    <w:p w14:paraId="7696DC5F" w14:textId="77777777" w:rsidR="00764B06" w:rsidRPr="00764B06" w:rsidRDefault="00764B06" w:rsidP="00764B06">
      <w:pPr>
        <w:widowControl w:val="0"/>
        <w:spacing w:line="240" w:lineRule="auto"/>
        <w:rPr>
          <w:rFonts w:cs="Times New Roman"/>
          <w:noProof/>
          <w:szCs w:val="24"/>
        </w:rPr>
      </w:pPr>
      <w:r w:rsidRPr="00764B06">
        <w:rPr>
          <w:rFonts w:cs="Times New Roman"/>
          <w:noProof/>
          <w:szCs w:val="24"/>
        </w:rPr>
        <w:t xml:space="preserve">Sundararajan, K. and Palanisamy, A., (2020) Multi-rule based ensemble feature selection model for sarcasm type detection in Twitter. </w:t>
      </w:r>
      <w:r w:rsidRPr="00764B06">
        <w:rPr>
          <w:rFonts w:cs="Times New Roman"/>
          <w:i/>
          <w:iCs/>
          <w:noProof/>
          <w:szCs w:val="24"/>
        </w:rPr>
        <w:t>Computational Intelligence and Neuroscience</w:t>
      </w:r>
      <w:r w:rsidRPr="00764B06">
        <w:rPr>
          <w:rFonts w:cs="Times New Roman"/>
          <w:noProof/>
          <w:szCs w:val="24"/>
        </w:rPr>
        <w:t>, 2020.</w:t>
      </w:r>
    </w:p>
    <w:p w14:paraId="14913049" w14:textId="77777777" w:rsidR="00764B06" w:rsidRPr="00764B06" w:rsidRDefault="00764B06" w:rsidP="00764B06">
      <w:pPr>
        <w:widowControl w:val="0"/>
        <w:spacing w:line="240" w:lineRule="auto"/>
        <w:rPr>
          <w:rFonts w:cs="Times New Roman"/>
          <w:noProof/>
        </w:rPr>
      </w:pPr>
      <w:r w:rsidRPr="00764B06">
        <w:rPr>
          <w:rFonts w:cs="Times New Roman"/>
          <w:noProof/>
          <w:szCs w:val="24"/>
        </w:rPr>
        <w:t xml:space="preserve">Turney, P.D., (2001) Thumbs up or thumbs down? In: </w:t>
      </w:r>
      <w:r w:rsidRPr="00764B06">
        <w:rPr>
          <w:rFonts w:cs="Times New Roman"/>
          <w:i/>
          <w:iCs/>
          <w:noProof/>
          <w:szCs w:val="24"/>
        </w:rPr>
        <w:t>Proceedings of the 40th Annual Meeting on Association for Computational Linguistics - ACL ’02</w:t>
      </w:r>
      <w:r w:rsidRPr="00764B06">
        <w:rPr>
          <w:rFonts w:cs="Times New Roman"/>
          <w:noProof/>
          <w:szCs w:val="24"/>
        </w:rPr>
        <w:t>. Morristown, NJ, USA: Association for Computational Linguistics, p.417.</w:t>
      </w:r>
    </w:p>
    <w:p w14:paraId="5E1E02FB" w14:textId="1DD2A1FA" w:rsidR="0089574F" w:rsidRPr="0089574F" w:rsidRDefault="0089574F" w:rsidP="0089574F">
      <w:r>
        <w:fldChar w:fldCharType="end"/>
      </w:r>
    </w:p>
    <w:p w14:paraId="0801E33B" w14:textId="77777777" w:rsidR="0089574F" w:rsidRDefault="0089574F">
      <w:pPr>
        <w:tabs>
          <w:tab w:val="clear" w:pos="720"/>
        </w:tabs>
        <w:overflowPunct/>
        <w:autoSpaceDE/>
        <w:autoSpaceDN/>
        <w:adjustRightInd/>
        <w:spacing w:after="160" w:line="259" w:lineRule="auto"/>
        <w:jc w:val="left"/>
        <w:textAlignment w:val="auto"/>
        <w:rPr>
          <w:rFonts w:eastAsiaTheme="majorEastAsia" w:cstheme="majorBidi"/>
          <w:b/>
          <w:szCs w:val="32"/>
        </w:rPr>
      </w:pPr>
      <w:bookmarkStart w:id="44" w:name="_Toc48135684"/>
      <w:r>
        <w:br w:type="page"/>
      </w:r>
    </w:p>
    <w:p w14:paraId="68079B23" w14:textId="40654481" w:rsidR="00DE1FD7" w:rsidRDefault="00DE1FD7" w:rsidP="00DE1FD7">
      <w:pPr>
        <w:pStyle w:val="Heading1"/>
        <w:numPr>
          <w:ilvl w:val="0"/>
          <w:numId w:val="0"/>
        </w:numPr>
        <w:ind w:left="357" w:hanging="357"/>
      </w:pPr>
      <w:r w:rsidRPr="00DE1FD7">
        <w:lastRenderedPageBreak/>
        <w:t>APPENDIX A: RESEARCH PLAN</w:t>
      </w:r>
      <w:bookmarkEnd w:id="44"/>
    </w:p>
    <w:p w14:paraId="6801248A" w14:textId="06D78ED2" w:rsidR="006C22F0" w:rsidRDefault="00DE1FD7" w:rsidP="00DE1FD7">
      <w:r w:rsidRPr="003C53BC">
        <w:rPr>
          <w:noProof/>
        </w:rPr>
        <w:drawing>
          <wp:inline distT="0" distB="0" distL="0" distR="0" wp14:anchorId="168EC07E" wp14:editId="0BAC3181">
            <wp:extent cx="5760085" cy="1936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085" cy="1936115"/>
                    </a:xfrm>
                    <a:prstGeom prst="rect">
                      <a:avLst/>
                    </a:prstGeom>
                  </pic:spPr>
                </pic:pic>
              </a:graphicData>
            </a:graphic>
          </wp:inline>
        </w:drawing>
      </w:r>
      <w:r w:rsidR="006C22F0">
        <w:br w:type="page"/>
      </w:r>
    </w:p>
    <w:p w14:paraId="1127978E" w14:textId="297E2408" w:rsidR="00DE1FD7" w:rsidRDefault="00DE1FD7" w:rsidP="00DE1FD7">
      <w:pPr>
        <w:pStyle w:val="Heading1"/>
        <w:numPr>
          <w:ilvl w:val="0"/>
          <w:numId w:val="0"/>
        </w:numPr>
        <w:ind w:left="357" w:hanging="357"/>
      </w:pPr>
      <w:bookmarkStart w:id="45" w:name="_Toc48135685"/>
      <w:r w:rsidRPr="00DE1FD7">
        <w:lastRenderedPageBreak/>
        <w:t>APPENDIX B: RESEARCH PROPOSAL</w:t>
      </w:r>
      <w:bookmarkEnd w:id="45"/>
    </w:p>
    <w:p w14:paraId="673912F5" w14:textId="77777777" w:rsidR="00DE1FD7" w:rsidRPr="00DE1FD7" w:rsidRDefault="00DE1FD7" w:rsidP="00DE1FD7"/>
    <w:p w14:paraId="0EE3B5FA" w14:textId="690FDB32" w:rsidR="0048232F" w:rsidRPr="00DE1FD7" w:rsidRDefault="00DE1FD7" w:rsidP="00DE1FD7">
      <w:pPr>
        <w:rPr>
          <w:b/>
          <w:bCs/>
          <w:color w:val="0070C0"/>
          <w:sz w:val="28"/>
          <w:szCs w:val="22"/>
        </w:rPr>
      </w:pPr>
      <w:r w:rsidRPr="00DE1FD7">
        <w:rPr>
          <w:b/>
          <w:bCs/>
          <w:color w:val="0070C0"/>
          <w:sz w:val="28"/>
          <w:szCs w:val="22"/>
        </w:rPr>
        <w:t xml:space="preserve">1. </w:t>
      </w:r>
      <w:r w:rsidR="008534C3" w:rsidRPr="00DE1FD7">
        <w:rPr>
          <w:b/>
          <w:bCs/>
          <w:color w:val="0070C0"/>
          <w:sz w:val="28"/>
          <w:szCs w:val="22"/>
        </w:rPr>
        <w:t>Introduction</w:t>
      </w:r>
      <w:r w:rsidR="0048232F" w:rsidRPr="00DE1FD7">
        <w:rPr>
          <w:b/>
          <w:bCs/>
          <w:color w:val="0070C0"/>
          <w:sz w:val="28"/>
          <w:szCs w:val="22"/>
        </w:rPr>
        <w:t xml:space="preserve"> </w:t>
      </w:r>
      <w:r w:rsidR="005215A3" w:rsidRPr="00DE1FD7">
        <w:rPr>
          <w:b/>
          <w:bCs/>
          <w:color w:val="0070C0"/>
          <w:sz w:val="28"/>
          <w:szCs w:val="22"/>
        </w:rPr>
        <w:t>/</w:t>
      </w:r>
      <w:r w:rsidR="006E7DE2" w:rsidRPr="00DE1FD7">
        <w:rPr>
          <w:b/>
          <w:bCs/>
          <w:color w:val="0070C0"/>
          <w:sz w:val="28"/>
          <w:szCs w:val="22"/>
        </w:rPr>
        <w:t xml:space="preserve"> Overview</w:t>
      </w:r>
    </w:p>
    <w:p w14:paraId="55F5C3C4" w14:textId="295781B8" w:rsidR="00CC74DD" w:rsidRDefault="00CC74DD" w:rsidP="00C83227">
      <w:pPr>
        <w:tabs>
          <w:tab w:val="clear" w:pos="720"/>
        </w:tabs>
        <w:overflowPunct/>
        <w:autoSpaceDE/>
        <w:autoSpaceDN/>
        <w:adjustRightInd/>
        <w:spacing w:line="360" w:lineRule="auto"/>
        <w:jc w:val="left"/>
        <w:textAlignment w:val="auto"/>
      </w:pPr>
      <w:bookmarkStart w:id="46" w:name="_Toc43876350"/>
      <w:r>
        <w:t xml:space="preserve">Mobile </w:t>
      </w:r>
      <w:r w:rsidR="00081B93">
        <w:t xml:space="preserve">phones </w:t>
      </w:r>
      <w:r>
        <w:t>came to India in 1995</w:t>
      </w:r>
      <w:r w:rsidRPr="00DA24F3">
        <w:rPr>
          <w:rStyle w:val="FootnoteReference"/>
        </w:rPr>
        <w:footnoteReference w:id="1"/>
      </w:r>
      <w:r>
        <w:t xml:space="preserve"> and Internet was launched in India by VSNL in 1995</w:t>
      </w:r>
      <w:r w:rsidRPr="00DA24F3">
        <w:rPr>
          <w:rStyle w:val="FootnoteReference"/>
        </w:rPr>
        <w:footnoteReference w:id="2"/>
      </w:r>
      <w:r>
        <w:t xml:space="preserve">. Initially the cost of the technology was </w:t>
      </w:r>
      <w:r w:rsidR="00846A96">
        <w:t>extremely high</w:t>
      </w:r>
      <w:r w:rsidR="00492991">
        <w:t>,</w:t>
      </w:r>
      <w:r>
        <w:t xml:space="preserve"> so it was available only to business class, research labs, high level bureaucrats and politicians. </w:t>
      </w:r>
      <w:r w:rsidR="00492991">
        <w:t>With the increase of literacy and decreasing cost of internet services and mobile phone device internet</w:t>
      </w:r>
      <w:r w:rsidR="00846A96">
        <w:t>,</w:t>
      </w:r>
      <w:r w:rsidR="00492991">
        <w:t xml:space="preserve"> it is so common that people started thinking that Internet is our </w:t>
      </w:r>
      <w:r w:rsidR="00081B93">
        <w:t>f</w:t>
      </w:r>
      <w:r w:rsidR="00492991">
        <w:t xml:space="preserve">undamental right.  </w:t>
      </w:r>
      <w:r w:rsidR="0091527D">
        <w:t>As per t</w:t>
      </w:r>
      <w:r w:rsidRPr="00CC74DD">
        <w:t>he World Economic Forum (WEF)</w:t>
      </w:r>
      <w:r w:rsidR="0041310D">
        <w:t>, in 2019,</w:t>
      </w:r>
      <w:r w:rsidRPr="00CC74DD">
        <w:t xml:space="preserve"> about 60% of Indian internet users viewed </w:t>
      </w:r>
      <w:r w:rsidR="0091527D">
        <w:t xml:space="preserve">content in </w:t>
      </w:r>
      <w:r w:rsidRPr="00CC74DD">
        <w:t>vernacular</w:t>
      </w:r>
      <w:r w:rsidR="0041310D">
        <w:t>. WEF also says 75% of this 60% is below 35 years of age</w:t>
      </w:r>
      <w:r w:rsidR="002A19A7">
        <w:t xml:space="preserve"> </w:t>
      </w:r>
      <w:r w:rsidR="002A19A7">
        <w:fldChar w:fldCharType="begin" w:fldLock="1"/>
      </w:r>
      <w:r w:rsidR="00764B06">
        <w:instrText>ADDIN CSL_CITATION {"citationItems":[{"id":"ITEM-1","itemData":{"id":"ITEM-1","issued":{"date-parts":[["0"]]},"title":"Internet in India - Wikipedia","type":"webpage"},"uris":["http://www.mendeley.com/documents/?uuid=1ec9a105-83ad-39d2-8e77-b6e82077a153","http://www.mendeley.com/documents/?uuid=63ed10b7-b02e-45c0-bc7e-b292d13b9a27"]}],"mendeley":{"formattedCitation":"(Internet in India - Wikipedia, n.d.)","plainTextFormattedCitation":"(Internet in India - Wikipedia, n.d.)","previouslyFormattedCitation":"(Internet in India - Wikipedia, n.d.)"},"properties":{"noteIndex":0},"schema":"https://github.com/citation-style-language/schema/raw/master/csl-citation.json"}</w:instrText>
      </w:r>
      <w:r w:rsidR="002A19A7">
        <w:fldChar w:fldCharType="separate"/>
      </w:r>
      <w:r w:rsidR="0089574F" w:rsidRPr="0089574F">
        <w:rPr>
          <w:noProof/>
        </w:rPr>
        <w:t>(Internet in India - Wikipedia, n.d.)</w:t>
      </w:r>
      <w:r w:rsidR="002A19A7">
        <w:fldChar w:fldCharType="end"/>
      </w:r>
      <w:r w:rsidR="0041310D">
        <w:t>.</w:t>
      </w:r>
      <w:r w:rsidR="0091527D">
        <w:t xml:space="preserve"> </w:t>
      </w:r>
      <w:r w:rsidRPr="00CC74DD">
        <w:t xml:space="preserve"> </w:t>
      </w:r>
      <w:r w:rsidR="002A19A7">
        <w:t xml:space="preserve">According to the same Wikipedia page, </w:t>
      </w:r>
      <w:r w:rsidR="00496FC3">
        <w:t>b</w:t>
      </w:r>
      <w:r w:rsidR="0091527D">
        <w:t xml:space="preserve">y 2030, 1.1 billion Indian will have access to Internet and 80% will access the content on mobile devices. The </w:t>
      </w:r>
      <w:r w:rsidRPr="00CC74DD">
        <w:t xml:space="preserve">WEF also estimated that </w:t>
      </w:r>
      <w:r w:rsidR="0091527D">
        <w:t xml:space="preserve">80% of the users will be consuming content in </w:t>
      </w:r>
      <w:r w:rsidRPr="00CC74DD">
        <w:t>vernacular</w:t>
      </w:r>
      <w:r w:rsidR="0091527D">
        <w:t xml:space="preserve"> languages.</w:t>
      </w:r>
    </w:p>
    <w:p w14:paraId="289D551F" w14:textId="77777777" w:rsidR="00CC74DD" w:rsidRDefault="00CC74DD" w:rsidP="00C83227">
      <w:pPr>
        <w:tabs>
          <w:tab w:val="clear" w:pos="720"/>
        </w:tabs>
        <w:overflowPunct/>
        <w:autoSpaceDE/>
        <w:autoSpaceDN/>
        <w:adjustRightInd/>
        <w:spacing w:line="360" w:lineRule="auto"/>
        <w:jc w:val="left"/>
        <w:textAlignment w:val="auto"/>
      </w:pPr>
    </w:p>
    <w:p w14:paraId="1CBD5B3A" w14:textId="3A2C2A8B" w:rsidR="00CC74DD" w:rsidRDefault="00CC74DD" w:rsidP="00C83227">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27617E56" w14:textId="2EBF1FEB" w:rsidR="00CC74DD" w:rsidRDefault="00CC74DD" w:rsidP="00C83227">
      <w:pPr>
        <w:spacing w:line="360" w:lineRule="auto"/>
      </w:pPr>
      <w:r>
        <w:br/>
      </w:r>
      <w:r w:rsidR="00492991">
        <w:t xml:space="preserve">Many Hindi new portals, book, blogs, chat bot/WhatsApp conversations, YouTube channels, Twitter &amp; Facebook pages are full of content in Hindi language. People openly express themselves online using </w:t>
      </w:r>
      <w:r w:rsidR="00F63993">
        <w:t>Hinglish</w:t>
      </w:r>
      <w:r w:rsidR="00492991">
        <w:t xml:space="preserve"> language which is mix of Hindi, English, </w:t>
      </w:r>
      <w:proofErr w:type="gramStart"/>
      <w:r w:rsidR="00492991">
        <w:t>Urdu</w:t>
      </w:r>
      <w:proofErr w:type="gramEnd"/>
      <w:r w:rsidR="00492991">
        <w:t xml:space="preserve"> and other languages. </w:t>
      </w:r>
      <w:r w:rsidR="00993246">
        <w:t xml:space="preserve">Volume of the online content is increasing at unprecedented rate and it is responsibility of government, business community, professionals, </w:t>
      </w:r>
      <w:proofErr w:type="gramStart"/>
      <w:r w:rsidR="00993246">
        <w:t>NGO</w:t>
      </w:r>
      <w:proofErr w:type="gramEnd"/>
      <w:r w:rsidR="00993246">
        <w:t xml:space="preserve"> and others to understand the feeling of public and respond accordingly. But the biggest challenge is how to </w:t>
      </w:r>
      <w:r w:rsidR="00993246">
        <w:lastRenderedPageBreak/>
        <w:t>analyse the content which is written in mix of Indian languages. It is impossible to analyse the Hinglish language text manually or using traditional systems.</w:t>
      </w:r>
      <w:r w:rsidR="00C1409D">
        <w:t xml:space="preserve"> </w:t>
      </w:r>
    </w:p>
    <w:p w14:paraId="215ECA38" w14:textId="77777777" w:rsidR="001F2C33" w:rsidRDefault="001F2C33" w:rsidP="00C83227">
      <w:pPr>
        <w:spacing w:line="360" w:lineRule="auto"/>
      </w:pPr>
    </w:p>
    <w:p w14:paraId="155DAEED" w14:textId="563936D1" w:rsidR="006A5716" w:rsidRDefault="006A5716" w:rsidP="00C83227">
      <w:pPr>
        <w:spacing w:line="360" w:lineRule="auto"/>
      </w:pPr>
      <w:r>
        <w:t>This section is organized as 1.1 What is Hinglish, 1.2 Origin of Hinglish</w:t>
      </w:r>
      <w:r w:rsidR="001F2C33">
        <w:t xml:space="preserve">, </w:t>
      </w:r>
      <w:r w:rsidR="001F2C33" w:rsidRPr="001F2C33">
        <w:t xml:space="preserve">1.3. What is </w:t>
      </w:r>
      <w:proofErr w:type="gramStart"/>
      <w:r w:rsidR="001F2C33" w:rsidRPr="001F2C33">
        <w:t>Sarcasm?,</w:t>
      </w:r>
      <w:proofErr w:type="gramEnd"/>
      <w:r w:rsidR="001F2C33" w:rsidRPr="001F2C33">
        <w:t xml:space="preserve"> 1.4.</w:t>
      </w:r>
      <w:r w:rsidR="001F2C33">
        <w:t xml:space="preserve"> </w:t>
      </w:r>
      <w:r w:rsidR="001F2C33" w:rsidRPr="001F2C33">
        <w:t xml:space="preserve">Why Sarcasm Detection is </w:t>
      </w:r>
      <w:proofErr w:type="gramStart"/>
      <w:r w:rsidR="001F2C33" w:rsidRPr="001F2C33">
        <w:t>Critical?,</w:t>
      </w:r>
      <w:proofErr w:type="gramEnd"/>
      <w:r w:rsidR="001F2C33" w:rsidRPr="001F2C33">
        <w:t xml:space="preserve"> 1.5. Why Sarcasm Detection is Critical in Electronic Media</w:t>
      </w:r>
      <w:proofErr w:type="gramStart"/>
      <w:r w:rsidR="001F2C33" w:rsidRPr="001F2C33">
        <w:t>? ,</w:t>
      </w:r>
      <w:proofErr w:type="gramEnd"/>
      <w:r w:rsidR="001F2C33" w:rsidRPr="001F2C33">
        <w:t xml:space="preserve"> 1.6.</w:t>
      </w:r>
      <w:r w:rsidR="001F2C33">
        <w:t xml:space="preserve"> </w:t>
      </w:r>
      <w:r w:rsidR="001F2C33" w:rsidRPr="001F2C33">
        <w:t>Sarcasm Detection in Hindi, 1.7. Challenge in Processing Hinglish, 1.8.</w:t>
      </w:r>
      <w:r w:rsidR="001F2C33">
        <w:t xml:space="preserve"> </w:t>
      </w:r>
      <w:r w:rsidR="001F2C33" w:rsidRPr="001F2C33">
        <w:t>Common Challenges in Sarcasm Detection, 1.9. Context Understanding a Challenge in Sarcasm Detection, 1.10.</w:t>
      </w:r>
      <w:r w:rsidR="001F2C33">
        <w:t xml:space="preserve"> </w:t>
      </w:r>
      <w:r w:rsidR="001F2C33" w:rsidRPr="001F2C33">
        <w:t>Challenges in Sarcasm Detection in Hinglish, 1.11.</w:t>
      </w:r>
      <w:r w:rsidR="001F2C33">
        <w:t xml:space="preserve"> </w:t>
      </w:r>
      <w:r w:rsidR="001F2C33" w:rsidRPr="001F2C33">
        <w:t xml:space="preserve">Degree of </w:t>
      </w:r>
      <w:r w:rsidR="00F63993">
        <w:t>S</w:t>
      </w:r>
      <w:r w:rsidR="001F2C33" w:rsidRPr="001F2C33">
        <w:t>arcasm, 1.12. Positive Side of Hinglish</w:t>
      </w:r>
    </w:p>
    <w:p w14:paraId="64AAFA88" w14:textId="77777777" w:rsidR="00CC74DD" w:rsidRDefault="00CC74DD" w:rsidP="00C83227">
      <w:pPr>
        <w:spacing w:line="360" w:lineRule="auto"/>
      </w:pPr>
    </w:p>
    <w:p w14:paraId="6D367E58" w14:textId="3430A21C" w:rsidR="00F10B34" w:rsidRPr="004A2B85" w:rsidRDefault="004A2B85" w:rsidP="004A2B85">
      <w:pPr>
        <w:rPr>
          <w:b/>
          <w:bCs/>
          <w:color w:val="0070C0"/>
        </w:rPr>
      </w:pPr>
      <w:r w:rsidRPr="004A2B85">
        <w:rPr>
          <w:b/>
          <w:bCs/>
          <w:color w:val="0070C0"/>
        </w:rPr>
        <w:t xml:space="preserve">1.1 </w:t>
      </w:r>
      <w:r w:rsidR="00F10B34" w:rsidRPr="004A2B85">
        <w:rPr>
          <w:b/>
          <w:bCs/>
          <w:color w:val="0070C0"/>
        </w:rPr>
        <w:t>What is Hinglish?</w:t>
      </w:r>
      <w:bookmarkEnd w:id="46"/>
    </w:p>
    <w:p w14:paraId="0AF07927" w14:textId="065FDEE1" w:rsidR="004A14FF" w:rsidRDefault="00A71CA3" w:rsidP="00C83227">
      <w:pPr>
        <w:spacing w:line="360" w:lineRule="auto"/>
      </w:pPr>
      <w:r>
        <w:rPr>
          <w:szCs w:val="24"/>
        </w:rPr>
        <w:t>There was time when Hindi was a</w:t>
      </w:r>
      <w:r w:rsidR="00F10B34">
        <w:rPr>
          <w:szCs w:val="24"/>
        </w:rPr>
        <w:t xml:space="preserve"> language which is used by majority of Hindi speaking people when they are communicating (writing, speaking) with each </w:t>
      </w:r>
      <w:r>
        <w:rPr>
          <w:szCs w:val="24"/>
        </w:rPr>
        <w:t>other</w:t>
      </w:r>
      <w:r w:rsidR="00F10B34">
        <w:rPr>
          <w:szCs w:val="24"/>
        </w:rPr>
        <w:t xml:space="preserve">. </w:t>
      </w:r>
      <w:r>
        <w:rPr>
          <w:szCs w:val="24"/>
        </w:rPr>
        <w:t>But in 21</w:t>
      </w:r>
      <w:r w:rsidRPr="00A71CA3">
        <w:rPr>
          <w:szCs w:val="24"/>
          <w:vertAlign w:val="superscript"/>
        </w:rPr>
        <w:t>st</w:t>
      </w:r>
      <w:r>
        <w:rPr>
          <w:szCs w:val="24"/>
        </w:rPr>
        <w:t xml:space="preserve"> century, m</w:t>
      </w:r>
      <w:r w:rsidR="00F10B34">
        <w:rPr>
          <w:szCs w:val="24"/>
        </w:rPr>
        <w:t xml:space="preserve">ost of the </w:t>
      </w:r>
      <w:r>
        <w:rPr>
          <w:szCs w:val="24"/>
        </w:rPr>
        <w:t xml:space="preserve">Hindi speaking population </w:t>
      </w:r>
      <w:r w:rsidR="00F10B34">
        <w:rPr>
          <w:szCs w:val="24"/>
        </w:rPr>
        <w:t>who express themselves on social media use Hinglish language. Hinglish is a new lingo of Hindi speaking population. Hinglish sentences follow Hindi grammar and most of the word are taken from Hindi but there is no hesitation of taking words from other languages like English</w:t>
      </w:r>
      <w:r>
        <w:rPr>
          <w:szCs w:val="24"/>
        </w:rPr>
        <w:t>, Urdu etc</w:t>
      </w:r>
      <w:r w:rsidR="00F10B34">
        <w:rPr>
          <w:szCs w:val="24"/>
        </w:rPr>
        <w:t>. Hinglish language spoken by different people have different amount of words from different languages. For example</w:t>
      </w:r>
      <w:r>
        <w:rPr>
          <w:szCs w:val="24"/>
        </w:rPr>
        <w:t>,</w:t>
      </w:r>
      <w:r w:rsidR="00F10B34">
        <w:rPr>
          <w:szCs w:val="24"/>
        </w:rPr>
        <w:t xml:space="preserve"> those people who know Urdu </w:t>
      </w:r>
      <w:r>
        <w:rPr>
          <w:szCs w:val="24"/>
        </w:rPr>
        <w:t>good</w:t>
      </w:r>
      <w:r w:rsidR="00F10B34">
        <w:rPr>
          <w:szCs w:val="24"/>
        </w:rPr>
        <w:t xml:space="preserve"> </w:t>
      </w:r>
      <w:r>
        <w:rPr>
          <w:szCs w:val="24"/>
        </w:rPr>
        <w:t xml:space="preserve">enough </w:t>
      </w:r>
      <w:r w:rsidR="00F10B34">
        <w:rPr>
          <w:szCs w:val="24"/>
        </w:rPr>
        <w:t xml:space="preserve">for them Hinglish is mix of Hindi, Urdu, English. Those who know </w:t>
      </w:r>
      <w:proofErr w:type="spellStart"/>
      <w:r w:rsidR="00F10B34">
        <w:rPr>
          <w:szCs w:val="24"/>
        </w:rPr>
        <w:t>Avadhi</w:t>
      </w:r>
      <w:proofErr w:type="spellEnd"/>
      <w:r w:rsidR="00F10B34">
        <w:rPr>
          <w:szCs w:val="24"/>
        </w:rPr>
        <w:t xml:space="preserve"> for them Hinglish is mix of Hindi, </w:t>
      </w:r>
      <w:proofErr w:type="spellStart"/>
      <w:r w:rsidR="00F10B34">
        <w:rPr>
          <w:szCs w:val="24"/>
        </w:rPr>
        <w:t>Avadhi</w:t>
      </w:r>
      <w:proofErr w:type="spellEnd"/>
      <w:r w:rsidR="00F10B34">
        <w:rPr>
          <w:szCs w:val="24"/>
        </w:rPr>
        <w:t>, English. Those who know Marathi very well for them Hinglish is mix of Hindi, Marathi, English.</w:t>
      </w:r>
      <w:r w:rsidR="006B08E6">
        <w:rPr>
          <w:szCs w:val="24"/>
        </w:rPr>
        <w:t xml:space="preserve"> Thus, in Hinglish Language we have words from Hindi, English and various other Indian languages</w:t>
      </w:r>
      <w:r w:rsidR="00682120">
        <w:rPr>
          <w:szCs w:val="24"/>
        </w:rPr>
        <w:t xml:space="preserve"> and written in Devanagari &amp; </w:t>
      </w:r>
      <w:r w:rsidR="009D74A6">
        <w:rPr>
          <w:szCs w:val="24"/>
        </w:rPr>
        <w:t>Roman</w:t>
      </w:r>
      <w:r w:rsidR="00682120">
        <w:rPr>
          <w:szCs w:val="24"/>
        </w:rPr>
        <w:t xml:space="preserve"> together.</w:t>
      </w:r>
      <w:r w:rsidR="00922C0B" w:rsidRPr="00DA24F3">
        <w:rPr>
          <w:rStyle w:val="FootnoteReference"/>
        </w:rPr>
        <w:footnoteReference w:id="3"/>
      </w:r>
      <w:r w:rsidR="004A14FF">
        <w:rPr>
          <w:szCs w:val="24"/>
        </w:rPr>
        <w:t xml:space="preserve"> </w:t>
      </w:r>
      <w:r w:rsidR="004A14FF">
        <w:fldChar w:fldCharType="begin" w:fldLock="1"/>
      </w:r>
      <w:r w:rsidR="0089574F">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rsidR="004A14FF">
        <w:fldChar w:fldCharType="separate"/>
      </w:r>
      <w:r w:rsidR="004A14FF" w:rsidRPr="00C1409D">
        <w:rPr>
          <w:noProof/>
        </w:rPr>
        <w:t>(Sinha and Thakur, 2005)</w:t>
      </w:r>
      <w:r w:rsidR="004A14FF">
        <w:fldChar w:fldCharType="end"/>
      </w:r>
      <w:r w:rsidR="004A14FF">
        <w:t xml:space="preserve"> Hindi and English language mixed is called Hinglish. Hinglish is not limited to Hindi &amp; English </w:t>
      </w:r>
      <w:proofErr w:type="gramStart"/>
      <w:r w:rsidR="004A14FF">
        <w:t>mix</w:t>
      </w:r>
      <w:proofErr w:type="gramEnd"/>
      <w:r w:rsidR="004A14FF">
        <w:t xml:space="preserve"> but it includes Punjabi, Gujarati, Marathi, Urdu. Phrase construct happens in </w:t>
      </w:r>
      <w:r w:rsidR="009D74A6">
        <w:t>Roman</w:t>
      </w:r>
      <w:r w:rsidR="004A14FF">
        <w:t xml:space="preserve"> and Devanagari script.</w:t>
      </w:r>
      <w:r w:rsidR="004A14FF" w:rsidRPr="00DA24F3">
        <w:rPr>
          <w:rStyle w:val="FootnoteReference"/>
        </w:rPr>
        <w:footnoteReference w:id="4"/>
      </w:r>
    </w:p>
    <w:p w14:paraId="29D13CBF" w14:textId="46647840" w:rsidR="00F10B34" w:rsidRDefault="00F10B34" w:rsidP="00C83227">
      <w:pPr>
        <w:spacing w:line="360" w:lineRule="auto"/>
        <w:rPr>
          <w:szCs w:val="24"/>
        </w:rPr>
      </w:pPr>
    </w:p>
    <w:p w14:paraId="5BA5B6DF" w14:textId="77777777" w:rsidR="006B08E6" w:rsidRDefault="006B08E6" w:rsidP="00C83227">
      <w:pPr>
        <w:spacing w:line="360" w:lineRule="auto"/>
        <w:rPr>
          <w:szCs w:val="24"/>
        </w:rPr>
      </w:pPr>
    </w:p>
    <w:p w14:paraId="1CB55EC5" w14:textId="686E87F6" w:rsidR="006B08E6" w:rsidRPr="004A2B85" w:rsidRDefault="004A2B85" w:rsidP="004A2B85">
      <w:pPr>
        <w:rPr>
          <w:b/>
          <w:bCs/>
          <w:color w:val="0070C0"/>
        </w:rPr>
      </w:pPr>
      <w:bookmarkStart w:id="47" w:name="_Toc43876351"/>
      <w:r>
        <w:rPr>
          <w:b/>
          <w:bCs/>
          <w:color w:val="0070C0"/>
        </w:rPr>
        <w:t xml:space="preserve">1.2 </w:t>
      </w:r>
      <w:r w:rsidR="006B08E6" w:rsidRPr="004A2B85">
        <w:rPr>
          <w:b/>
          <w:bCs/>
          <w:color w:val="0070C0"/>
        </w:rPr>
        <w:t>Origin of Hinglish</w:t>
      </w:r>
      <w:bookmarkEnd w:id="47"/>
    </w:p>
    <w:p w14:paraId="34425DA2" w14:textId="6287AA3F" w:rsidR="00682120" w:rsidRDefault="006B08E6" w:rsidP="00C83227">
      <w:pPr>
        <w:spacing w:line="360" w:lineRule="auto"/>
        <w:rPr>
          <w:szCs w:val="24"/>
        </w:rPr>
      </w:pPr>
      <w:r>
        <w:rPr>
          <w:szCs w:val="24"/>
        </w:rPr>
        <w:t>Before Internet Era in India people use to communicate with each other in much cleaner format of the language and there was not much mix of other language or English</w:t>
      </w:r>
      <w:r w:rsidR="00A71CA3">
        <w:rPr>
          <w:szCs w:val="24"/>
        </w:rPr>
        <w:t xml:space="preserve"> and f</w:t>
      </w:r>
      <w:r>
        <w:rPr>
          <w:szCs w:val="24"/>
        </w:rPr>
        <w:t xml:space="preserve">or writing Hindi </w:t>
      </w:r>
      <w:r>
        <w:rPr>
          <w:szCs w:val="24"/>
        </w:rPr>
        <w:lastRenderedPageBreak/>
        <w:t xml:space="preserve">they were using </w:t>
      </w:r>
      <w:r w:rsidR="00A71CA3">
        <w:rPr>
          <w:szCs w:val="24"/>
        </w:rPr>
        <w:t>Devanagari</w:t>
      </w:r>
      <w:r>
        <w:rPr>
          <w:szCs w:val="24"/>
        </w:rPr>
        <w:t xml:space="preserve"> script. But</w:t>
      </w:r>
      <w:r w:rsidR="00682120">
        <w:rPr>
          <w:szCs w:val="24"/>
        </w:rPr>
        <w:t>,</w:t>
      </w:r>
      <w:r>
        <w:rPr>
          <w:szCs w:val="24"/>
        </w:rPr>
        <w:t xml:space="preserve"> with</w:t>
      </w:r>
      <w:r w:rsidR="00682120">
        <w:rPr>
          <w:szCs w:val="24"/>
        </w:rPr>
        <w:t xml:space="preserve"> the penetration of</w:t>
      </w:r>
      <w:r>
        <w:rPr>
          <w:szCs w:val="24"/>
        </w:rPr>
        <w:t xml:space="preserve"> </w:t>
      </w:r>
      <w:r w:rsidR="00682120">
        <w:rPr>
          <w:szCs w:val="24"/>
        </w:rPr>
        <w:t>i</w:t>
      </w:r>
      <w:r>
        <w:rPr>
          <w:szCs w:val="24"/>
        </w:rPr>
        <w:t>nternet</w:t>
      </w:r>
      <w:r w:rsidR="00682120">
        <w:rPr>
          <w:szCs w:val="24"/>
        </w:rPr>
        <w:t xml:space="preserve"> in the society</w:t>
      </w:r>
      <w:r>
        <w:rPr>
          <w:szCs w:val="24"/>
        </w:rPr>
        <w:t xml:space="preserve"> a new language started taking shape. Initial</w:t>
      </w:r>
      <w:r w:rsidR="00682120">
        <w:rPr>
          <w:szCs w:val="24"/>
        </w:rPr>
        <w:t>ly</w:t>
      </w:r>
      <w:r>
        <w:rPr>
          <w:szCs w:val="24"/>
        </w:rPr>
        <w:t xml:space="preserve"> </w:t>
      </w:r>
      <w:r w:rsidR="00682120">
        <w:rPr>
          <w:szCs w:val="24"/>
        </w:rPr>
        <w:t>when Devanagari</w:t>
      </w:r>
      <w:r>
        <w:rPr>
          <w:szCs w:val="24"/>
        </w:rPr>
        <w:t xml:space="preserve"> keyboards </w:t>
      </w:r>
      <w:r w:rsidR="00682120">
        <w:rPr>
          <w:szCs w:val="24"/>
        </w:rPr>
        <w:t xml:space="preserve">were not available people were using </w:t>
      </w:r>
      <w:r w:rsidR="009D74A6">
        <w:rPr>
          <w:szCs w:val="24"/>
        </w:rPr>
        <w:t>Roman</w:t>
      </w:r>
      <w:r w:rsidR="00682120">
        <w:rPr>
          <w:szCs w:val="24"/>
        </w:rPr>
        <w:t xml:space="preserve"> letters to write Hindi email, SMS</w:t>
      </w:r>
      <w:r>
        <w:rPr>
          <w:szCs w:val="24"/>
        </w:rPr>
        <w:t xml:space="preserve">. </w:t>
      </w:r>
    </w:p>
    <w:p w14:paraId="63DA6076" w14:textId="77777777" w:rsidR="00682120" w:rsidRDefault="00682120" w:rsidP="00C83227">
      <w:pPr>
        <w:spacing w:line="360" w:lineRule="auto"/>
        <w:rPr>
          <w:szCs w:val="24"/>
        </w:rPr>
      </w:pPr>
    </w:p>
    <w:p w14:paraId="040BC701" w14:textId="5F6C881C" w:rsidR="004454FB" w:rsidRDefault="00682120" w:rsidP="00C83227">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w:t>
      </w:r>
      <w:r w:rsidR="0096499D">
        <w:rPr>
          <w:szCs w:val="24"/>
        </w:rPr>
        <w:t>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sidR="00F63993">
        <w:rPr>
          <w:szCs w:val="24"/>
        </w:rPr>
        <w:t>n</w:t>
      </w:r>
      <w:r>
        <w:rPr>
          <w:szCs w:val="24"/>
        </w:rPr>
        <w:t>ani</w:t>
      </w:r>
      <w:proofErr w:type="spellEnd"/>
      <w:r>
        <w:rPr>
          <w:szCs w:val="24"/>
        </w:rPr>
        <w:t xml:space="preserve"> </w:t>
      </w:r>
      <w:proofErr w:type="spellStart"/>
      <w:r>
        <w:rPr>
          <w:szCs w:val="24"/>
        </w:rPr>
        <w:t>janta</w:t>
      </w:r>
      <w:proofErr w:type="spellEnd"/>
      <w:r>
        <w:rPr>
          <w:szCs w:val="24"/>
        </w:rPr>
        <w:t xml:space="preserve">”. </w:t>
      </w:r>
      <w:r w:rsidR="007D70E6">
        <w:rPr>
          <w:szCs w:val="24"/>
        </w:rPr>
        <w:t xml:space="preserve">This is Hindi in </w:t>
      </w:r>
      <w:r w:rsidR="009D74A6">
        <w:rPr>
          <w:szCs w:val="24"/>
        </w:rPr>
        <w:t>Roman</w:t>
      </w:r>
      <w:r w:rsidR="007D70E6">
        <w:rPr>
          <w:szCs w:val="24"/>
        </w:rPr>
        <w:t xml:space="preserve"> script. </w:t>
      </w:r>
      <w:r w:rsidR="00F63993">
        <w:rPr>
          <w:szCs w:val="24"/>
        </w:rPr>
        <w:t xml:space="preserve">We need to keep in mind that people do not follow any IAST or other map for writing Hinglish letters in Roman. </w:t>
      </w:r>
      <w:r w:rsidR="007D70E6">
        <w:rPr>
          <w:szCs w:val="24"/>
        </w:rPr>
        <w:t xml:space="preserve">Mobile phone and </w:t>
      </w:r>
      <w:r>
        <w:rPr>
          <w:szCs w:val="24"/>
        </w:rPr>
        <w:t xml:space="preserve">Internet </w:t>
      </w:r>
      <w:r w:rsidR="00F63993">
        <w:rPr>
          <w:szCs w:val="24"/>
        </w:rPr>
        <w:t>were</w:t>
      </w:r>
      <w:r>
        <w:rPr>
          <w:szCs w:val="24"/>
        </w:rPr>
        <w:t xml:space="preserve"> available to elite, educated journalist, professionals.</w:t>
      </w:r>
      <w:r w:rsidR="007D70E6">
        <w:rPr>
          <w:szCs w:val="24"/>
        </w:rPr>
        <w:t xml:space="preserve"> </w:t>
      </w:r>
      <w:r>
        <w:rPr>
          <w:szCs w:val="24"/>
        </w:rPr>
        <w:t xml:space="preserve">They started realising they are typing in </w:t>
      </w:r>
      <w:r w:rsidR="009D74A6">
        <w:rPr>
          <w:szCs w:val="24"/>
        </w:rPr>
        <w:t>Roman</w:t>
      </w:r>
      <w:r>
        <w:rPr>
          <w:szCs w:val="24"/>
        </w:rPr>
        <w:t xml:space="preserve"> </w:t>
      </w:r>
      <w:r w:rsidR="00F63993">
        <w:rPr>
          <w:szCs w:val="24"/>
        </w:rPr>
        <w:t xml:space="preserve">but </w:t>
      </w:r>
      <w:r w:rsidR="00286835">
        <w:rPr>
          <w:szCs w:val="24"/>
        </w:rPr>
        <w:t xml:space="preserve">some </w:t>
      </w:r>
      <w:r w:rsidR="00F63993">
        <w:rPr>
          <w:szCs w:val="24"/>
        </w:rPr>
        <w:t>w</w:t>
      </w:r>
      <w:r>
        <w:rPr>
          <w:szCs w:val="24"/>
        </w:rPr>
        <w:t xml:space="preserve">ords in </w:t>
      </w:r>
      <w:r w:rsidR="00286835">
        <w:rPr>
          <w:szCs w:val="24"/>
        </w:rPr>
        <w:t>English</w:t>
      </w:r>
      <w:r>
        <w:rPr>
          <w:szCs w:val="24"/>
        </w:rPr>
        <w:t xml:space="preserve"> </w:t>
      </w:r>
      <w:r w:rsidR="00286835">
        <w:rPr>
          <w:szCs w:val="24"/>
        </w:rPr>
        <w:t xml:space="preserve">so translating them </w:t>
      </w:r>
      <w:r>
        <w:rPr>
          <w:szCs w:val="24"/>
        </w:rPr>
        <w:t xml:space="preserve">and then typing in </w:t>
      </w:r>
      <w:r w:rsidR="009D74A6">
        <w:rPr>
          <w:szCs w:val="24"/>
        </w:rPr>
        <w:t>Roman</w:t>
      </w:r>
      <w:r>
        <w:rPr>
          <w:szCs w:val="24"/>
        </w:rPr>
        <w:t xml:space="preserve"> is painful. So</w:t>
      </w:r>
      <w:r w:rsidR="007D70E6">
        <w:rPr>
          <w:szCs w:val="24"/>
        </w:rPr>
        <w:t>,</w:t>
      </w:r>
      <w:r>
        <w:rPr>
          <w:szCs w:val="24"/>
        </w:rPr>
        <w:t xml:space="preserve"> text became like this </w:t>
      </w:r>
      <w:r w:rsidR="006B08E6">
        <w:rPr>
          <w:szCs w:val="24"/>
        </w:rPr>
        <w:t xml:space="preserve">“Main is </w:t>
      </w:r>
      <w:r w:rsidR="004454FB">
        <w:rPr>
          <w:szCs w:val="24"/>
        </w:rPr>
        <w:t xml:space="preserve">phone ko use </w:t>
      </w:r>
      <w:proofErr w:type="spellStart"/>
      <w:r w:rsidR="004454FB">
        <w:rPr>
          <w:szCs w:val="24"/>
        </w:rPr>
        <w:t>karna</w:t>
      </w:r>
      <w:proofErr w:type="spellEnd"/>
      <w:r w:rsidR="004454FB">
        <w:rPr>
          <w:szCs w:val="24"/>
        </w:rPr>
        <w:t xml:space="preserve"> </w:t>
      </w:r>
      <w:proofErr w:type="spellStart"/>
      <w:r w:rsidR="004454FB">
        <w:rPr>
          <w:szCs w:val="24"/>
        </w:rPr>
        <w:t>nahi</w:t>
      </w:r>
      <w:proofErr w:type="spellEnd"/>
      <w:r w:rsidR="004454FB">
        <w:rPr>
          <w:szCs w:val="24"/>
        </w:rPr>
        <w:t xml:space="preserve"> </w:t>
      </w:r>
      <w:proofErr w:type="spellStart"/>
      <w:r w:rsidR="004454FB">
        <w:rPr>
          <w:szCs w:val="24"/>
        </w:rPr>
        <w:t>janta</w:t>
      </w:r>
      <w:proofErr w:type="spellEnd"/>
      <w:r w:rsidR="004454FB">
        <w:rPr>
          <w:szCs w:val="24"/>
        </w:rPr>
        <w:t xml:space="preserve">”. </w:t>
      </w:r>
      <w:r w:rsidR="009D74A6">
        <w:rPr>
          <w:szCs w:val="24"/>
        </w:rPr>
        <w:t>Roman</w:t>
      </w:r>
      <w:r w:rsidR="004454FB">
        <w:rPr>
          <w:szCs w:val="24"/>
        </w:rPr>
        <w:t xml:space="preserve"> script with Hindi and English words. </w:t>
      </w:r>
    </w:p>
    <w:p w14:paraId="1B89FBA4" w14:textId="77777777" w:rsidR="006B08E6" w:rsidRDefault="006B08E6" w:rsidP="00C83227">
      <w:pPr>
        <w:spacing w:line="360" w:lineRule="auto"/>
        <w:rPr>
          <w:szCs w:val="24"/>
        </w:rPr>
      </w:pPr>
    </w:p>
    <w:p w14:paraId="46F9AFF0" w14:textId="58C30615" w:rsidR="006B08E6" w:rsidRDefault="006B08E6" w:rsidP="00C83227">
      <w:pPr>
        <w:spacing w:line="360" w:lineRule="auto"/>
        <w:rPr>
          <w:szCs w:val="24"/>
        </w:rPr>
      </w:pPr>
      <w:r>
        <w:rPr>
          <w:szCs w:val="24"/>
        </w:rPr>
        <w:t xml:space="preserve">Over the period of time when </w:t>
      </w:r>
      <w:r w:rsidR="00682120">
        <w:rPr>
          <w:szCs w:val="24"/>
        </w:rPr>
        <w:t>Devanagari</w:t>
      </w:r>
      <w:r>
        <w:rPr>
          <w:szCs w:val="24"/>
        </w:rPr>
        <w:t xml:space="preserve"> keyboards were easily available people started using </w:t>
      </w:r>
      <w:r w:rsidR="00682120">
        <w:rPr>
          <w:szCs w:val="24"/>
        </w:rPr>
        <w:t>Devanagari</w:t>
      </w:r>
      <w:r>
        <w:rPr>
          <w:szCs w:val="24"/>
        </w:rPr>
        <w:t xml:space="preserve"> keyboards for writing Hindi</w:t>
      </w:r>
      <w:r w:rsidR="004454FB">
        <w:rPr>
          <w:szCs w:val="24"/>
        </w:rPr>
        <w:t xml:space="preserve">, but by that </w:t>
      </w:r>
      <w:r w:rsidR="00286835">
        <w:rPr>
          <w:szCs w:val="24"/>
        </w:rPr>
        <w:t xml:space="preserve">time </w:t>
      </w:r>
      <w:r w:rsidR="004454FB">
        <w:rPr>
          <w:szCs w:val="24"/>
        </w:rPr>
        <w:t xml:space="preserve">so much English has come in day to day conversation that they felt it is </w:t>
      </w:r>
      <w:r w:rsidR="00682120">
        <w:rPr>
          <w:szCs w:val="24"/>
        </w:rPr>
        <w:t>uncomfortable</w:t>
      </w:r>
      <w:r w:rsidR="004454FB">
        <w:rPr>
          <w:szCs w:val="24"/>
        </w:rPr>
        <w:t xml:space="preserve"> to use Hindi words. So</w:t>
      </w:r>
      <w:r w:rsidR="00286835">
        <w:rPr>
          <w:szCs w:val="24"/>
        </w:rPr>
        <w:t>,</w:t>
      </w:r>
      <w:r w:rsidR="004454FB">
        <w:rPr>
          <w:szCs w:val="24"/>
        </w:rPr>
        <w:t xml:space="preserve"> they write like this.</w:t>
      </w:r>
    </w:p>
    <w:p w14:paraId="78BB1DD8" w14:textId="7CA01587" w:rsidR="007D70E6" w:rsidRDefault="004454FB" w:rsidP="00C83227">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w:t>
      </w:r>
      <w:r w:rsidR="00682120">
        <w:rPr>
          <w:szCs w:val="24"/>
          <w:lang w:val="en-US"/>
        </w:rPr>
        <w:t>Devanagari</w:t>
      </w:r>
      <w:r>
        <w:rPr>
          <w:szCs w:val="24"/>
          <w:lang w:val="en-US"/>
        </w:rPr>
        <w:t xml:space="preserve"> script with Hindi and English words.</w:t>
      </w:r>
      <w:r w:rsidR="007D70E6">
        <w:rPr>
          <w:szCs w:val="24"/>
          <w:lang w:val="en-US"/>
        </w:rPr>
        <w:t xml:space="preserve"> </w:t>
      </w:r>
      <w:r>
        <w:rPr>
          <w:szCs w:val="24"/>
        </w:rPr>
        <w:t xml:space="preserve">Over the period of time people started realizing </w:t>
      </w:r>
      <w:r w:rsidR="007D70E6">
        <w:rPr>
          <w:szCs w:val="24"/>
        </w:rPr>
        <w:t xml:space="preserve">it is becoming difficult to know which word is Hindi and which one is English therefore a word </w:t>
      </w:r>
      <w:r>
        <w:rPr>
          <w:szCs w:val="24"/>
        </w:rPr>
        <w:t xml:space="preserve">which come from English root should be written in </w:t>
      </w:r>
      <w:r w:rsidR="009D74A6">
        <w:rPr>
          <w:szCs w:val="24"/>
        </w:rPr>
        <w:t>Roman</w:t>
      </w:r>
      <w:r>
        <w:rPr>
          <w:szCs w:val="24"/>
        </w:rPr>
        <w:t xml:space="preserve"> and word which are from Hindi root should be written in Dev</w:t>
      </w:r>
      <w:r w:rsidR="00286835">
        <w:rPr>
          <w:szCs w:val="24"/>
        </w:rPr>
        <w:t>a</w:t>
      </w:r>
      <w:r>
        <w:rPr>
          <w:szCs w:val="24"/>
        </w:rPr>
        <w:t xml:space="preserve">nagari. So, they </w:t>
      </w:r>
      <w:r w:rsidR="00286835">
        <w:rPr>
          <w:szCs w:val="24"/>
        </w:rPr>
        <w:t xml:space="preserve">started </w:t>
      </w:r>
      <w:r>
        <w:rPr>
          <w:szCs w:val="24"/>
        </w:rPr>
        <w:t>writ</w:t>
      </w:r>
      <w:r w:rsidR="00286835">
        <w:rPr>
          <w:szCs w:val="24"/>
        </w:rPr>
        <w:t xml:space="preserve">ing </w:t>
      </w:r>
      <w:r>
        <w:rPr>
          <w:szCs w:val="24"/>
        </w:rPr>
        <w:t>like this.</w:t>
      </w:r>
      <w:r w:rsidR="007D70E6">
        <w:rPr>
          <w:szCs w:val="24"/>
        </w:rPr>
        <w:t xml:space="preserve"> </w:t>
      </w:r>
      <w:r>
        <w:rPr>
          <w:szCs w:val="24"/>
        </w:rPr>
        <w:t>“</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w:t>
      </w:r>
      <w:r w:rsidR="007D70E6">
        <w:rPr>
          <w:szCs w:val="24"/>
          <w:lang w:val="en-US"/>
        </w:rPr>
        <w:t xml:space="preserve"> Devanagari</w:t>
      </w:r>
      <w:r>
        <w:rPr>
          <w:szCs w:val="24"/>
          <w:lang w:val="en-US"/>
        </w:rPr>
        <w:t xml:space="preserve"> &amp; </w:t>
      </w:r>
      <w:r w:rsidR="009D74A6">
        <w:rPr>
          <w:szCs w:val="24"/>
          <w:lang w:val="en-US"/>
        </w:rPr>
        <w:t>Roman</w:t>
      </w:r>
      <w:r>
        <w:rPr>
          <w:szCs w:val="24"/>
          <w:lang w:val="en-US"/>
        </w:rPr>
        <w:t xml:space="preserve"> mixed for Hindi and English words.</w:t>
      </w:r>
    </w:p>
    <w:p w14:paraId="404DD335" w14:textId="012373D0" w:rsidR="00286835" w:rsidRDefault="00286835" w:rsidP="00C83227">
      <w:pPr>
        <w:spacing w:line="360" w:lineRule="auto"/>
        <w:rPr>
          <w:szCs w:val="24"/>
          <w:lang w:val="en-US"/>
        </w:rPr>
      </w:pPr>
    </w:p>
    <w:p w14:paraId="220980A8" w14:textId="047134CA" w:rsidR="0096499D" w:rsidRDefault="00C3171E" w:rsidP="0096499D">
      <w:pPr>
        <w:pStyle w:val="Caption"/>
      </w:pPr>
      <w:r w:rsidRPr="00C3171E">
        <w:rPr>
          <w:noProof/>
        </w:rPr>
        <w:drawing>
          <wp:inline distT="0" distB="0" distL="0" distR="0" wp14:anchorId="0602E9FA" wp14:editId="60F0674D">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22767" cy="2802732"/>
                    </a:xfrm>
                    <a:prstGeom prst="rect">
                      <a:avLst/>
                    </a:prstGeom>
                  </pic:spPr>
                </pic:pic>
              </a:graphicData>
            </a:graphic>
          </wp:inline>
        </w:drawing>
      </w:r>
    </w:p>
    <w:p w14:paraId="481EA597" w14:textId="50C25DE6" w:rsidR="0096499D" w:rsidRDefault="0096499D" w:rsidP="0096499D">
      <w:pPr>
        <w:pStyle w:val="Caption"/>
        <w:rPr>
          <w:szCs w:val="24"/>
          <w:lang w:val="en-US"/>
        </w:rPr>
      </w:pPr>
      <w:bookmarkStart w:id="48" w:name="_Toc44527068"/>
      <w:bookmarkStart w:id="49" w:name="_Toc48136472"/>
      <w:r>
        <w:lastRenderedPageBreak/>
        <w:t xml:space="preserve">Figure </w:t>
      </w:r>
      <w:r w:rsidR="00DE1FD7">
        <w:fldChar w:fldCharType="begin"/>
      </w:r>
      <w:r w:rsidR="00DE1FD7">
        <w:instrText xml:space="preserve"> SEQ Figure \* ARABIC </w:instrText>
      </w:r>
      <w:r w:rsidR="00DE1FD7">
        <w:fldChar w:fldCharType="separate"/>
      </w:r>
      <w:r w:rsidR="00BC2FDF">
        <w:rPr>
          <w:noProof/>
        </w:rPr>
        <w:t>1</w:t>
      </w:r>
      <w:r w:rsidR="00DE1FD7">
        <w:rPr>
          <w:noProof/>
        </w:rPr>
        <w:fldChar w:fldCharType="end"/>
      </w:r>
      <w:r>
        <w:rPr>
          <w:lang w:val="en-US"/>
        </w:rPr>
        <w:t>: Evolution of Hinglish</w:t>
      </w:r>
      <w:bookmarkEnd w:id="48"/>
      <w:bookmarkEnd w:id="49"/>
    </w:p>
    <w:p w14:paraId="2B2B0668" w14:textId="2466D0C9" w:rsidR="007A2405" w:rsidRDefault="007D70E6" w:rsidP="00C83227">
      <w:pPr>
        <w:spacing w:line="360" w:lineRule="auto"/>
        <w:rPr>
          <w:rFonts w:ascii="Helvetica" w:hAnsi="Helvetica" w:cs="Mangal"/>
          <w:color w:val="000000"/>
          <w:lang w:bidi="hi-IN"/>
        </w:rPr>
      </w:pPr>
      <w:r>
        <w:rPr>
          <w:szCs w:val="24"/>
          <w:lang w:val="en-US"/>
        </w:rPr>
        <w:t xml:space="preserve">Today if you read any Hindi speaker’s </w:t>
      </w:r>
      <w:r w:rsidR="0096499D">
        <w:rPr>
          <w:szCs w:val="24"/>
          <w:lang w:val="en-US"/>
        </w:rPr>
        <w:t xml:space="preserve">WhatsApp, </w:t>
      </w:r>
      <w:proofErr w:type="gramStart"/>
      <w:r>
        <w:rPr>
          <w:szCs w:val="24"/>
          <w:lang w:val="en-US"/>
        </w:rPr>
        <w:t>twitter</w:t>
      </w:r>
      <w:proofErr w:type="gramEnd"/>
      <w:r>
        <w:rPr>
          <w:szCs w:val="24"/>
          <w:lang w:val="en-US"/>
        </w:rPr>
        <w:t xml:space="preserve"> or Facebook message you will find they use words from different Indian languages like</w:t>
      </w:r>
      <w:r w:rsidR="004454FB">
        <w:rPr>
          <w:szCs w:val="24"/>
          <w:lang w:val="en-US"/>
        </w:rPr>
        <w:t xml:space="preserve"> Urdu, Marathi, </w:t>
      </w:r>
      <w:r w:rsidR="0096499D">
        <w:rPr>
          <w:szCs w:val="24"/>
          <w:lang w:val="en-US"/>
        </w:rPr>
        <w:t>Bangla</w:t>
      </w:r>
      <w:r w:rsidR="004454FB">
        <w:rPr>
          <w:szCs w:val="24"/>
          <w:lang w:val="en-US"/>
        </w:rPr>
        <w:t xml:space="preserve">, </w:t>
      </w:r>
      <w:r w:rsidR="0096499D">
        <w:rPr>
          <w:szCs w:val="24"/>
          <w:lang w:val="en-US"/>
        </w:rPr>
        <w:t>Punjabi</w:t>
      </w:r>
      <w:r w:rsidR="004454FB">
        <w:rPr>
          <w:szCs w:val="24"/>
          <w:lang w:val="en-US"/>
        </w:rPr>
        <w:t xml:space="preserve"> </w:t>
      </w:r>
      <w:r>
        <w:rPr>
          <w:szCs w:val="24"/>
          <w:lang w:val="en-US"/>
        </w:rPr>
        <w:t xml:space="preserve">and write </w:t>
      </w:r>
      <w:r w:rsidR="004454FB">
        <w:rPr>
          <w:szCs w:val="24"/>
          <w:lang w:val="en-US"/>
        </w:rPr>
        <w:t xml:space="preserve">either </w:t>
      </w:r>
      <w:r>
        <w:rPr>
          <w:szCs w:val="24"/>
          <w:lang w:val="en-US"/>
        </w:rPr>
        <w:t xml:space="preserve">in </w:t>
      </w:r>
      <w:r w:rsidR="0096499D">
        <w:rPr>
          <w:szCs w:val="24"/>
          <w:lang w:val="en-US"/>
        </w:rPr>
        <w:t>Devanagari</w:t>
      </w:r>
      <w:r w:rsidR="004454FB">
        <w:rPr>
          <w:szCs w:val="24"/>
          <w:lang w:val="en-US"/>
        </w:rPr>
        <w:t xml:space="preserve"> or </w:t>
      </w:r>
      <w:r>
        <w:rPr>
          <w:szCs w:val="24"/>
          <w:lang w:val="en-US"/>
        </w:rPr>
        <w:t xml:space="preserve">in </w:t>
      </w:r>
      <w:r w:rsidR="009D74A6">
        <w:rPr>
          <w:szCs w:val="24"/>
          <w:lang w:val="en-US"/>
        </w:rPr>
        <w:t>Roman</w:t>
      </w:r>
      <w:r w:rsidR="004454FB">
        <w:rPr>
          <w:szCs w:val="24"/>
          <w:lang w:val="en-US"/>
        </w:rPr>
        <w:t>.</w:t>
      </w:r>
      <w:r>
        <w:rPr>
          <w:szCs w:val="24"/>
          <w:lang w:val="en-US"/>
        </w:rPr>
        <w:t xml:space="preserve"> </w:t>
      </w:r>
      <w:r w:rsidR="00812783">
        <w:rPr>
          <w:rFonts w:ascii="Helvetica" w:hAnsi="Helvetica" w:cs="Mangal"/>
          <w:color w:val="000000"/>
          <w:lang w:bidi="hi-IN"/>
        </w:rPr>
        <w:t>“</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w:t>
      </w:r>
      <w:proofErr w:type="spellStart"/>
      <w:r w:rsidR="004454FB">
        <w:rPr>
          <w:rFonts w:ascii="Helvetica" w:hAnsi="Helvetica" w:cs="Mangal"/>
          <w:color w:val="000000"/>
          <w:cs/>
          <w:lang w:bidi="hi-IN"/>
        </w:rPr>
        <w:t>मोंजुलिका</w:t>
      </w:r>
      <w:proofErr w:type="spellEnd"/>
      <w:r w:rsidR="004454FB">
        <w:rPr>
          <w:rFonts w:ascii="Helvetica" w:hAnsi="Helvetica" w:cs="Mangal"/>
          <w:color w:val="000000"/>
          <w:cs/>
          <w:lang w:bidi="hi-IN"/>
        </w:rPr>
        <w:t>.</w:t>
      </w:r>
      <w:r w:rsidR="004454FB">
        <w:rPr>
          <w:rFonts w:ascii="Helvetica" w:hAnsi="Helvetica" w:cs="Mangal"/>
          <w:color w:val="000000"/>
          <w:lang w:bidi="hi-IN"/>
        </w:rPr>
        <w:t xml:space="preserve"> </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राजा को </w:t>
      </w:r>
      <w:r w:rsidR="00812783">
        <w:rPr>
          <w:rFonts w:ascii="Helvetica" w:hAnsi="Helvetica" w:cs="Mangal" w:hint="cs"/>
          <w:color w:val="000000"/>
          <w:cs/>
          <w:lang w:bidi="hi-IN"/>
        </w:rPr>
        <w:t xml:space="preserve">जरूर </w:t>
      </w:r>
      <w:proofErr w:type="spellStart"/>
      <w:r w:rsidR="004454FB">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sidR="00812783">
        <w:rPr>
          <w:rFonts w:ascii="Helvetica" w:hAnsi="Helvetica" w:cs="Mangal"/>
          <w:color w:val="000000"/>
          <w:lang w:bidi="hi-IN"/>
        </w:rPr>
        <w:t xml:space="preserve">, </w:t>
      </w:r>
      <w:r w:rsidR="00812783">
        <w:rPr>
          <w:rFonts w:ascii="Helvetica" w:hAnsi="Helvetica" w:cs="Mangal"/>
          <w:color w:val="000000"/>
          <w:lang w:val="en-US" w:bidi="hi-IN"/>
        </w:rPr>
        <w:t>but why you want to kill him?</w:t>
      </w:r>
      <w:r w:rsidR="00812783">
        <w:rPr>
          <w:rFonts w:ascii="Helvetica" w:hAnsi="Helvetica" w:cs="Mangal"/>
          <w:color w:val="000000"/>
          <w:lang w:bidi="hi-IN"/>
        </w:rPr>
        <w:t xml:space="preserve">”. Here Hindi, </w:t>
      </w:r>
      <w:r w:rsidR="0096499D">
        <w:rPr>
          <w:rFonts w:ascii="Helvetica" w:hAnsi="Helvetica" w:cs="Mangal"/>
          <w:color w:val="000000"/>
          <w:lang w:bidi="hi-IN"/>
        </w:rPr>
        <w:t>Bangla</w:t>
      </w:r>
      <w:r w:rsidR="00812783">
        <w:rPr>
          <w:rFonts w:ascii="Helvetica" w:hAnsi="Helvetica" w:cs="Mangal"/>
          <w:color w:val="000000"/>
          <w:lang w:bidi="hi-IN"/>
        </w:rPr>
        <w:t xml:space="preserve">, </w:t>
      </w:r>
      <w:proofErr w:type="gramStart"/>
      <w:r w:rsidR="00812783">
        <w:rPr>
          <w:rFonts w:ascii="Helvetica" w:hAnsi="Helvetica" w:cs="Mangal"/>
          <w:color w:val="000000"/>
          <w:lang w:bidi="hi-IN"/>
        </w:rPr>
        <w:t>Urdu</w:t>
      </w:r>
      <w:proofErr w:type="gramEnd"/>
      <w:r w:rsidR="00812783">
        <w:rPr>
          <w:rFonts w:ascii="Helvetica" w:hAnsi="Helvetica" w:cs="Mangal"/>
          <w:color w:val="000000"/>
          <w:lang w:bidi="hi-IN"/>
        </w:rPr>
        <w:t xml:space="preserve"> and English 4 languages used</w:t>
      </w:r>
      <w:r>
        <w:rPr>
          <w:rFonts w:ascii="Helvetica" w:hAnsi="Helvetica" w:cs="Mangal"/>
          <w:color w:val="000000"/>
          <w:lang w:bidi="hi-IN"/>
        </w:rPr>
        <w:t xml:space="preserve"> along with emoticon</w:t>
      </w:r>
      <w:r w:rsidR="00812783">
        <w:rPr>
          <w:rFonts w:ascii="Helvetica" w:hAnsi="Helvetica" w:cs="Mangal"/>
          <w:color w:val="000000"/>
          <w:lang w:bidi="hi-IN"/>
        </w:rPr>
        <w:t xml:space="preserve"> and written in two scripts </w:t>
      </w:r>
      <w:r>
        <w:rPr>
          <w:rFonts w:ascii="Helvetica" w:hAnsi="Helvetica" w:cs="Mangal"/>
          <w:color w:val="000000"/>
          <w:lang w:bidi="hi-IN"/>
        </w:rPr>
        <w:t>Devanagari</w:t>
      </w:r>
      <w:r w:rsidR="00812783">
        <w:rPr>
          <w:rFonts w:ascii="Helvetica" w:hAnsi="Helvetica" w:cs="Mangal"/>
          <w:color w:val="000000"/>
          <w:lang w:bidi="hi-IN"/>
        </w:rPr>
        <w:t xml:space="preserve"> and </w:t>
      </w:r>
      <w:r w:rsidR="009D74A6">
        <w:rPr>
          <w:rFonts w:ascii="Helvetica" w:hAnsi="Helvetica" w:cs="Mangal"/>
          <w:color w:val="000000"/>
          <w:lang w:bidi="hi-IN"/>
        </w:rPr>
        <w:t>Roman</w:t>
      </w:r>
      <w:r w:rsidR="00812783">
        <w:rPr>
          <w:rFonts w:ascii="Helvetica" w:hAnsi="Helvetica" w:cs="Mangal"/>
          <w:color w:val="000000"/>
          <w:lang w:bidi="hi-IN"/>
        </w:rPr>
        <w:t>. This is Hinglish</w:t>
      </w:r>
      <w:r w:rsidR="007A2405">
        <w:rPr>
          <w:rFonts w:ascii="Helvetica" w:hAnsi="Helvetica" w:cs="Mangal"/>
          <w:color w:val="000000"/>
          <w:lang w:bidi="hi-IN"/>
        </w:rPr>
        <w:t xml:space="preserve">. </w:t>
      </w:r>
    </w:p>
    <w:p w14:paraId="17646280" w14:textId="77777777" w:rsidR="0096499D" w:rsidRDefault="0096499D" w:rsidP="00C83227">
      <w:pPr>
        <w:spacing w:line="360" w:lineRule="auto"/>
        <w:rPr>
          <w:rFonts w:ascii="Helvetica" w:hAnsi="Helvetica" w:cs="Mangal"/>
          <w:color w:val="000000"/>
          <w:lang w:bidi="hi-IN"/>
        </w:rPr>
      </w:pPr>
    </w:p>
    <w:p w14:paraId="146189F6" w14:textId="5EAE6C5C" w:rsidR="00024743" w:rsidRDefault="00812783" w:rsidP="00C83227">
      <w:pPr>
        <w:spacing w:line="360" w:lineRule="auto"/>
      </w:pPr>
      <w:r>
        <w:t xml:space="preserve">Today Hindi social media, Hindi comment boxes of product, Hindi news articles are full of this kind of language, Hinglish. </w:t>
      </w:r>
      <w:r w:rsidR="007D70E6">
        <w:t>Therefore,</w:t>
      </w:r>
      <w:r>
        <w:t xml:space="preserve"> this work using Hinglish language is high value from the angle of practical usage.</w:t>
      </w:r>
      <w:bookmarkStart w:id="50" w:name="_Toc43876352"/>
    </w:p>
    <w:p w14:paraId="647FFB22" w14:textId="77777777" w:rsidR="00E15A53" w:rsidRPr="00901A88" w:rsidRDefault="00E15A53" w:rsidP="00C83227">
      <w:pPr>
        <w:spacing w:line="360" w:lineRule="auto"/>
      </w:pPr>
    </w:p>
    <w:p w14:paraId="7D251A75" w14:textId="52DA4DB8" w:rsidR="00812783" w:rsidRPr="004A2B85" w:rsidRDefault="004A2B85" w:rsidP="004A2B85">
      <w:pPr>
        <w:rPr>
          <w:b/>
          <w:bCs/>
          <w:color w:val="0070C0"/>
        </w:rPr>
      </w:pPr>
      <w:r>
        <w:rPr>
          <w:b/>
          <w:bCs/>
          <w:color w:val="0070C0"/>
        </w:rPr>
        <w:t xml:space="preserve">1.3 </w:t>
      </w:r>
      <w:r w:rsidR="00812783" w:rsidRPr="004A2B85">
        <w:rPr>
          <w:b/>
          <w:bCs/>
          <w:color w:val="0070C0"/>
        </w:rPr>
        <w:t>What is Sarcasm?</w:t>
      </w:r>
      <w:bookmarkEnd w:id="50"/>
    </w:p>
    <w:p w14:paraId="445B47EC" w14:textId="77777777" w:rsidR="00C74C38" w:rsidRDefault="00812783" w:rsidP="00C83227">
      <w:pPr>
        <w:spacing w:line="360" w:lineRule="auto"/>
        <w:rPr>
          <w:szCs w:val="24"/>
        </w:rPr>
      </w:pPr>
      <w:r>
        <w:rPr>
          <w:szCs w:val="24"/>
        </w:rPr>
        <w:t xml:space="preserve">Your friend come to you and speak </w:t>
      </w:r>
      <w:r w:rsidR="002F697C">
        <w:rPr>
          <w:szCs w:val="24"/>
        </w:rPr>
        <w:t xml:space="preserve">something to you, </w:t>
      </w:r>
      <w:r w:rsidR="00684AB7" w:rsidRPr="00684AB7">
        <w:rPr>
          <w:szCs w:val="24"/>
        </w:rPr>
        <w:t xml:space="preserve">from the tone of his language, his body language, choice of his words, time  and situation </w:t>
      </w:r>
      <w:r w:rsidR="002F697C">
        <w:rPr>
          <w:szCs w:val="24"/>
        </w:rPr>
        <w:t>he</w:t>
      </w:r>
      <w:r w:rsidR="00684AB7" w:rsidRPr="00684AB7">
        <w:rPr>
          <w:szCs w:val="24"/>
        </w:rPr>
        <w:t xml:space="preserve"> is </w:t>
      </w:r>
      <w:r w:rsidR="002F697C">
        <w:rPr>
          <w:szCs w:val="24"/>
        </w:rPr>
        <w:t xml:space="preserve">speaking </w:t>
      </w:r>
      <w:r w:rsidR="00684AB7" w:rsidRPr="00684AB7">
        <w:rPr>
          <w:szCs w:val="24"/>
        </w:rPr>
        <w:t xml:space="preserve">you </w:t>
      </w:r>
      <w:r w:rsidR="002F697C">
        <w:rPr>
          <w:szCs w:val="24"/>
        </w:rPr>
        <w:t>realised</w:t>
      </w:r>
      <w:r w:rsidR="00684AB7" w:rsidRPr="00684AB7">
        <w:rPr>
          <w:szCs w:val="24"/>
        </w:rPr>
        <w:t xml:space="preserve"> that the real meaning of </w:t>
      </w:r>
      <w:r w:rsidR="002F697C">
        <w:rPr>
          <w:szCs w:val="24"/>
        </w:rPr>
        <w:t xml:space="preserve">what he is saying is </w:t>
      </w:r>
      <w:r w:rsidR="00684AB7" w:rsidRPr="00684AB7">
        <w:rPr>
          <w:szCs w:val="24"/>
        </w:rPr>
        <w:t>completely opposite</w:t>
      </w:r>
      <w:r w:rsidR="002F697C">
        <w:rPr>
          <w:szCs w:val="24"/>
        </w:rPr>
        <w:t xml:space="preserve">. </w:t>
      </w:r>
      <w:r w:rsidR="00684AB7" w:rsidRPr="00684AB7">
        <w:rPr>
          <w:szCs w:val="24"/>
        </w:rPr>
        <w:t xml:space="preserve">It may be easier for you to detect this opposite sense if you are aware about the complete context but if you are not aware about </w:t>
      </w:r>
      <w:r w:rsidR="00C74C38">
        <w:rPr>
          <w:rFonts w:cs="Mangal"/>
          <w:szCs w:val="21"/>
          <w:lang w:bidi="hi-IN"/>
        </w:rPr>
        <w:t xml:space="preserve">the context </w:t>
      </w:r>
      <w:r w:rsidR="00684AB7" w:rsidRPr="00684AB7">
        <w:rPr>
          <w:szCs w:val="24"/>
        </w:rPr>
        <w:t>then even as intelligent human you may miss the real meaning of what is being said.</w:t>
      </w:r>
      <w:r w:rsidR="002F697C">
        <w:rPr>
          <w:szCs w:val="24"/>
        </w:rPr>
        <w:t xml:space="preserve"> </w:t>
      </w:r>
    </w:p>
    <w:p w14:paraId="2C428EF0" w14:textId="77777777" w:rsidR="00C74C38" w:rsidRDefault="00C74C38" w:rsidP="00C83227">
      <w:pPr>
        <w:spacing w:line="360" w:lineRule="auto"/>
        <w:rPr>
          <w:szCs w:val="24"/>
        </w:rPr>
      </w:pPr>
    </w:p>
    <w:p w14:paraId="1D7282DB" w14:textId="44F2550D" w:rsidR="002F697C" w:rsidRDefault="002F697C" w:rsidP="00C83227">
      <w:pPr>
        <w:spacing w:line="360" w:lineRule="auto"/>
        <w:rPr>
          <w:szCs w:val="24"/>
        </w:rPr>
      </w:pPr>
      <w:r>
        <w:rPr>
          <w:szCs w:val="24"/>
        </w:rPr>
        <w:t xml:space="preserve">For example, you open the door for your </w:t>
      </w:r>
      <w:r w:rsidR="007A2405">
        <w:rPr>
          <w:szCs w:val="24"/>
        </w:rPr>
        <w:t>friend,</w:t>
      </w:r>
      <w:r>
        <w:rPr>
          <w:szCs w:val="24"/>
        </w:rPr>
        <w:t xml:space="preserve"> and he says wow</w:t>
      </w:r>
      <w:r w:rsidR="00C74C38">
        <w:rPr>
          <w:szCs w:val="24"/>
        </w:rPr>
        <w:t>!</w:t>
      </w:r>
      <w:r>
        <w:rPr>
          <w:szCs w:val="24"/>
        </w:rPr>
        <w:t xml:space="preserve"> your looking handsome in this </w:t>
      </w:r>
      <w:r w:rsidR="007A2405">
        <w:rPr>
          <w:szCs w:val="24"/>
        </w:rPr>
        <w:t>T-shirt</w:t>
      </w:r>
      <w:r>
        <w:rPr>
          <w:szCs w:val="24"/>
        </w:rPr>
        <w:t xml:space="preserve">. You know that this is </w:t>
      </w:r>
      <w:r w:rsidR="007A2405">
        <w:rPr>
          <w:szCs w:val="24"/>
        </w:rPr>
        <w:t xml:space="preserve">an </w:t>
      </w:r>
      <w:r>
        <w:rPr>
          <w:szCs w:val="24"/>
        </w:rPr>
        <w:t>old T-shirt and many times your friend has seen this. But still not aware of full context, you</w:t>
      </w:r>
      <w:r w:rsidR="007A2405">
        <w:rPr>
          <w:szCs w:val="24"/>
        </w:rPr>
        <w:t xml:space="preserve"> hesitantly</w:t>
      </w:r>
      <w:r>
        <w:rPr>
          <w:szCs w:val="24"/>
        </w:rPr>
        <w:t xml:space="preserve"> say thank </w:t>
      </w:r>
      <w:r w:rsidR="007A2405">
        <w:rPr>
          <w:szCs w:val="24"/>
        </w:rPr>
        <w:t xml:space="preserve">and </w:t>
      </w:r>
      <w:r>
        <w:rPr>
          <w:szCs w:val="24"/>
        </w:rPr>
        <w:t>you invite him inside. After 15 minutes you check yourself in the mirror and realised that you</w:t>
      </w:r>
      <w:r w:rsidR="00C74C38">
        <w:rPr>
          <w:szCs w:val="24"/>
        </w:rPr>
        <w:t xml:space="preserve"> are</w:t>
      </w:r>
      <w:r>
        <w:rPr>
          <w:szCs w:val="24"/>
        </w:rPr>
        <w:t xml:space="preserve"> wearing T-shirt flip side. Now you are embarrassed for your “Thank you” response.</w:t>
      </w:r>
    </w:p>
    <w:p w14:paraId="1FB5A58C" w14:textId="77777777" w:rsidR="00C74C38" w:rsidRDefault="00C74C38" w:rsidP="00C83227">
      <w:pPr>
        <w:spacing w:line="360" w:lineRule="auto"/>
        <w:rPr>
          <w:szCs w:val="24"/>
        </w:rPr>
      </w:pPr>
    </w:p>
    <w:p w14:paraId="644B8186" w14:textId="1F30CC5B" w:rsidR="002F697C" w:rsidRDefault="002F697C" w:rsidP="00C83227">
      <w:pPr>
        <w:spacing w:line="360" w:lineRule="auto"/>
        <w:rPr>
          <w:szCs w:val="24"/>
        </w:rPr>
      </w:pPr>
      <w:r>
        <w:rPr>
          <w:szCs w:val="24"/>
        </w:rPr>
        <w:t>What your friend did was sarcastic</w:t>
      </w:r>
      <w:r w:rsidR="007A2405">
        <w:rPr>
          <w:szCs w:val="24"/>
        </w:rPr>
        <w:t xml:space="preserve"> remark</w:t>
      </w:r>
      <w:r>
        <w:rPr>
          <w:szCs w:val="24"/>
        </w:rPr>
        <w:t xml:space="preserve"> on your dressing and you being unaware of the full context </w:t>
      </w:r>
      <w:r w:rsidR="007A2405">
        <w:rPr>
          <w:szCs w:val="24"/>
        </w:rPr>
        <w:t>could not</w:t>
      </w:r>
      <w:r>
        <w:rPr>
          <w:szCs w:val="24"/>
        </w:rPr>
        <w:t xml:space="preserve"> respond properly. In the absence of full context, understanding sarcasm is difficult task and most of the time we take literal meaning of the word</w:t>
      </w:r>
      <w:r w:rsidR="00006886">
        <w:rPr>
          <w:szCs w:val="24"/>
        </w:rPr>
        <w:t xml:space="preserve">s or some other time get confused that why </w:t>
      </w:r>
      <w:r w:rsidR="007A2405">
        <w:rPr>
          <w:szCs w:val="24"/>
        </w:rPr>
        <w:t>someone</w:t>
      </w:r>
      <w:r w:rsidR="00006886">
        <w:rPr>
          <w:szCs w:val="24"/>
        </w:rPr>
        <w:t xml:space="preserve"> has made that remarks which was completely out of the context.</w:t>
      </w:r>
      <w:r>
        <w:rPr>
          <w:szCs w:val="24"/>
        </w:rPr>
        <w:t xml:space="preserve"> </w:t>
      </w:r>
    </w:p>
    <w:p w14:paraId="2F720291" w14:textId="4B044C7B" w:rsidR="00684AB7" w:rsidRPr="00684AB7" w:rsidRDefault="00684AB7" w:rsidP="00C83227">
      <w:pPr>
        <w:spacing w:line="360" w:lineRule="auto"/>
        <w:rPr>
          <w:szCs w:val="24"/>
        </w:rPr>
      </w:pPr>
      <w:r w:rsidRPr="00684AB7">
        <w:rPr>
          <w:szCs w:val="24"/>
        </w:rPr>
        <w:t xml:space="preserve">In English language this type of grammatical construct which has completely opposite meaning than what is said, it called sarcasm. </w:t>
      </w:r>
    </w:p>
    <w:p w14:paraId="43D938C9" w14:textId="77777777" w:rsidR="00684AB7" w:rsidRPr="00684AB7" w:rsidRDefault="00684AB7" w:rsidP="00C83227">
      <w:pPr>
        <w:spacing w:line="360" w:lineRule="auto"/>
        <w:rPr>
          <w:szCs w:val="24"/>
        </w:rPr>
      </w:pPr>
    </w:p>
    <w:p w14:paraId="7F645520" w14:textId="0B82E9C0" w:rsidR="00684AB7" w:rsidRPr="00684AB7" w:rsidRDefault="00684AB7" w:rsidP="00C83227">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sidR="009F092E">
        <w:rPr>
          <w:szCs w:val="24"/>
        </w:rPr>
        <w:t>, sarcasm is</w:t>
      </w:r>
      <w:r w:rsidR="009F092E" w:rsidRPr="00DA24F3">
        <w:rPr>
          <w:rStyle w:val="FootnoteReference"/>
        </w:rPr>
        <w:footnoteReference w:id="5"/>
      </w:r>
    </w:p>
    <w:p w14:paraId="4722B239" w14:textId="77777777" w:rsidR="00684AB7" w:rsidRPr="00684AB7" w:rsidRDefault="00684AB7" w:rsidP="00C83227">
      <w:pPr>
        <w:spacing w:line="360" w:lineRule="auto"/>
        <w:rPr>
          <w:szCs w:val="24"/>
        </w:rPr>
      </w:pPr>
      <w:r w:rsidRPr="00684AB7">
        <w:rPr>
          <w:szCs w:val="24"/>
        </w:rPr>
        <w:lastRenderedPageBreak/>
        <w:t>1: a sharp and often satirical or ironic utterance designed to cut or give pain</w:t>
      </w:r>
    </w:p>
    <w:p w14:paraId="191C0974" w14:textId="77777777" w:rsidR="00684AB7" w:rsidRPr="00684AB7" w:rsidRDefault="00684AB7" w:rsidP="00C83227">
      <w:pPr>
        <w:spacing w:line="360" w:lineRule="auto"/>
        <w:rPr>
          <w:szCs w:val="24"/>
        </w:rPr>
      </w:pPr>
      <w:r w:rsidRPr="00684AB7">
        <w:rPr>
          <w:szCs w:val="24"/>
        </w:rPr>
        <w:t>2a: a mode of satirical wit depending for its effect on bitter, caustic, and often ironic language that is usually directed against an individual</w:t>
      </w:r>
    </w:p>
    <w:p w14:paraId="63A36B53" w14:textId="77777777" w:rsidR="00684AB7" w:rsidRPr="00684AB7" w:rsidRDefault="00684AB7" w:rsidP="00C83227">
      <w:pPr>
        <w:spacing w:line="360" w:lineRule="auto"/>
        <w:rPr>
          <w:szCs w:val="24"/>
        </w:rPr>
      </w:pPr>
      <w:r w:rsidRPr="00684AB7">
        <w:rPr>
          <w:szCs w:val="24"/>
        </w:rPr>
        <w:t>2b: the use or language of sarcasm</w:t>
      </w:r>
    </w:p>
    <w:p w14:paraId="0F59343C" w14:textId="77777777" w:rsidR="00684AB7" w:rsidRPr="00684AB7" w:rsidRDefault="00684AB7" w:rsidP="00C83227">
      <w:pPr>
        <w:spacing w:line="360" w:lineRule="auto"/>
        <w:rPr>
          <w:szCs w:val="24"/>
        </w:rPr>
      </w:pPr>
    </w:p>
    <w:p w14:paraId="6C35968B" w14:textId="139EE0A3" w:rsidR="00684AB7" w:rsidRDefault="00684AB7" w:rsidP="00C83227">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sidR="00C74C38">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860853" w14:textId="611BC883" w:rsidR="007A2405" w:rsidRDefault="007A2405" w:rsidP="00C83227">
      <w:pPr>
        <w:spacing w:line="360" w:lineRule="auto"/>
        <w:rPr>
          <w:szCs w:val="24"/>
        </w:rPr>
      </w:pPr>
    </w:p>
    <w:p w14:paraId="45C0BEE9" w14:textId="097A8818" w:rsidR="00DF368E" w:rsidRDefault="00DF368E" w:rsidP="005215A3">
      <w:bookmarkStart w:id="51" w:name="_Toc43876353"/>
      <w:r w:rsidRPr="00DF368E">
        <w:t xml:space="preserve">Ten forms of humour are irony, satire, sarcasm, overstatement, self-deprecation, teasing, replies to rhetorical question, clever replies to serious statements, and transformations of frozen expressions. All these </w:t>
      </w:r>
      <w:r w:rsidR="00C74C38">
        <w:t xml:space="preserve">are </w:t>
      </w:r>
      <w:r w:rsidRPr="00DF368E">
        <w:t xml:space="preserve">functions of </w:t>
      </w:r>
      <w:r w:rsidR="00C74C38" w:rsidRPr="00DF368E">
        <w:t>humour</w:t>
      </w:r>
      <w:r w:rsidRPr="00DF368E">
        <w:t xml:space="preserve"> </w:t>
      </w:r>
      <w:r w:rsidR="00F40A40">
        <w:t>and</w:t>
      </w:r>
      <w:r w:rsidRPr="00DF368E">
        <w:t xml:space="preserve"> found in the sitcom (situational comedy)</w:t>
      </w:r>
      <w:r>
        <w:t xml:space="preserve">. </w:t>
      </w:r>
      <w:r w:rsidRPr="00DF368E">
        <w:t xml:space="preserve">What one </w:t>
      </w:r>
      <w:r w:rsidR="00F40A40" w:rsidRPr="00DF368E">
        <w:t>finds</w:t>
      </w:r>
      <w:r w:rsidRPr="00DF368E">
        <w:t xml:space="preserve"> hilarious or pun may be completely opposite to another person in </w:t>
      </w:r>
      <w:r w:rsidR="00F40A40">
        <w:t>an</w:t>
      </w:r>
      <w:r w:rsidRPr="00DF368E">
        <w:t>other country or in other situation. Interpretation is filtered by cultural context.</w:t>
      </w:r>
      <w:r>
        <w:t xml:space="preserve"> </w:t>
      </w:r>
      <w:r>
        <w:fldChar w:fldCharType="begin" w:fldLock="1"/>
      </w:r>
      <w:r w:rsidR="0089574F">
        <w:instrText>ADDIN CSL_CITATION {"citationItems":[{"id":"ITEM-1","itemData":{"author":[{"dropping-particle":"","family":"Anggraini","given":"Septi Dyah","non-dropping-particle":"","parse-names":false,"suffix":""}],"id":"ITEM-1","issued":{"date-parts":[["2014"]]},"title":"A Pragmatic Analysis Of Humor In Modern Family","type":"book"},"uris":["http://www.mendeley.com/documents/?uuid=c314544c-7677-4931-a3d5-c5e1b9e84b97","http://www.mendeley.com/documents/?uuid=6e138bc5-e64f-4916-9f19-533f473f9554"]}],"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32D1D7C8" w14:textId="6376A813" w:rsidR="00DF368E" w:rsidRDefault="00DF368E" w:rsidP="00DF368E"/>
    <w:p w14:paraId="5A1ADCAF" w14:textId="5E5DF244" w:rsidR="00DF368E" w:rsidRDefault="00F40A40" w:rsidP="00DF368E">
      <w:r w:rsidRPr="00F40A40">
        <w:rPr>
          <w:noProof/>
        </w:rPr>
        <w:drawing>
          <wp:inline distT="0" distB="0" distL="0" distR="0" wp14:anchorId="5523FFC8" wp14:editId="611876C4">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33920" cy="2095515"/>
                    </a:xfrm>
                    <a:prstGeom prst="rect">
                      <a:avLst/>
                    </a:prstGeom>
                  </pic:spPr>
                </pic:pic>
              </a:graphicData>
            </a:graphic>
          </wp:inline>
        </w:drawing>
      </w:r>
    </w:p>
    <w:p w14:paraId="0D1B180F" w14:textId="4DBCF920" w:rsidR="00DF368E" w:rsidRDefault="00DF368E" w:rsidP="00DF368E">
      <w:pPr>
        <w:pStyle w:val="Caption"/>
      </w:pPr>
      <w:bookmarkStart w:id="52" w:name="_Toc44527069"/>
      <w:bookmarkStart w:id="53" w:name="_Toc48136473"/>
      <w:r>
        <w:t xml:space="preserve">Figure </w:t>
      </w:r>
      <w:r w:rsidR="00DE1FD7">
        <w:fldChar w:fldCharType="begin"/>
      </w:r>
      <w:r w:rsidR="00DE1FD7">
        <w:instrText xml:space="preserve"> SEQ Figure \* ARABIC </w:instrText>
      </w:r>
      <w:r w:rsidR="00DE1FD7">
        <w:fldChar w:fldCharType="separate"/>
      </w:r>
      <w:r w:rsidR="00BC2FDF">
        <w:rPr>
          <w:noProof/>
        </w:rPr>
        <w:t>2</w:t>
      </w:r>
      <w:r w:rsidR="00DE1FD7">
        <w:rPr>
          <w:noProof/>
        </w:rPr>
        <w:fldChar w:fldCharType="end"/>
      </w:r>
      <w:r w:rsidR="004A65F8">
        <w:t>: Sarcasm &amp; Satire Relationship</w:t>
      </w:r>
      <w:bookmarkEnd w:id="52"/>
      <w:bookmarkEnd w:id="53"/>
    </w:p>
    <w:p w14:paraId="5B0CF755" w14:textId="36E433D8" w:rsidR="001F2C33" w:rsidRPr="001F2C33" w:rsidRDefault="001F2C33" w:rsidP="001F2C33">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sidR="0089574F">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sidR="00F40A40">
        <w:rPr>
          <w:szCs w:val="24"/>
        </w:rPr>
        <w:t xml:space="preserve">is </w:t>
      </w:r>
      <w:r>
        <w:rPr>
          <w:szCs w:val="24"/>
        </w:rPr>
        <w:t>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sidR="00F40A40">
        <w:rPr>
          <w:szCs w:val="24"/>
        </w:rPr>
        <w:t>whether</w:t>
      </w:r>
      <w:r w:rsidRPr="001F2C33">
        <w:rPr>
          <w:szCs w:val="24"/>
        </w:rPr>
        <w:t xml:space="preserve"> the statement is conve</w:t>
      </w:r>
      <w:r w:rsidR="00F40A40">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624A64E1" w14:textId="77777777" w:rsidR="001F2C33" w:rsidRPr="001F2C33" w:rsidRDefault="001F2C33" w:rsidP="001F2C33"/>
    <w:p w14:paraId="5EDD4DE7" w14:textId="260055E1" w:rsidR="00684AB7" w:rsidRPr="004A2B85" w:rsidRDefault="004A2B85" w:rsidP="004A2B85">
      <w:pPr>
        <w:rPr>
          <w:b/>
          <w:bCs/>
          <w:color w:val="0070C0"/>
        </w:rPr>
      </w:pPr>
      <w:r>
        <w:rPr>
          <w:b/>
          <w:bCs/>
          <w:color w:val="0070C0"/>
        </w:rPr>
        <w:t xml:space="preserve">1.4 </w:t>
      </w:r>
      <w:r w:rsidR="007A2405" w:rsidRPr="004A2B85">
        <w:rPr>
          <w:b/>
          <w:bCs/>
          <w:color w:val="0070C0"/>
        </w:rPr>
        <w:t>Why Sarcasm Detection is Critical?</w:t>
      </w:r>
      <w:bookmarkEnd w:id="51"/>
    </w:p>
    <w:p w14:paraId="6B02770C" w14:textId="5E7ED0A5" w:rsidR="00684AB7" w:rsidRPr="00684AB7" w:rsidRDefault="00684AB7" w:rsidP="00C83227">
      <w:pPr>
        <w:spacing w:line="360" w:lineRule="auto"/>
        <w:rPr>
          <w:szCs w:val="24"/>
        </w:rPr>
      </w:pPr>
      <w:r w:rsidRPr="00684AB7">
        <w:rPr>
          <w:szCs w:val="24"/>
        </w:rPr>
        <w:t xml:space="preserve">If </w:t>
      </w:r>
      <w:r w:rsidR="00F40A40">
        <w:rPr>
          <w:szCs w:val="24"/>
        </w:rPr>
        <w:t>we</w:t>
      </w:r>
      <w:r w:rsidRPr="00684AB7">
        <w:rPr>
          <w:szCs w:val="24"/>
        </w:rPr>
        <w:t xml:space="preserve"> </w:t>
      </w:r>
      <w:r w:rsidR="00F40A40" w:rsidRPr="00684AB7">
        <w:rPr>
          <w:szCs w:val="24"/>
        </w:rPr>
        <w:t>do not</w:t>
      </w:r>
      <w:r w:rsidRPr="00684AB7">
        <w:rPr>
          <w:szCs w:val="24"/>
        </w:rPr>
        <w:t xml:space="preserve"> understand the real intent of the speaker then we cannot respond him properly. Response can be physical action or verbally reply to the speaker</w:t>
      </w:r>
      <w:r w:rsidR="00F40A40">
        <w:rPr>
          <w:szCs w:val="24"/>
        </w:rPr>
        <w:t xml:space="preserve"> or even no action</w:t>
      </w:r>
      <w:r w:rsidRPr="00684AB7">
        <w:rPr>
          <w:szCs w:val="24"/>
        </w:rPr>
        <w:t>.</w:t>
      </w:r>
    </w:p>
    <w:p w14:paraId="589E0949" w14:textId="77777777" w:rsidR="00684AB7" w:rsidRPr="00684AB7" w:rsidRDefault="00684AB7" w:rsidP="00C83227">
      <w:pPr>
        <w:spacing w:line="360" w:lineRule="auto"/>
        <w:rPr>
          <w:szCs w:val="24"/>
        </w:rPr>
      </w:pPr>
    </w:p>
    <w:p w14:paraId="72471029" w14:textId="540D013C" w:rsidR="00684AB7" w:rsidRPr="00684AB7" w:rsidRDefault="00684AB7" w:rsidP="00C83227">
      <w:pPr>
        <w:spacing w:line="360" w:lineRule="auto"/>
        <w:rPr>
          <w:szCs w:val="24"/>
        </w:rPr>
      </w:pPr>
      <w:r w:rsidRPr="00684AB7">
        <w:rPr>
          <w:szCs w:val="24"/>
        </w:rPr>
        <w:t xml:space="preserve">Few </w:t>
      </w:r>
      <w:r w:rsidR="00BF59D3" w:rsidRPr="00684AB7">
        <w:rPr>
          <w:szCs w:val="24"/>
        </w:rPr>
        <w:t>examples</w:t>
      </w:r>
      <w:r w:rsidRPr="00684AB7">
        <w:rPr>
          <w:szCs w:val="24"/>
        </w:rPr>
        <w:t xml:space="preserve"> where </w:t>
      </w:r>
      <w:r w:rsidR="00F40A40">
        <w:rPr>
          <w:szCs w:val="24"/>
        </w:rPr>
        <w:t xml:space="preserve">not </w:t>
      </w:r>
      <w:r w:rsidRPr="00684AB7">
        <w:rPr>
          <w:szCs w:val="24"/>
        </w:rPr>
        <w:t xml:space="preserve">understanding the real intent of the person can be </w:t>
      </w:r>
      <w:r w:rsidR="00006886" w:rsidRPr="00684AB7">
        <w:rPr>
          <w:szCs w:val="24"/>
        </w:rPr>
        <w:t>catastrophic</w:t>
      </w:r>
      <w:r w:rsidRPr="00684AB7">
        <w:rPr>
          <w:szCs w:val="24"/>
        </w:rPr>
        <w:t>.</w:t>
      </w:r>
    </w:p>
    <w:p w14:paraId="3E5F0B98" w14:textId="11F53B88" w:rsidR="00006886" w:rsidRDefault="00684AB7" w:rsidP="00F81E3D">
      <w:pPr>
        <w:pStyle w:val="ListParagraph"/>
        <w:numPr>
          <w:ilvl w:val="0"/>
          <w:numId w:val="2"/>
        </w:numPr>
        <w:spacing w:line="360" w:lineRule="auto"/>
        <w:rPr>
          <w:szCs w:val="24"/>
        </w:rPr>
      </w:pPr>
      <w:r w:rsidRPr="00006886">
        <w:rPr>
          <w:szCs w:val="24"/>
        </w:rPr>
        <w:t xml:space="preserve">In </w:t>
      </w:r>
      <w:r w:rsidR="00006886">
        <w:rPr>
          <w:szCs w:val="24"/>
        </w:rPr>
        <w:t xml:space="preserve">face to face </w:t>
      </w:r>
      <w:r w:rsidRPr="00006886">
        <w:rPr>
          <w:szCs w:val="24"/>
        </w:rPr>
        <w:t xml:space="preserve">communication </w:t>
      </w:r>
      <w:r w:rsidR="00006886">
        <w:rPr>
          <w:szCs w:val="24"/>
        </w:rPr>
        <w:t xml:space="preserve">with your customer </w:t>
      </w:r>
      <w:r w:rsidRPr="00006886">
        <w:rPr>
          <w:szCs w:val="24"/>
        </w:rPr>
        <w:t xml:space="preserve">when </w:t>
      </w:r>
      <w:r w:rsidR="009F5C33">
        <w:rPr>
          <w:szCs w:val="24"/>
        </w:rPr>
        <w:t xml:space="preserve">you </w:t>
      </w:r>
      <w:r w:rsidR="00006886">
        <w:rPr>
          <w:szCs w:val="24"/>
        </w:rPr>
        <w:t>mis</w:t>
      </w:r>
      <w:r w:rsidR="00F40A40">
        <w:rPr>
          <w:szCs w:val="24"/>
        </w:rPr>
        <w:t>s</w:t>
      </w:r>
      <w:r w:rsidR="00006886">
        <w:rPr>
          <w:szCs w:val="24"/>
        </w:rPr>
        <w:t xml:space="preserve"> his intent. Result</w:t>
      </w:r>
      <w:r w:rsidR="007A2405">
        <w:rPr>
          <w:szCs w:val="24"/>
        </w:rPr>
        <w:t xml:space="preserve"> is</w:t>
      </w:r>
      <w:r w:rsidR="00006886">
        <w:rPr>
          <w:szCs w:val="24"/>
        </w:rPr>
        <w:t xml:space="preserve"> customer disengagement.</w:t>
      </w:r>
    </w:p>
    <w:p w14:paraId="2B43E9DC" w14:textId="45B1953A" w:rsidR="00684AB7" w:rsidRPr="00006886" w:rsidRDefault="00006886" w:rsidP="00F81E3D">
      <w:pPr>
        <w:pStyle w:val="ListParagraph"/>
        <w:numPr>
          <w:ilvl w:val="0"/>
          <w:numId w:val="2"/>
        </w:numPr>
        <w:spacing w:line="360" w:lineRule="auto"/>
        <w:rPr>
          <w:szCs w:val="24"/>
        </w:rPr>
      </w:pPr>
      <w:r>
        <w:rPr>
          <w:szCs w:val="24"/>
        </w:rPr>
        <w:t xml:space="preserve">In live program when you are </w:t>
      </w:r>
      <w:r w:rsidR="00684AB7" w:rsidRPr="00006886">
        <w:rPr>
          <w:szCs w:val="24"/>
        </w:rPr>
        <w:t>listen</w:t>
      </w:r>
      <w:r>
        <w:rPr>
          <w:szCs w:val="24"/>
        </w:rPr>
        <w:t>ing</w:t>
      </w:r>
      <w:r w:rsidR="00684AB7" w:rsidRPr="00006886">
        <w:rPr>
          <w:szCs w:val="24"/>
        </w:rPr>
        <w:t xml:space="preserve"> a response or question from the audience in hall</w:t>
      </w:r>
      <w:r>
        <w:rPr>
          <w:szCs w:val="24"/>
        </w:rPr>
        <w:t xml:space="preserve"> or</w:t>
      </w:r>
      <w:r w:rsidR="00684AB7" w:rsidRPr="00006886">
        <w:rPr>
          <w:szCs w:val="24"/>
        </w:rPr>
        <w:t xml:space="preserve"> live TV or Radio program</w:t>
      </w:r>
      <w:r>
        <w:rPr>
          <w:szCs w:val="24"/>
        </w:rPr>
        <w:t xml:space="preserve"> or</w:t>
      </w:r>
      <w:r w:rsidR="00684AB7" w:rsidRPr="00006886">
        <w:rPr>
          <w:szCs w:val="24"/>
        </w:rPr>
        <w:t xml:space="preserve"> speaking over phone or video conferencing tool</w:t>
      </w:r>
      <w:r>
        <w:rPr>
          <w:szCs w:val="24"/>
        </w:rPr>
        <w:t xml:space="preserve"> and you miss the intent. Result </w:t>
      </w:r>
      <w:r w:rsidR="007A2405">
        <w:rPr>
          <w:szCs w:val="24"/>
        </w:rPr>
        <w:t xml:space="preserve">is </w:t>
      </w:r>
      <w:r>
        <w:rPr>
          <w:szCs w:val="24"/>
        </w:rPr>
        <w:t xml:space="preserve">dent </w:t>
      </w:r>
      <w:r w:rsidR="007A2405">
        <w:rPr>
          <w:szCs w:val="24"/>
        </w:rPr>
        <w:t>on</w:t>
      </w:r>
      <w:r>
        <w:rPr>
          <w:szCs w:val="24"/>
        </w:rPr>
        <w:t xml:space="preserve"> your reputation.</w:t>
      </w:r>
    </w:p>
    <w:p w14:paraId="676F653A" w14:textId="1FB08A3F" w:rsidR="00684AB7" w:rsidRPr="00006886" w:rsidRDefault="00684AB7" w:rsidP="00F81E3D">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sidR="007A2405">
        <w:rPr>
          <w:szCs w:val="24"/>
        </w:rPr>
        <w:t>Someone</w:t>
      </w:r>
      <w:r w:rsidR="00006886">
        <w:rPr>
          <w:szCs w:val="24"/>
        </w:rPr>
        <w:t xml:space="preserve"> expresses his </w:t>
      </w:r>
      <w:r w:rsidRPr="00006886">
        <w:rPr>
          <w:szCs w:val="24"/>
        </w:rPr>
        <w:t>opin</w:t>
      </w:r>
      <w:r w:rsidR="00006886">
        <w:rPr>
          <w:szCs w:val="24"/>
        </w:rPr>
        <w:t>i</w:t>
      </w:r>
      <w:r w:rsidRPr="00006886">
        <w:rPr>
          <w:szCs w:val="24"/>
        </w:rPr>
        <w:t xml:space="preserve">on over </w:t>
      </w:r>
      <w:r w:rsidR="00006886">
        <w:rPr>
          <w:szCs w:val="24"/>
        </w:rPr>
        <w:t xml:space="preserve">your post or </w:t>
      </w:r>
      <w:proofErr w:type="gramStart"/>
      <w:r w:rsidR="00006886">
        <w:rPr>
          <w:szCs w:val="24"/>
        </w:rPr>
        <w:t>tweet</w:t>
      </w:r>
      <w:proofErr w:type="gramEnd"/>
      <w:r w:rsidR="00006886">
        <w:rPr>
          <w:szCs w:val="24"/>
        </w:rPr>
        <w:t xml:space="preserve"> and you are not able to understand that properly or not able to read. All</w:t>
      </w:r>
      <w:r w:rsidR="00F40A40">
        <w:rPr>
          <w:szCs w:val="24"/>
        </w:rPr>
        <w:t xml:space="preserve"> other</w:t>
      </w:r>
      <w:r w:rsidR="00006886">
        <w:rPr>
          <w:szCs w:val="24"/>
        </w:rPr>
        <w:t xml:space="preserve"> people read that comment and think that either you are dumb or </w:t>
      </w:r>
      <w:r w:rsidR="007A2405">
        <w:rPr>
          <w:szCs w:val="24"/>
        </w:rPr>
        <w:t>do not</w:t>
      </w:r>
      <w:r w:rsidR="00006886">
        <w:rPr>
          <w:szCs w:val="24"/>
        </w:rPr>
        <w:t xml:space="preserve"> care or </w:t>
      </w:r>
      <w:r w:rsidR="00BF59D3">
        <w:rPr>
          <w:szCs w:val="24"/>
        </w:rPr>
        <w:t>accept what is being said.</w:t>
      </w:r>
      <w:r w:rsidR="007A2405">
        <w:rPr>
          <w:szCs w:val="24"/>
        </w:rPr>
        <w:t xml:space="preserve"> Result you know very well.</w:t>
      </w:r>
    </w:p>
    <w:p w14:paraId="378B46C6" w14:textId="77777777" w:rsidR="00684AB7" w:rsidRPr="00684AB7" w:rsidRDefault="00684AB7" w:rsidP="00C83227">
      <w:pPr>
        <w:spacing w:line="360" w:lineRule="auto"/>
        <w:rPr>
          <w:szCs w:val="24"/>
        </w:rPr>
      </w:pPr>
    </w:p>
    <w:p w14:paraId="7526F890" w14:textId="7289892C" w:rsidR="00684AB7" w:rsidRPr="00684AB7" w:rsidRDefault="00684AB7" w:rsidP="00C83227">
      <w:pPr>
        <w:spacing w:line="360" w:lineRule="auto"/>
        <w:rPr>
          <w:szCs w:val="24"/>
        </w:rPr>
      </w:pPr>
      <w:r w:rsidRPr="00684AB7">
        <w:rPr>
          <w:szCs w:val="24"/>
        </w:rPr>
        <w:t>When you are dealing with your know</w:t>
      </w:r>
      <w:r w:rsidR="00F40A40">
        <w:rPr>
          <w:szCs w:val="24"/>
        </w:rPr>
        <w:t>n</w:t>
      </w:r>
      <w:r w:rsidRPr="00684AB7">
        <w:rPr>
          <w:szCs w:val="24"/>
        </w:rPr>
        <w:t xml:space="preserve"> people, friends, relatives and not responding properly in </w:t>
      </w:r>
      <w:r w:rsidR="00F40A40">
        <w:rPr>
          <w:szCs w:val="24"/>
        </w:rPr>
        <w:t>that</w:t>
      </w:r>
      <w:r w:rsidRPr="00684AB7">
        <w:rPr>
          <w:szCs w:val="24"/>
        </w:rPr>
        <w:t xml:space="preserve"> situation</w:t>
      </w:r>
      <w:r w:rsidR="00F40A40">
        <w:rPr>
          <w:szCs w:val="24"/>
        </w:rPr>
        <w:t>, it</w:t>
      </w:r>
      <w:r w:rsidRPr="00684AB7">
        <w:rPr>
          <w:szCs w:val="24"/>
        </w:rPr>
        <w:t xml:space="preserve"> will have lessor impact because they know your real nature and potential. But in public places</w:t>
      </w:r>
      <w:r w:rsidR="00F40A40">
        <w:rPr>
          <w:szCs w:val="24"/>
        </w:rPr>
        <w:t>,</w:t>
      </w:r>
      <w:r w:rsidRPr="00684AB7">
        <w:rPr>
          <w:szCs w:val="24"/>
        </w:rPr>
        <w:t xml:space="preserve"> where you </w:t>
      </w:r>
      <w:r w:rsidR="007A2405" w:rsidRPr="00684AB7">
        <w:rPr>
          <w:szCs w:val="24"/>
        </w:rPr>
        <w:t>do not</w:t>
      </w:r>
      <w:r w:rsidRPr="00684AB7">
        <w:rPr>
          <w:szCs w:val="24"/>
        </w:rPr>
        <w:t xml:space="preserve"> know the person to whom you need to respond</w:t>
      </w:r>
      <w:r w:rsidR="00F40A40">
        <w:rPr>
          <w:szCs w:val="24"/>
        </w:rPr>
        <w:t>,</w:t>
      </w:r>
      <w:r w:rsidRPr="00684AB7">
        <w:rPr>
          <w:szCs w:val="24"/>
        </w:rPr>
        <w:t xml:space="preserve"> can cause huge dent on your image and brand.</w:t>
      </w:r>
    </w:p>
    <w:p w14:paraId="731A95F5" w14:textId="08DBF50C" w:rsidR="00684AB7" w:rsidRDefault="00684AB7" w:rsidP="00C83227">
      <w:pPr>
        <w:spacing w:line="360" w:lineRule="auto"/>
        <w:rPr>
          <w:szCs w:val="24"/>
        </w:rPr>
      </w:pPr>
    </w:p>
    <w:p w14:paraId="57E1FBB1" w14:textId="3230A4CF" w:rsidR="00F64003" w:rsidRPr="004A2B85" w:rsidRDefault="004A2B85" w:rsidP="004A2B85">
      <w:pPr>
        <w:rPr>
          <w:b/>
          <w:bCs/>
          <w:color w:val="0070C0"/>
        </w:rPr>
      </w:pPr>
      <w:bookmarkStart w:id="54" w:name="_Toc43876354"/>
      <w:r>
        <w:rPr>
          <w:b/>
          <w:bCs/>
          <w:color w:val="0070C0"/>
        </w:rPr>
        <w:t xml:space="preserve">1.5 </w:t>
      </w:r>
      <w:r w:rsidR="00F64003" w:rsidRPr="004A2B85">
        <w:rPr>
          <w:b/>
          <w:bCs/>
          <w:color w:val="0070C0"/>
        </w:rPr>
        <w:t>Why Sarcasm Detection is Critical in Electronic Media?</w:t>
      </w:r>
      <w:bookmarkEnd w:id="54"/>
    </w:p>
    <w:p w14:paraId="3B6371F5" w14:textId="1AAA4B93" w:rsidR="00F64003" w:rsidRPr="00684AB7" w:rsidRDefault="00F64003" w:rsidP="00C83227">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sidR="00F40A40">
        <w:rPr>
          <w:szCs w:val="24"/>
        </w:rPr>
        <w:t xml:space="preserve"> This justifies the need of </w:t>
      </w:r>
      <w:r w:rsidR="00C01BDC">
        <w:rPr>
          <w:szCs w:val="24"/>
        </w:rPr>
        <w:t>sophisticated</w:t>
      </w:r>
      <w:r w:rsidR="00F40A40">
        <w:rPr>
          <w:szCs w:val="24"/>
        </w:rPr>
        <w:t xml:space="preserve"> </w:t>
      </w:r>
      <w:r w:rsidR="00C01BDC">
        <w:rPr>
          <w:szCs w:val="24"/>
        </w:rPr>
        <w:t xml:space="preserve">real time </w:t>
      </w:r>
      <w:r w:rsidR="00F40A40">
        <w:rPr>
          <w:szCs w:val="24"/>
        </w:rPr>
        <w:t>sarcasm d</w:t>
      </w:r>
      <w:r w:rsidR="00C01BDC">
        <w:rPr>
          <w:szCs w:val="24"/>
        </w:rPr>
        <w:t>etection system.</w:t>
      </w:r>
    </w:p>
    <w:p w14:paraId="46348FD4" w14:textId="77777777" w:rsidR="00684AB7" w:rsidRPr="00684AB7" w:rsidRDefault="00684AB7" w:rsidP="00C83227">
      <w:pPr>
        <w:spacing w:line="360" w:lineRule="auto"/>
        <w:rPr>
          <w:szCs w:val="24"/>
        </w:rPr>
      </w:pPr>
    </w:p>
    <w:p w14:paraId="7C31D754" w14:textId="78BD55B0" w:rsidR="00F64003" w:rsidRPr="004A2B85" w:rsidRDefault="004A2B85" w:rsidP="004A2B85">
      <w:pPr>
        <w:rPr>
          <w:b/>
          <w:bCs/>
          <w:color w:val="0070C0"/>
        </w:rPr>
      </w:pPr>
      <w:bookmarkStart w:id="55" w:name="_Toc43876356"/>
      <w:r>
        <w:rPr>
          <w:b/>
          <w:bCs/>
          <w:color w:val="0070C0"/>
        </w:rPr>
        <w:t xml:space="preserve">1.6 </w:t>
      </w:r>
      <w:r w:rsidR="00F64003" w:rsidRPr="004A2B85">
        <w:rPr>
          <w:b/>
          <w:bCs/>
          <w:color w:val="0070C0"/>
        </w:rPr>
        <w:t>Sarcasm Detection in Hindi</w:t>
      </w:r>
      <w:bookmarkEnd w:id="55"/>
    </w:p>
    <w:p w14:paraId="697E8198" w14:textId="4F25E793" w:rsidR="00684AB7" w:rsidRPr="00684AB7" w:rsidRDefault="00684AB7" w:rsidP="00C83227">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w:t>
      </w:r>
      <w:r w:rsidR="00BF59D3" w:rsidRPr="00684AB7">
        <w:rPr>
          <w:szCs w:val="24"/>
        </w:rPr>
        <w:t>Facebook</w:t>
      </w:r>
      <w:r w:rsidRPr="00684AB7">
        <w:rPr>
          <w:szCs w:val="24"/>
        </w:rPr>
        <w:t>, product page, online news goes unnoticed.</w:t>
      </w:r>
      <w:r w:rsidR="00BF59D3">
        <w:rPr>
          <w:szCs w:val="24"/>
        </w:rPr>
        <w:t xml:space="preserve"> </w:t>
      </w:r>
    </w:p>
    <w:p w14:paraId="353E8C4C" w14:textId="77777777" w:rsidR="00684AB7" w:rsidRPr="00684AB7" w:rsidRDefault="00684AB7" w:rsidP="00C83227">
      <w:pPr>
        <w:spacing w:line="360" w:lineRule="auto"/>
        <w:rPr>
          <w:szCs w:val="24"/>
        </w:rPr>
      </w:pPr>
    </w:p>
    <w:p w14:paraId="3B98FE8D" w14:textId="0B513643" w:rsidR="00684AB7" w:rsidRPr="00684AB7" w:rsidRDefault="00684AB7" w:rsidP="00C83227">
      <w:pPr>
        <w:spacing w:line="360" w:lineRule="auto"/>
        <w:rPr>
          <w:szCs w:val="24"/>
        </w:rPr>
      </w:pPr>
      <w:r w:rsidRPr="00684AB7">
        <w:rPr>
          <w:szCs w:val="24"/>
        </w:rPr>
        <w:t xml:space="preserve">Sarcasm is one kind of feedback and if we </w:t>
      </w:r>
      <w:r w:rsidR="00C01BDC" w:rsidRPr="00684AB7">
        <w:rPr>
          <w:szCs w:val="24"/>
        </w:rPr>
        <w:t>do not</w:t>
      </w:r>
      <w:r w:rsidRPr="00684AB7">
        <w:rPr>
          <w:szCs w:val="24"/>
        </w:rPr>
        <w:t xml:space="preserve"> use this to improve our response then we prove </w:t>
      </w:r>
      <w:r w:rsidR="00BF59D3" w:rsidRPr="00684AB7">
        <w:rPr>
          <w:szCs w:val="24"/>
        </w:rPr>
        <w:t>ourselves</w:t>
      </w:r>
      <w:r w:rsidRPr="00684AB7">
        <w:rPr>
          <w:szCs w:val="24"/>
        </w:rPr>
        <w:t xml:space="preserve"> foolish and customer shift to different product, </w:t>
      </w:r>
      <w:proofErr w:type="gramStart"/>
      <w:r w:rsidRPr="00684AB7">
        <w:rPr>
          <w:szCs w:val="24"/>
        </w:rPr>
        <w:t>service</w:t>
      </w:r>
      <w:proofErr w:type="gramEnd"/>
      <w:r w:rsidRPr="00684AB7">
        <w:rPr>
          <w:szCs w:val="24"/>
        </w:rPr>
        <w:t xml:space="preserve"> or platform. </w:t>
      </w:r>
      <w:r w:rsidR="00BF59D3">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776A30E0" w14:textId="77777777" w:rsidR="00684AB7" w:rsidRPr="00684AB7" w:rsidRDefault="00684AB7" w:rsidP="00C83227">
      <w:pPr>
        <w:spacing w:line="360" w:lineRule="auto"/>
        <w:rPr>
          <w:szCs w:val="24"/>
        </w:rPr>
      </w:pPr>
    </w:p>
    <w:p w14:paraId="18E0D554" w14:textId="1676C507" w:rsidR="009F5C33" w:rsidRPr="00AF453A" w:rsidRDefault="00AF453A" w:rsidP="00AF453A">
      <w:pPr>
        <w:rPr>
          <w:b/>
          <w:bCs/>
          <w:color w:val="0070C0"/>
        </w:rPr>
      </w:pPr>
      <w:bookmarkStart w:id="56" w:name="_Toc43876357"/>
      <w:r>
        <w:rPr>
          <w:b/>
          <w:bCs/>
          <w:color w:val="0070C0"/>
        </w:rPr>
        <w:t xml:space="preserve">1.7 </w:t>
      </w:r>
      <w:r w:rsidR="009F5C33" w:rsidRPr="00AF453A">
        <w:rPr>
          <w:b/>
          <w:bCs/>
          <w:color w:val="0070C0"/>
        </w:rPr>
        <w:t>Challenge in Processing Hinglish</w:t>
      </w:r>
    </w:p>
    <w:p w14:paraId="0464A6E0" w14:textId="77777777" w:rsidR="009F5C33" w:rsidRPr="009F287D" w:rsidRDefault="009F5C33" w:rsidP="00941043">
      <w:pPr>
        <w:pStyle w:val="ListParagraph"/>
        <w:numPr>
          <w:ilvl w:val="2"/>
          <w:numId w:val="18"/>
        </w:numPr>
        <w:tabs>
          <w:tab w:val="clear" w:pos="720"/>
        </w:tabs>
        <w:overflowPunct/>
        <w:autoSpaceDE/>
        <w:autoSpaceDN/>
        <w:adjustRightInd/>
        <w:spacing w:line="360" w:lineRule="auto"/>
        <w:jc w:val="left"/>
        <w:textAlignment w:val="auto"/>
        <w:rPr>
          <w:b/>
          <w:bCs/>
        </w:rPr>
      </w:pPr>
      <w:r>
        <w:rPr>
          <w:b/>
          <w:bCs/>
        </w:rPr>
        <w:t>Complexity due to English words in Hindi</w:t>
      </w:r>
    </w:p>
    <w:p w14:paraId="24628B0F" w14:textId="77777777" w:rsidR="009F5C33" w:rsidRDefault="009F5C33" w:rsidP="009F5C33">
      <w:pPr>
        <w:spacing w:line="360" w:lineRule="auto"/>
        <w:ind w:left="720"/>
      </w:pPr>
      <w:r>
        <w:t>Observe the variation of a sentence “I have purchased tickets”</w:t>
      </w:r>
    </w:p>
    <w:p w14:paraId="737D9450" w14:textId="426C0AA0" w:rsidR="009F5C33" w:rsidRDefault="009F5C33" w:rsidP="009F5C33">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Devanagari. If we mix </w:t>
      </w:r>
      <w:r w:rsidR="009D74A6">
        <w:rPr>
          <w:rFonts w:cstheme="minorBidi"/>
          <w:lang w:bidi="hi-IN"/>
        </w:rPr>
        <w:t>Roman</w:t>
      </w:r>
      <w:r>
        <w:rPr>
          <w:rFonts w:cstheme="minorBidi"/>
          <w:lang w:bidi="hi-IN"/>
        </w:rPr>
        <w:t xml:space="preserve"> script in between then number of permutations goes beyond our normal imagination. Here me need to make note that Ticket is English word</w:t>
      </w:r>
      <w:r w:rsidR="00C01BDC">
        <w:rPr>
          <w:rFonts w:cstheme="minorBidi"/>
          <w:lang w:bidi="hi-IN"/>
        </w:rPr>
        <w:t>, and people are making plural of that as they do with any Hindi word.</w:t>
      </w:r>
    </w:p>
    <w:p w14:paraId="33AFC769" w14:textId="77777777" w:rsidR="009F5C33" w:rsidRDefault="009F5C33" w:rsidP="009F5C33">
      <w:pPr>
        <w:spacing w:line="360" w:lineRule="auto"/>
        <w:ind w:left="720"/>
        <w:rPr>
          <w:rFonts w:cstheme="minorBidi"/>
          <w:lang w:bidi="hi-IN"/>
        </w:rPr>
      </w:pPr>
    </w:p>
    <w:p w14:paraId="7981D4D8" w14:textId="5161DC26" w:rsidR="009F5C33" w:rsidRDefault="009F5C33" w:rsidP="009F5C33">
      <w:pPr>
        <w:spacing w:line="360" w:lineRule="auto"/>
        <w:ind w:left="720"/>
        <w:rPr>
          <w:rFonts w:cstheme="minorBidi"/>
          <w:lang w:bidi="hi-IN"/>
        </w:rPr>
      </w:pPr>
      <w:r>
        <w:rPr>
          <w:rFonts w:cstheme="minorBidi"/>
          <w:lang w:bidi="hi-IN"/>
        </w:rPr>
        <w:t>Let us see another sentence “She has boil</w:t>
      </w:r>
      <w:r w:rsidR="00C01BDC">
        <w:rPr>
          <w:rFonts w:cstheme="minorBidi"/>
          <w:lang w:bidi="hi-IN"/>
        </w:rPr>
        <w:t>ed</w:t>
      </w:r>
      <w:r>
        <w:rPr>
          <w:rFonts w:cstheme="minorBidi"/>
          <w:lang w:bidi="hi-IN"/>
        </w:rPr>
        <w:t xml:space="preserve"> the rice”</w:t>
      </w:r>
    </w:p>
    <w:p w14:paraId="04CF4A2C" w14:textId="77777777" w:rsidR="009F5C33" w:rsidRDefault="009F5C33" w:rsidP="009F5C33">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1F5D3C73" w14:textId="3DB2D008" w:rsidR="009F5C33" w:rsidRDefault="009F5C33" w:rsidP="009F5C33">
      <w:pPr>
        <w:spacing w:line="360" w:lineRule="auto"/>
        <w:ind w:left="720"/>
        <w:rPr>
          <w:rFonts w:cstheme="minorBidi"/>
          <w:lang w:val="en-US" w:bidi="hi-IN"/>
        </w:rPr>
      </w:pPr>
      <w:r>
        <w:rPr>
          <w:rFonts w:cstheme="minorBidi"/>
          <w:lang w:val="en-US" w:bidi="hi-IN"/>
        </w:rPr>
        <w:t xml:space="preserve">From the above </w:t>
      </w:r>
      <w:r w:rsidR="00C01BDC">
        <w:rPr>
          <w:rFonts w:cstheme="minorBidi"/>
          <w:lang w:val="en-US" w:bidi="hi-IN"/>
        </w:rPr>
        <w:t xml:space="preserve">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w:t>
      </w:r>
      <w:r w:rsidR="00C01BDC">
        <w:rPr>
          <w:rFonts w:cstheme="minorBidi"/>
          <w:lang w:val="en-US" w:bidi="hi-IN"/>
        </w:rPr>
        <w:t xml:space="preserve">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 xml:space="preserve">are not words in Hindi dictionary. Sometime people will write letter in </w:t>
      </w:r>
      <w:r w:rsidR="009D74A6">
        <w:rPr>
          <w:rFonts w:cstheme="minorBidi"/>
          <w:lang w:val="en-US" w:bidi="hi-IN"/>
        </w:rPr>
        <w:t>Roman</w:t>
      </w:r>
      <w:r>
        <w:rPr>
          <w:rFonts w:cstheme="minorBidi"/>
          <w:lang w:val="en-US" w:bidi="hi-IN"/>
        </w:rPr>
        <w:t xml:space="preserve"> like</w:t>
      </w:r>
    </w:p>
    <w:p w14:paraId="56E4BFAC" w14:textId="77777777" w:rsidR="009F5C33" w:rsidRPr="00C06933" w:rsidRDefault="009F5C33" w:rsidP="009F5C33">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209A16A8" w14:textId="77777777" w:rsidR="009F5C33" w:rsidRDefault="009F5C33" w:rsidP="009F5C33">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5263F775" w14:textId="77777777" w:rsidR="009F5C33" w:rsidRDefault="009F5C33" w:rsidP="009F5C33">
      <w:pPr>
        <w:spacing w:line="360" w:lineRule="auto"/>
        <w:ind w:left="720"/>
        <w:rPr>
          <w:rFonts w:cstheme="minorBidi"/>
          <w:lang w:bidi="hi-IN"/>
        </w:rPr>
      </w:pPr>
    </w:p>
    <w:p w14:paraId="3F6077A9" w14:textId="188CF765" w:rsidR="009F5C33" w:rsidRDefault="009F5C33" w:rsidP="00E07D52">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in that dictionary.</w:t>
      </w:r>
      <w:r w:rsidR="003D6CD0">
        <w:rPr>
          <w:rFonts w:cstheme="minorBidi"/>
          <w:lang w:val="en-US" w:eastAsia="en-US" w:bidi="hi-IN"/>
        </w:rPr>
        <w:t xml:space="preserve"> </w:t>
      </w:r>
      <w:r>
        <w:rPr>
          <w:rFonts w:cstheme="minorBidi"/>
          <w:lang w:bidi="hi-IN"/>
        </w:rPr>
        <w:t xml:space="preserve">Without </w:t>
      </w:r>
      <w:r w:rsidR="003D6CD0">
        <w:rPr>
          <w:rFonts w:cstheme="minorBidi"/>
          <w:lang w:bidi="hi-IN"/>
        </w:rPr>
        <w:t xml:space="preserve">transliterating words like </w:t>
      </w:r>
      <w:r w:rsidR="003D6CD0">
        <w:rPr>
          <w:rFonts w:cstheme="minorBidi"/>
          <w:lang w:val="en-US" w:bidi="hi-IN"/>
        </w:rPr>
        <w:t>Tickets</w:t>
      </w:r>
      <w:r w:rsidR="003D6CD0">
        <w:rPr>
          <w:rFonts w:cstheme="minorBidi"/>
          <w:lang w:bidi="hi-IN"/>
        </w:rPr>
        <w:t xml:space="preserve">, Boil into Devanagari and </w:t>
      </w:r>
      <w:r>
        <w:rPr>
          <w:rFonts w:cstheme="minorBidi"/>
          <w:lang w:bidi="hi-IN"/>
        </w:rPr>
        <w:t xml:space="preserve">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w:t>
      </w:r>
      <w:r w:rsidR="00C01BDC">
        <w:rPr>
          <w:rFonts w:cstheme="minorBidi"/>
          <w:lang w:bidi="hi-IN"/>
        </w:rPr>
        <w:t>give good results</w:t>
      </w:r>
      <w:r>
        <w:rPr>
          <w:rFonts w:cstheme="minorBidi"/>
          <w:lang w:bidi="hi-IN"/>
        </w:rPr>
        <w:t>.</w:t>
      </w:r>
    </w:p>
    <w:p w14:paraId="7B9BED30" w14:textId="77777777" w:rsidR="00E07D52" w:rsidRDefault="00E07D52" w:rsidP="00E07D52">
      <w:pPr>
        <w:spacing w:line="360" w:lineRule="auto"/>
        <w:ind w:left="720"/>
        <w:rPr>
          <w:rFonts w:cstheme="minorBidi"/>
          <w:lang w:bidi="hi-IN"/>
        </w:rPr>
      </w:pPr>
    </w:p>
    <w:p w14:paraId="49A6F550" w14:textId="77777777" w:rsidR="00E07D52" w:rsidRPr="0069014F" w:rsidRDefault="00E07D52" w:rsidP="00941043">
      <w:pPr>
        <w:pStyle w:val="ListParagraph"/>
        <w:numPr>
          <w:ilvl w:val="2"/>
          <w:numId w:val="18"/>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251DE22B" w14:textId="77777777" w:rsidR="00E07D52" w:rsidRDefault="00E07D52" w:rsidP="00E07D52">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067A58E0" w14:textId="77777777" w:rsidR="00E07D52" w:rsidRDefault="00E07D52" w:rsidP="00E07D52">
      <w:pPr>
        <w:spacing w:line="360" w:lineRule="auto"/>
        <w:ind w:left="720"/>
        <w:rPr>
          <w:rFonts w:cs="Times New Roman"/>
          <w:lang w:val="en-US" w:eastAsia="en-US" w:bidi="hi-IN"/>
        </w:rPr>
      </w:pPr>
    </w:p>
    <w:p w14:paraId="1EB04745" w14:textId="77777777" w:rsidR="00E07D52" w:rsidRDefault="00E07D52" w:rsidP="00E07D52">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6BAAD6E3" w14:textId="77777777" w:rsidR="00E07D52" w:rsidRPr="00626D1C" w:rsidRDefault="00E07D52" w:rsidP="00E07D52">
      <w:pPr>
        <w:spacing w:line="360" w:lineRule="auto"/>
        <w:ind w:left="720"/>
        <w:rPr>
          <w:rFonts w:cs="Times New Roman"/>
          <w:szCs w:val="24"/>
          <w:lang w:val="en-US" w:eastAsia="en-US" w:bidi="hi-IN"/>
        </w:rPr>
      </w:pPr>
    </w:p>
    <w:p w14:paraId="1402C4D8" w14:textId="60286EC1" w:rsidR="00E07D52" w:rsidRDefault="00E07D52" w:rsidP="00E07D52">
      <w:pPr>
        <w:spacing w:line="360" w:lineRule="auto"/>
        <w:ind w:left="720"/>
        <w:rPr>
          <w:rFonts w:cs="Times New Roman"/>
          <w:lang w:val="en-US" w:eastAsia="en-US" w:bidi="hi-IN"/>
        </w:rPr>
      </w:pPr>
      <w:r>
        <w:rPr>
          <w:rFonts w:cs="Times New Roman"/>
          <w:szCs w:val="24"/>
          <w:lang w:val="en-US" w:eastAsia="en-US" w:bidi="hi-IN"/>
        </w:rPr>
        <w:lastRenderedPageBreak/>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sarcasm detection in Hinglish. We </w:t>
      </w:r>
      <w:r w:rsidR="003D6CD0">
        <w:rPr>
          <w:rFonts w:cs="Times New Roman"/>
          <w:lang w:val="en-US" w:eastAsia="en-US" w:bidi="hi-IN"/>
        </w:rPr>
        <w:t>do not</w:t>
      </w:r>
      <w:r>
        <w:rPr>
          <w:rFonts w:cs="Times New Roman"/>
          <w:lang w:val="en-US" w:eastAsia="en-US" w:bidi="hi-IN"/>
        </w:rPr>
        <w:t xml:space="preserve"> have comprehensive dictionary which we can call Hinglish dictionary which has all the word being used by the Hinglish speakers.</w:t>
      </w:r>
    </w:p>
    <w:p w14:paraId="4946480B" w14:textId="3C4F9E81" w:rsidR="00E07D52" w:rsidRPr="00C83227" w:rsidRDefault="00E07D52" w:rsidP="00E07D52">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4DDA4572" w14:textId="77777777" w:rsidR="00E07D52" w:rsidRDefault="00E07D52" w:rsidP="00E07D52">
      <w:pPr>
        <w:spacing w:line="360" w:lineRule="auto"/>
        <w:ind w:left="720"/>
        <w:rPr>
          <w:rFonts w:cstheme="minorBidi"/>
          <w:lang w:bidi="hi-IN"/>
        </w:rPr>
      </w:pPr>
    </w:p>
    <w:p w14:paraId="72DB6AB4" w14:textId="77777777" w:rsidR="009F5C33" w:rsidRPr="00E15A53" w:rsidRDefault="009F5C33" w:rsidP="00941043">
      <w:pPr>
        <w:pStyle w:val="ListParagraph"/>
        <w:numPr>
          <w:ilvl w:val="2"/>
          <w:numId w:val="18"/>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66997333" w14:textId="7708B56E" w:rsidR="009F5C33" w:rsidRPr="00745F6D" w:rsidRDefault="009F5C33" w:rsidP="009F5C33">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w:t>
      </w:r>
      <w:r w:rsidR="00C01BDC" w:rsidRPr="00745F6D">
        <w:t>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6"/>
      </w:r>
      <w:r w:rsidRPr="00745F6D">
        <w:t xml:space="preserve">, for example </w:t>
      </w:r>
      <w:r w:rsidR="00C01BDC">
        <w:t>“</w:t>
      </w:r>
      <w:r w:rsidRPr="00745F6D">
        <w:t>shut</w:t>
      </w:r>
      <w:r w:rsidR="00C01BDC">
        <w:t>”</w:t>
      </w:r>
      <w:r w:rsidRPr="00745F6D">
        <w:t xml:space="preserve"> is a synonym of </w:t>
      </w:r>
      <w:r w:rsidR="00C01BDC">
        <w:t>“</w:t>
      </w:r>
      <w:r w:rsidRPr="00745F6D">
        <w:t>close</w:t>
      </w:r>
      <w:r w:rsidR="00C01BDC">
        <w:t>”</w:t>
      </w:r>
      <w:r w:rsidRPr="00745F6D">
        <w:t>.</w:t>
      </w:r>
      <w:r>
        <w:t xml:space="preserve"> </w:t>
      </w:r>
      <w:r w:rsidRPr="009F287D">
        <w:t>Few examples of synonyms</w:t>
      </w:r>
    </w:p>
    <w:p w14:paraId="27E55674" w14:textId="77777777" w:rsidR="009F5C33" w:rsidRPr="00745F6D" w:rsidRDefault="009F5C33" w:rsidP="00F81E3D">
      <w:pPr>
        <w:pStyle w:val="ListParagraph"/>
        <w:numPr>
          <w:ilvl w:val="0"/>
          <w:numId w:val="1"/>
        </w:numPr>
        <w:spacing w:line="360" w:lineRule="auto"/>
      </w:pPr>
      <w:r w:rsidRPr="00745F6D">
        <w:t>The East = The Soviet Union (</w:t>
      </w:r>
      <w:hyperlink r:id="rId11" w:history="1">
        <w:r w:rsidRPr="00745F6D">
          <w:t>https://www.lexico.com/en/definition/synonym</w:t>
        </w:r>
      </w:hyperlink>
      <w:r w:rsidRPr="00745F6D">
        <w:t>)</w:t>
      </w:r>
    </w:p>
    <w:p w14:paraId="24325B56" w14:textId="24254256" w:rsidR="009F5C33" w:rsidRPr="00745F6D" w:rsidRDefault="009F5C33" w:rsidP="00F81E3D">
      <w:pPr>
        <w:pStyle w:val="ListParagraph"/>
        <w:numPr>
          <w:ilvl w:val="0"/>
          <w:numId w:val="1"/>
        </w:numPr>
        <w:spacing w:line="360" w:lineRule="auto"/>
      </w:pPr>
      <w:r w:rsidRPr="00745F6D">
        <w:t xml:space="preserve">Country of rising sun = Japan, Dragon Country = China, </w:t>
      </w:r>
    </w:p>
    <w:p w14:paraId="3AE6B8C0" w14:textId="77777777" w:rsidR="009F5C33" w:rsidRDefault="009F5C33" w:rsidP="00F81E3D">
      <w:pPr>
        <w:pStyle w:val="ListParagraph"/>
        <w:numPr>
          <w:ilvl w:val="0"/>
          <w:numId w:val="1"/>
        </w:numPr>
        <w:spacing w:line="360" w:lineRule="auto"/>
      </w:pPr>
      <w:r w:rsidRPr="00745F6D">
        <w:t>Fridge = Refrigerator</w:t>
      </w:r>
    </w:p>
    <w:p w14:paraId="404A74AB" w14:textId="77777777" w:rsidR="009F5C33" w:rsidRPr="00745F6D" w:rsidRDefault="009F5C33" w:rsidP="00F81E3D">
      <w:pPr>
        <w:pStyle w:val="ListParagraph"/>
        <w:numPr>
          <w:ilvl w:val="0"/>
          <w:numId w:val="1"/>
        </w:numPr>
        <w:spacing w:line="360" w:lineRule="auto"/>
      </w:pPr>
      <w:r>
        <w:t>Happy = Joyful, Cheerful, Contented, Jolly, Gleeful, Carefree</w:t>
      </w:r>
    </w:p>
    <w:p w14:paraId="036A9293" w14:textId="77777777" w:rsidR="009F5C33" w:rsidRDefault="009F5C33" w:rsidP="009F5C33">
      <w:pPr>
        <w:tabs>
          <w:tab w:val="clear" w:pos="720"/>
        </w:tabs>
        <w:overflowPunct/>
        <w:autoSpaceDE/>
        <w:autoSpaceDN/>
        <w:adjustRightInd/>
        <w:spacing w:line="360" w:lineRule="auto"/>
        <w:jc w:val="left"/>
        <w:textAlignment w:val="auto"/>
        <w:rPr>
          <w:b/>
          <w:bCs/>
        </w:rPr>
      </w:pPr>
    </w:p>
    <w:p w14:paraId="2A85CBB3" w14:textId="446E9D02" w:rsidR="009F5C33" w:rsidRPr="009F287D" w:rsidRDefault="009F5C33" w:rsidP="009F5C33">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rsidR="00C01BDC">
        <w:t>s</w:t>
      </w:r>
      <w:r w:rsidRPr="009F287D">
        <w:t>.</w:t>
      </w:r>
    </w:p>
    <w:p w14:paraId="69E451A4" w14:textId="77777777" w:rsidR="009F5C33" w:rsidRPr="009F287D" w:rsidRDefault="009F5C33" w:rsidP="009F5C33">
      <w:pPr>
        <w:spacing w:line="360" w:lineRule="auto"/>
        <w:ind w:left="709"/>
      </w:pPr>
    </w:p>
    <w:p w14:paraId="771CE295" w14:textId="77777777" w:rsidR="009F5C33" w:rsidRPr="009F287D" w:rsidRDefault="009F5C33" w:rsidP="009F5C33">
      <w:pPr>
        <w:spacing w:line="360" w:lineRule="auto"/>
        <w:ind w:left="709"/>
      </w:pPr>
      <w:r w:rsidRPr="009F287D">
        <w:t xml:space="preserve">Unlike other world languages, all Indian languages (except Tamil, this is debatable) heavily borrow words from Sanskrit. </w:t>
      </w:r>
    </w:p>
    <w:p w14:paraId="298D200B" w14:textId="06156E53" w:rsidR="009F5C33" w:rsidRDefault="009F5C33" w:rsidP="003612BD">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7F3629F5" w14:textId="77777777" w:rsidR="003612BD" w:rsidRDefault="003612BD" w:rsidP="003612BD">
      <w:pPr>
        <w:spacing w:line="360" w:lineRule="auto"/>
        <w:ind w:left="709"/>
      </w:pPr>
    </w:p>
    <w:p w14:paraId="26131DAA" w14:textId="2D1854EC" w:rsidR="009F5C33" w:rsidRDefault="009F5C33" w:rsidP="009F5C33">
      <w:pPr>
        <w:spacing w:line="360" w:lineRule="auto"/>
        <w:ind w:left="709"/>
      </w:pPr>
      <w:r w:rsidRPr="009F287D">
        <w:t xml:space="preserve">Because all Indian languages have root in Sanskrit therefore most of the </w:t>
      </w:r>
      <w:r w:rsidR="003612BD" w:rsidRPr="009F287D">
        <w:t>time,</w:t>
      </w:r>
      <w:r w:rsidRPr="009F287D">
        <w:t xml:space="preserve"> they take word from Sanskrit for communication. For </w:t>
      </w:r>
      <w:r w:rsidR="003612BD" w:rsidRPr="009F287D">
        <w:t>example,</w:t>
      </w:r>
      <w:r w:rsidRPr="009F287D">
        <w:t xml:space="preserve"> Kannada uses </w:t>
      </w:r>
      <w:r w:rsidRPr="009F287D">
        <w:rPr>
          <w:rFonts w:ascii="Mangal" w:hAnsi="Mangal" w:cs="Mangal" w:hint="cs"/>
          <w:cs/>
        </w:rPr>
        <w:t>नीरू</w:t>
      </w:r>
      <w:r w:rsidRPr="009F287D">
        <w:t xml:space="preserve">, Bangla use </w:t>
      </w:r>
      <w:r w:rsidRPr="009F287D">
        <w:rPr>
          <w:rFonts w:ascii="Mangal" w:hAnsi="Mangal" w:cs="Mangal" w:hint="cs"/>
          <w:cs/>
        </w:rPr>
        <w:lastRenderedPageBreak/>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197EAEB0" w14:textId="77777777" w:rsidR="00407774" w:rsidRDefault="00407774" w:rsidP="009F5C33">
      <w:pPr>
        <w:spacing w:line="360" w:lineRule="auto"/>
        <w:ind w:left="709"/>
      </w:pPr>
    </w:p>
    <w:p w14:paraId="07AFB913" w14:textId="48D97727" w:rsidR="003612BD" w:rsidRDefault="003612BD" w:rsidP="009F5C33">
      <w:pPr>
        <w:spacing w:line="360" w:lineRule="auto"/>
        <w:ind w:left="709"/>
      </w:pPr>
      <w:r>
        <w:t xml:space="preserve">In </w:t>
      </w:r>
      <w:r w:rsidR="00407774">
        <w:t xml:space="preserve">Hindi </w:t>
      </w:r>
      <w:r>
        <w:t>language</w:t>
      </w:r>
      <w:r w:rsidR="00407774">
        <w:t>,</w:t>
      </w:r>
      <w:r>
        <w:t xml:space="preserv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The answer is yes also; because Sanskrit being mother of Hindi language, it borrows words freely from Sanskrit. Thus, we see synonym in Hinglish is</w:t>
      </w:r>
      <w:r w:rsidR="00407774">
        <w:t xml:space="preserve"> not the way it</w:t>
      </w:r>
      <w:r>
        <w:t xml:space="preserve"> is understood in the context of English. </w:t>
      </w:r>
    </w:p>
    <w:p w14:paraId="5814B2B3" w14:textId="77777777" w:rsidR="00407774" w:rsidRDefault="00407774" w:rsidP="009F5C33">
      <w:pPr>
        <w:spacing w:line="360" w:lineRule="auto"/>
        <w:ind w:left="709"/>
      </w:pPr>
    </w:p>
    <w:p w14:paraId="36964E8D" w14:textId="0EAD68A9" w:rsidR="00407774" w:rsidRDefault="00407774" w:rsidP="009F5C33">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4665CA2A" w14:textId="547EF651" w:rsidR="009F5C33" w:rsidRDefault="00407774" w:rsidP="00407774">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25BC5BA4" w14:textId="77777777" w:rsidR="00407774" w:rsidRPr="00407774" w:rsidRDefault="00407774" w:rsidP="00407774">
      <w:pPr>
        <w:spacing w:line="360" w:lineRule="auto"/>
        <w:ind w:left="709"/>
        <w:rPr>
          <w:rFonts w:cstheme="minorBidi"/>
          <w:lang w:bidi="hi-IN"/>
        </w:rPr>
      </w:pPr>
    </w:p>
    <w:p w14:paraId="76F6C292" w14:textId="7147F51D" w:rsidR="00DD54AE" w:rsidRPr="00DD54AE" w:rsidRDefault="00DD54AE" w:rsidP="00941043">
      <w:pPr>
        <w:pStyle w:val="ListParagraph"/>
        <w:numPr>
          <w:ilvl w:val="2"/>
          <w:numId w:val="18"/>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4A098B11" w14:textId="0B791098" w:rsidR="009F5C33" w:rsidRPr="00346E7B" w:rsidRDefault="009F5C33" w:rsidP="009F5C33">
      <w:pPr>
        <w:spacing w:line="360" w:lineRule="auto"/>
        <w:ind w:left="709"/>
      </w:pPr>
      <w:r>
        <w:t>In Hindi s</w:t>
      </w:r>
      <w:r w:rsidRPr="00346E7B">
        <w:t>ame word spoken and written with different spelling</w:t>
      </w:r>
      <w:r>
        <w:t xml:space="preserve">. Observe the spelling of the same word how they are varying. This kind of problem we do not have in English. </w:t>
      </w:r>
      <w:r w:rsidR="00407774">
        <w:t xml:space="preserve">As discussed earlier, synonym of </w:t>
      </w:r>
      <w:r>
        <w:t>Happy is Jolly</w:t>
      </w:r>
      <w:r w:rsidR="00407774">
        <w:t>. They both are not same, n</w:t>
      </w:r>
      <w:r>
        <w:t>either in spelling</w:t>
      </w:r>
      <w:r w:rsidR="00407774">
        <w:t>, nor in pronunciation,</w:t>
      </w:r>
      <w:r>
        <w:t xml:space="preserve"> no</w:t>
      </w:r>
      <w:r w:rsidR="00407774">
        <w:t>r</w:t>
      </w:r>
      <w:r>
        <w:t xml:space="preserve"> in full sense, but </w:t>
      </w:r>
      <w:r w:rsidR="00E07D52">
        <w:t>“</w:t>
      </w:r>
      <w:r w:rsidR="00407774">
        <w:t>happy</w:t>
      </w:r>
      <w:r w:rsidR="00E07D52">
        <w:t>”</w:t>
      </w:r>
      <w:r w:rsidR="00407774">
        <w:t xml:space="preserve"> is </w:t>
      </w:r>
      <w:r>
        <w:t xml:space="preserve">close to </w:t>
      </w:r>
      <w:r w:rsidR="00E07D52">
        <w:t>“j</w:t>
      </w:r>
      <w:r>
        <w:t>olly</w:t>
      </w:r>
      <w:r w:rsidR="00E07D52">
        <w:t>”</w:t>
      </w:r>
      <w:r>
        <w:t>. That is why they are synonyms. But below all “=” signs are referring to the same thing.</w:t>
      </w:r>
    </w:p>
    <w:p w14:paraId="6B28F4E6" w14:textId="4149680B" w:rsidR="009F5C33" w:rsidRDefault="009F5C33" w:rsidP="009F5C33">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24B55765" w14:textId="77777777" w:rsidR="00E07D52" w:rsidRPr="00346E7B" w:rsidRDefault="00E07D52" w:rsidP="00E07D52">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0E92A9F0" w14:textId="77777777" w:rsidR="00E07D52" w:rsidRDefault="009F5C33" w:rsidP="009F5C33">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04F5D32F" w14:textId="77777777" w:rsidR="00E07D52" w:rsidRDefault="009F5C33" w:rsidP="009F5C33">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2C3D9B90" w14:textId="77777777" w:rsidR="00E07D52" w:rsidRDefault="009F5C33" w:rsidP="009F5C33">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6DAE0A3F" w14:textId="77777777" w:rsidR="00E07D52" w:rsidRDefault="009F5C33" w:rsidP="009F5C33">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6E5001FB" w14:textId="2784CE18" w:rsidR="009F5C33" w:rsidRPr="00745F6D" w:rsidRDefault="009F5C33" w:rsidP="00E07D52">
      <w:pPr>
        <w:spacing w:line="360" w:lineRule="auto"/>
        <w:ind w:left="709"/>
        <w:rPr>
          <w:cs/>
        </w:rPr>
      </w:pPr>
      <w:r w:rsidRPr="00346E7B">
        <w:rPr>
          <w:rFonts w:hint="cs"/>
          <w:cs/>
        </w:rPr>
        <w:t xml:space="preserve"> </w:t>
      </w:r>
    </w:p>
    <w:p w14:paraId="0E68FF69" w14:textId="0DD8AD3D" w:rsidR="009F5C33" w:rsidRDefault="00E07D52" w:rsidP="009F5C33">
      <w:pPr>
        <w:spacing w:line="360" w:lineRule="auto"/>
        <w:ind w:left="709"/>
        <w:rPr>
          <w:lang w:val="en-US" w:eastAsia="en-US" w:bidi="hi-IN"/>
        </w:rPr>
      </w:pPr>
      <w:r>
        <w:rPr>
          <w:lang w:val="en-US" w:eastAsia="en-US" w:bidi="hi-IN"/>
        </w:rPr>
        <w:t xml:space="preserve">We need to keep in mind Hindi is not </w:t>
      </w:r>
      <w:r w:rsidR="003D6CD0">
        <w:rPr>
          <w:lang w:val="en-US" w:eastAsia="en-US" w:bidi="hi-IN"/>
        </w:rPr>
        <w:t>Devanagari</w:t>
      </w:r>
      <w:r>
        <w:rPr>
          <w:lang w:val="en-US" w:eastAsia="en-US" w:bidi="hi-IN"/>
        </w:rPr>
        <w:t xml:space="preserve">, nor Hindi is </w:t>
      </w:r>
      <w:proofErr w:type="spellStart"/>
      <w:r>
        <w:rPr>
          <w:lang w:val="en-US" w:eastAsia="en-US" w:bidi="hi-IN"/>
        </w:rPr>
        <w:t>Avadhi</w:t>
      </w:r>
      <w:proofErr w:type="spellEnd"/>
      <w:r>
        <w:rPr>
          <w:lang w:val="en-US" w:eastAsia="en-US" w:bidi="hi-IN"/>
        </w:rPr>
        <w:t xml:space="preserve"> or Marathi.</w:t>
      </w:r>
      <w:r w:rsidR="009F5C33">
        <w:rPr>
          <w:lang w:val="en-US" w:eastAsia="en-US" w:bidi="hi-IN"/>
        </w:rPr>
        <w:tab/>
      </w:r>
      <w:r w:rsidR="009F5C33" w:rsidRPr="00626D1C">
        <w:rPr>
          <w:lang w:val="en-US" w:eastAsia="en-US" w:bidi="hi-IN"/>
        </w:rPr>
        <w:t xml:space="preserve">Hindi </w:t>
      </w:r>
      <w:r w:rsidR="009F5C33" w:rsidRPr="00745F6D">
        <w:t xml:space="preserve">is written </w:t>
      </w:r>
      <w:r w:rsidR="009F5C33">
        <w:t xml:space="preserve">in Devanagari </w:t>
      </w:r>
      <w:proofErr w:type="gramStart"/>
      <w:r w:rsidR="009F5C33">
        <w:t>script</w:t>
      </w:r>
      <w:proofErr w:type="gramEnd"/>
      <w:r w:rsidR="009F5C33">
        <w:t xml:space="preserve"> but it is heavily inflicted by other languages </w:t>
      </w:r>
      <w:r w:rsidR="009F5C33" w:rsidRPr="00626D1C">
        <w:rPr>
          <w:lang w:val="en-US" w:eastAsia="en-US" w:bidi="hi-IN"/>
        </w:rPr>
        <w:t>like Awadhi, Bhojpuri, Rajasthani</w:t>
      </w:r>
      <w:r w:rsidR="009F5C33">
        <w:rPr>
          <w:lang w:val="en-US" w:eastAsia="en-US" w:bidi="hi-IN"/>
        </w:rPr>
        <w:t>, Urdu etc.</w:t>
      </w:r>
    </w:p>
    <w:p w14:paraId="37B2F07D" w14:textId="77777777" w:rsidR="00E07D52" w:rsidRDefault="00E07D52" w:rsidP="009F5C33">
      <w:pPr>
        <w:spacing w:line="360" w:lineRule="auto"/>
        <w:ind w:left="709"/>
        <w:rPr>
          <w:lang w:val="en-US" w:eastAsia="en-US" w:bidi="hi-IN"/>
        </w:rPr>
      </w:pPr>
    </w:p>
    <w:p w14:paraId="6D1B111F" w14:textId="164A90F9" w:rsidR="009F5C33" w:rsidRDefault="009F5C33" w:rsidP="009F5C33">
      <w:pPr>
        <w:spacing w:line="360" w:lineRule="auto"/>
        <w:ind w:left="709"/>
      </w:pPr>
      <w:r>
        <w:rPr>
          <w:lang w:val="en-US" w:eastAsia="en-US" w:bidi="hi-IN"/>
        </w:rPr>
        <w:lastRenderedPageBreak/>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45A85EF2" w14:textId="77777777" w:rsidR="00E07D52" w:rsidRPr="00346E7B" w:rsidRDefault="00E07D52" w:rsidP="009F5C33">
      <w:pPr>
        <w:spacing w:line="360" w:lineRule="auto"/>
        <w:ind w:left="709"/>
      </w:pPr>
    </w:p>
    <w:p w14:paraId="154A5448" w14:textId="18CC030F" w:rsidR="009F5C33" w:rsidRPr="00AF453A" w:rsidRDefault="00AF453A" w:rsidP="00AF453A">
      <w:pPr>
        <w:rPr>
          <w:b/>
          <w:bCs/>
          <w:color w:val="0070C0"/>
        </w:rPr>
      </w:pPr>
      <w:bookmarkStart w:id="57" w:name="_Toc43876355"/>
      <w:r>
        <w:rPr>
          <w:b/>
          <w:bCs/>
          <w:color w:val="0070C0"/>
        </w:rPr>
        <w:t xml:space="preserve">1.8 </w:t>
      </w:r>
      <w:r w:rsidR="009F5C33" w:rsidRPr="00AF453A">
        <w:rPr>
          <w:b/>
          <w:bCs/>
          <w:color w:val="0070C0"/>
        </w:rPr>
        <w:t>Common Challenges in Sarcasm Detection</w:t>
      </w:r>
      <w:bookmarkEnd w:id="57"/>
    </w:p>
    <w:p w14:paraId="5F901BEE" w14:textId="7D3FFB45" w:rsidR="009F5C33" w:rsidRDefault="009F5C33" w:rsidP="009F5C33">
      <w:pPr>
        <w:spacing w:line="360" w:lineRule="auto"/>
        <w:rPr>
          <w:szCs w:val="24"/>
        </w:rPr>
      </w:pPr>
      <w:r w:rsidRPr="00684AB7">
        <w:rPr>
          <w:szCs w:val="24"/>
        </w:rPr>
        <w:t xml:space="preserve">Detecting Sarcasm is difficult </w:t>
      </w:r>
      <w:r w:rsidR="003D6CD0">
        <w:rPr>
          <w:szCs w:val="24"/>
        </w:rPr>
        <w:t>if sentences are having following characteristics.</w:t>
      </w:r>
      <w:r w:rsidRPr="00684AB7">
        <w:rPr>
          <w:szCs w:val="24"/>
        </w:rPr>
        <w:t xml:space="preserve"> </w:t>
      </w:r>
    </w:p>
    <w:p w14:paraId="368C6822" w14:textId="61E2B259" w:rsidR="009F5C33" w:rsidRPr="00F64003" w:rsidRDefault="009F5C33" w:rsidP="00F81E3D">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sidR="003D6CD0">
        <w:rPr>
          <w:szCs w:val="24"/>
        </w:rPr>
        <w:t>. For example</w:t>
      </w:r>
      <w:r w:rsidR="00BD7223">
        <w:rPr>
          <w:szCs w:val="24"/>
        </w:rPr>
        <w:t>:</w:t>
      </w:r>
      <w:r w:rsidR="003D6CD0">
        <w:rPr>
          <w:szCs w:val="24"/>
        </w:rPr>
        <w:t xml:space="preserve"> </w:t>
      </w:r>
      <w:r w:rsidR="00BD7223">
        <w:rPr>
          <w:szCs w:val="24"/>
        </w:rPr>
        <w:t>What a wise man!</w:t>
      </w:r>
      <w:r w:rsidR="003D6CD0">
        <w:rPr>
          <w:szCs w:val="24"/>
        </w:rPr>
        <w:t xml:space="preserve"> what he did is nothing other than </w:t>
      </w:r>
      <w:r w:rsidR="003D6CD0" w:rsidRPr="003D6CD0">
        <w:rPr>
          <w:szCs w:val="24"/>
        </w:rPr>
        <w:t>an axe to grind</w:t>
      </w:r>
      <w:r w:rsidR="00BD7223">
        <w:rPr>
          <w:szCs w:val="24"/>
        </w:rPr>
        <w:t>.</w:t>
      </w:r>
    </w:p>
    <w:p w14:paraId="43839EB1" w14:textId="3C2087A0" w:rsidR="009F5C33" w:rsidRDefault="009F5C33" w:rsidP="00F81E3D">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sidR="00BD7223">
        <w:rPr>
          <w:szCs w:val="24"/>
        </w:rPr>
        <w:t xml:space="preserve"> For example: You are behaving like Mir </w:t>
      </w:r>
      <w:proofErr w:type="spellStart"/>
      <w:r w:rsidR="00BD7223">
        <w:rPr>
          <w:szCs w:val="24"/>
        </w:rPr>
        <w:t>Jafar</w:t>
      </w:r>
      <w:proofErr w:type="spellEnd"/>
      <w:r w:rsidR="00BD7223">
        <w:rPr>
          <w:szCs w:val="24"/>
        </w:rPr>
        <w:t>.</w:t>
      </w:r>
    </w:p>
    <w:p w14:paraId="2B6BCAF0" w14:textId="5E1A1A99" w:rsidR="009F5C33" w:rsidRPr="00F64003" w:rsidRDefault="009F5C33" w:rsidP="00F81E3D">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sidR="00BD7223">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22CAE199" w14:textId="73CD873F" w:rsidR="006A5716" w:rsidRPr="00AF453A" w:rsidRDefault="00AF453A" w:rsidP="00AF453A">
      <w:pPr>
        <w:rPr>
          <w:b/>
          <w:bCs/>
          <w:color w:val="0070C0"/>
        </w:rPr>
      </w:pPr>
      <w:bookmarkStart w:id="58" w:name="_Toc43876360"/>
      <w:r>
        <w:rPr>
          <w:b/>
          <w:bCs/>
          <w:color w:val="0070C0"/>
        </w:rPr>
        <w:t xml:space="preserve">1.9 </w:t>
      </w:r>
      <w:r w:rsidR="006A5716" w:rsidRPr="00AF453A">
        <w:rPr>
          <w:b/>
          <w:bCs/>
          <w:color w:val="0070C0"/>
        </w:rPr>
        <w:t>Context Understanding a Challenge in Sarcasm Detection</w:t>
      </w:r>
      <w:bookmarkEnd w:id="58"/>
    </w:p>
    <w:p w14:paraId="5C3D78BB" w14:textId="77777777" w:rsidR="006A5716" w:rsidRPr="005D523F" w:rsidRDefault="006A5716" w:rsidP="006A5716">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3D4D8915" w14:textId="77777777" w:rsidR="006A5716" w:rsidRPr="00684AB7" w:rsidRDefault="006A5716" w:rsidP="006A5716">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6290BABA"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6558521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0851A14F"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3EA61796"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04E39EB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2B4BFE4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1D6623E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727B833E"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0766E22E" w14:textId="2A7B4E07" w:rsidR="006A5716"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576D3257" w14:textId="77777777" w:rsidR="00BD7223" w:rsidRPr="008113CE" w:rsidRDefault="00BD7223" w:rsidP="00BD7223">
      <w:pPr>
        <w:pStyle w:val="ListParagraph"/>
        <w:spacing w:line="360" w:lineRule="auto"/>
        <w:ind w:left="1080"/>
        <w:rPr>
          <w:rFonts w:cs="Times New Roman"/>
          <w:szCs w:val="24"/>
          <w:lang w:val="en-US" w:eastAsia="en-US" w:bidi="hi-IN"/>
        </w:rPr>
      </w:pPr>
    </w:p>
    <w:p w14:paraId="12CE8C16" w14:textId="6BA758C6" w:rsidR="009F5C33" w:rsidRPr="00826EFF" w:rsidRDefault="00424BA6" w:rsidP="00826EFF">
      <w:pPr>
        <w:spacing w:line="360" w:lineRule="auto"/>
        <w:rPr>
          <w:szCs w:val="24"/>
        </w:rPr>
      </w:pPr>
      <w:r w:rsidRPr="00826EFF">
        <w:rPr>
          <w:szCs w:val="24"/>
        </w:rPr>
        <w:fldChar w:fldCharType="begin" w:fldLock="1"/>
      </w:r>
      <w:r w:rsidR="0089574F">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3ECECC24" w14:textId="77777777" w:rsidR="00677D4D" w:rsidRDefault="00677D4D" w:rsidP="00677D4D">
      <w:pPr>
        <w:spacing w:line="360" w:lineRule="auto"/>
        <w:rPr>
          <w:szCs w:val="24"/>
        </w:rPr>
      </w:pPr>
    </w:p>
    <w:p w14:paraId="0B110949" w14:textId="217D9489" w:rsidR="00677D4D" w:rsidRPr="005215A3" w:rsidRDefault="00677D4D" w:rsidP="00677D4D">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4BF0F604" w14:textId="77777777" w:rsidR="00424BA6" w:rsidRPr="00424BA6" w:rsidRDefault="00424BA6" w:rsidP="00424BA6"/>
    <w:p w14:paraId="39E63D63" w14:textId="17DECDE1" w:rsidR="00856AEB" w:rsidRPr="00AF453A" w:rsidRDefault="00AF453A" w:rsidP="00AF453A">
      <w:pPr>
        <w:rPr>
          <w:b/>
          <w:bCs/>
        </w:rPr>
      </w:pPr>
      <w:r>
        <w:rPr>
          <w:b/>
          <w:bCs/>
          <w:color w:val="0070C0"/>
        </w:rPr>
        <w:t xml:space="preserve">1.10 </w:t>
      </w:r>
      <w:r w:rsidR="00F64003" w:rsidRPr="00AF453A">
        <w:rPr>
          <w:b/>
          <w:bCs/>
          <w:color w:val="0070C0"/>
        </w:rPr>
        <w:t>Challenges in Sarcasm Detection in Hinglish</w:t>
      </w:r>
      <w:bookmarkEnd w:id="56"/>
    </w:p>
    <w:p w14:paraId="57672EB5" w14:textId="5453DBC0" w:rsidR="008D7723" w:rsidRPr="00840CBA" w:rsidRDefault="00F64003" w:rsidP="00941043">
      <w:pPr>
        <w:pStyle w:val="ListParagraph"/>
        <w:numPr>
          <w:ilvl w:val="0"/>
          <w:numId w:val="26"/>
        </w:numPr>
        <w:spacing w:line="360" w:lineRule="auto"/>
        <w:jc w:val="left"/>
        <w:rPr>
          <w:szCs w:val="24"/>
        </w:rPr>
      </w:pPr>
      <w:r w:rsidRPr="00856AEB">
        <w:t xml:space="preserve">70% of the world population uses 26 letters of </w:t>
      </w:r>
      <w:r w:rsidR="009D74A6">
        <w:t>Roman</w:t>
      </w:r>
      <w:r w:rsidRPr="00856AEB">
        <w:t xml:space="preserve"> script to write their language. The </w:t>
      </w:r>
      <w:r w:rsidR="009D74A6">
        <w:t>Roman</w:t>
      </w:r>
      <w:r w:rsidRPr="00856AEB">
        <w:t xml:space="preserve"> alphabet is also used as the basis for the International Phonetic Alphabet, which is used to express the phonetics of all languages.</w:t>
      </w:r>
      <w:r w:rsidR="009F5C33" w:rsidRPr="00DA24F3">
        <w:rPr>
          <w:rStyle w:val="FootnoteReference"/>
        </w:rPr>
        <w:footnoteReference w:id="7"/>
      </w:r>
      <w:r w:rsidR="009F5C33">
        <w:rPr>
          <w:szCs w:val="24"/>
        </w:rPr>
        <w:t xml:space="preserve"> </w:t>
      </w:r>
      <w:r w:rsidR="008D7723" w:rsidRPr="00840CBA">
        <w:rPr>
          <w:szCs w:val="24"/>
        </w:rPr>
        <w:t xml:space="preserve">Due to this reason when people are writing different language like English, French, Indonesian, Tagalog, German, Turkish they need not to change much around the letters, so most of the </w:t>
      </w:r>
      <w:r w:rsidR="00BD7223">
        <w:rPr>
          <w:szCs w:val="24"/>
        </w:rPr>
        <w:t xml:space="preserve">cases </w:t>
      </w:r>
      <w:r w:rsidR="008D7723" w:rsidRPr="00840CBA">
        <w:rPr>
          <w:szCs w:val="24"/>
        </w:rPr>
        <w:t xml:space="preserve">script remain </w:t>
      </w:r>
      <w:r w:rsidR="009D74A6">
        <w:rPr>
          <w:szCs w:val="24"/>
        </w:rPr>
        <w:t>Roman</w:t>
      </w:r>
      <w:r w:rsidR="008D7723" w:rsidRPr="00840CBA">
        <w:rPr>
          <w:szCs w:val="24"/>
        </w:rPr>
        <w:t xml:space="preserve">. This advantage is not available to Devanagari script and Hindi language. </w:t>
      </w:r>
    </w:p>
    <w:p w14:paraId="7D559704" w14:textId="4EE646F4" w:rsidR="00840CBA" w:rsidRPr="00677D4D" w:rsidRDefault="008D7723" w:rsidP="00941043">
      <w:pPr>
        <w:pStyle w:val="ListParagraph"/>
        <w:numPr>
          <w:ilvl w:val="0"/>
          <w:numId w:val="26"/>
        </w:numPr>
        <w:spacing w:line="360" w:lineRule="auto"/>
        <w:jc w:val="left"/>
      </w:pPr>
      <w:r w:rsidRPr="00840CBA">
        <w:rPr>
          <w:szCs w:val="24"/>
        </w:rPr>
        <w:t xml:space="preserve">An average westerner knows and speaks one language so written and verbal expression most of the time is that one language. </w:t>
      </w:r>
      <w:r w:rsidR="00684AB7" w:rsidRPr="00840CBA">
        <w:rPr>
          <w:szCs w:val="24"/>
        </w:rPr>
        <w:t xml:space="preserve">An average Indian speaks minimum 2 languages, one is </w:t>
      </w:r>
      <w:r w:rsidR="00BF59D3" w:rsidRPr="00840CBA">
        <w:rPr>
          <w:szCs w:val="24"/>
        </w:rPr>
        <w:t>language</w:t>
      </w:r>
      <w:r w:rsidR="00684AB7" w:rsidRPr="00840CBA">
        <w:rPr>
          <w:szCs w:val="24"/>
        </w:rPr>
        <w:t xml:space="preserve"> of his state, plus national </w:t>
      </w:r>
      <w:r w:rsidR="00BF59D3" w:rsidRPr="00840CBA">
        <w:rPr>
          <w:szCs w:val="24"/>
        </w:rPr>
        <w:t>language,</w:t>
      </w:r>
      <w:r w:rsidR="00684AB7" w:rsidRPr="00840CBA">
        <w:rPr>
          <w:szCs w:val="24"/>
        </w:rPr>
        <w:t xml:space="preserve"> or </w:t>
      </w:r>
      <w:r w:rsidR="00BF59D3" w:rsidRPr="00840CBA">
        <w:rPr>
          <w:szCs w:val="24"/>
        </w:rPr>
        <w:t>English</w:t>
      </w:r>
      <w:r w:rsidR="00684AB7" w:rsidRPr="00840CBA">
        <w:rPr>
          <w:szCs w:val="24"/>
        </w:rPr>
        <w:t xml:space="preserve">. In </w:t>
      </w:r>
      <w:r w:rsidR="00BF59D3" w:rsidRPr="00840CBA">
        <w:rPr>
          <w:szCs w:val="24"/>
        </w:rPr>
        <w:t>southern</w:t>
      </w:r>
      <w:r w:rsidR="00684AB7" w:rsidRPr="00840CBA">
        <w:rPr>
          <w:szCs w:val="24"/>
        </w:rPr>
        <w:t xml:space="preserve"> part of </w:t>
      </w:r>
      <w:r w:rsidR="00BD7223" w:rsidRPr="00840CBA">
        <w:rPr>
          <w:szCs w:val="24"/>
        </w:rPr>
        <w:t>India,</w:t>
      </w:r>
      <w:r w:rsidR="00684AB7" w:rsidRPr="00840CBA">
        <w:rPr>
          <w:szCs w:val="24"/>
        </w:rPr>
        <w:t xml:space="preserve"> it is not uncommon </w:t>
      </w:r>
      <w:r w:rsidR="00BF59D3" w:rsidRPr="00840CBA">
        <w:rPr>
          <w:szCs w:val="24"/>
        </w:rPr>
        <w:t xml:space="preserve">when </w:t>
      </w:r>
      <w:r w:rsidR="00684AB7" w:rsidRPr="00840CBA">
        <w:rPr>
          <w:szCs w:val="24"/>
        </w:rPr>
        <w:t xml:space="preserve">you find a </w:t>
      </w:r>
      <w:r w:rsidRPr="00840CBA">
        <w:rPr>
          <w:szCs w:val="24"/>
        </w:rPr>
        <w:t xml:space="preserve">taxi or truck </w:t>
      </w:r>
      <w:r w:rsidR="00684AB7" w:rsidRPr="00840CBA">
        <w:rPr>
          <w:szCs w:val="24"/>
        </w:rPr>
        <w:t xml:space="preserve">driver who can speaker 3 or 4 </w:t>
      </w:r>
      <w:proofErr w:type="gramStart"/>
      <w:r w:rsidR="00684AB7" w:rsidRPr="00840CBA">
        <w:rPr>
          <w:szCs w:val="24"/>
        </w:rPr>
        <w:t>languages</w:t>
      </w:r>
      <w:proofErr w:type="gramEnd"/>
      <w:r w:rsidR="00684AB7" w:rsidRPr="00840CBA">
        <w:rPr>
          <w:szCs w:val="24"/>
        </w:rPr>
        <w:t xml:space="preserve"> but they cannot speak in English.</w:t>
      </w:r>
      <w:r w:rsidR="00840CBA" w:rsidRPr="00840CBA">
        <w:rPr>
          <w:szCs w:val="24"/>
        </w:rPr>
        <w:t xml:space="preserve"> </w:t>
      </w:r>
      <w:r w:rsidR="00BD7223">
        <w:rPr>
          <w:szCs w:val="24"/>
        </w:rPr>
        <w:t>T</w:t>
      </w:r>
      <w:r w:rsidR="00840CBA" w:rsidRPr="00840CBA">
        <w:rPr>
          <w:szCs w:val="24"/>
        </w:rPr>
        <w:t>his</w:t>
      </w:r>
      <w:r w:rsidR="00677D4D">
        <w:rPr>
          <w:szCs w:val="24"/>
        </w:rPr>
        <w:t>, one language- one script,</w:t>
      </w:r>
      <w:r w:rsidR="00840CBA" w:rsidRPr="00840CBA">
        <w:rPr>
          <w:szCs w:val="24"/>
        </w:rPr>
        <w:t xml:space="preserve"> advantage is not available for any Indian and they communicate in multiple language without realising that they have shifted language and borrowing words from different language.</w:t>
      </w:r>
    </w:p>
    <w:p w14:paraId="0D3BE6D2" w14:textId="0924B06B" w:rsidR="00840CBA" w:rsidRPr="00677D4D" w:rsidRDefault="003958D0" w:rsidP="00941043">
      <w:pPr>
        <w:pStyle w:val="ListParagraph"/>
        <w:numPr>
          <w:ilvl w:val="0"/>
          <w:numId w:val="26"/>
        </w:numPr>
        <w:spacing w:line="360" w:lineRule="auto"/>
        <w:jc w:val="left"/>
      </w:pPr>
      <w:r w:rsidRPr="00677D4D">
        <w:t xml:space="preserve">While typing feedback people write </w:t>
      </w:r>
      <w:r w:rsidR="00684AB7" w:rsidRPr="00677D4D">
        <w:t>@account_name</w:t>
      </w:r>
      <w:r w:rsidRPr="00677D4D">
        <w:t xml:space="preserve">. Most of the time @account_name </w:t>
      </w:r>
      <w:proofErr w:type="gramStart"/>
      <w:r w:rsidRPr="00677D4D">
        <w:t>are</w:t>
      </w:r>
      <w:proofErr w:type="gramEnd"/>
      <w:r w:rsidRPr="00677D4D">
        <w:t xml:space="preserve"> proper name and written in </w:t>
      </w:r>
      <w:r w:rsidR="009D74A6" w:rsidRPr="00677D4D">
        <w:t>Roman</w:t>
      </w:r>
      <w:r w:rsidRPr="00677D4D">
        <w:t xml:space="preserve"> like @harithapliyal, @eating_point, @banarasi. Similarly,</w:t>
      </w:r>
      <w:r w:rsidR="00684AB7" w:rsidRPr="00677D4D">
        <w:t xml:space="preserve"> hashtag, which helps us understanding the </w:t>
      </w:r>
      <w:r w:rsidR="00684AB7" w:rsidRPr="00677D4D">
        <w:lastRenderedPageBreak/>
        <w:t xml:space="preserve">context of the feedback, is also written in </w:t>
      </w:r>
      <w:r w:rsidR="009D74A6" w:rsidRPr="00677D4D">
        <w:t>Roman</w:t>
      </w:r>
      <w:r w:rsidR="00684AB7" w:rsidRPr="00677D4D">
        <w:t xml:space="preserve"> script</w:t>
      </w:r>
      <w:r w:rsidRPr="00677D4D">
        <w:t xml:space="preserve"> #Election2019 #COVID19 #Philosopy #Motivation #NarendraModi</w:t>
      </w:r>
      <w:r w:rsidR="00684AB7" w:rsidRPr="00677D4D">
        <w:t xml:space="preserve">. </w:t>
      </w:r>
    </w:p>
    <w:p w14:paraId="251ACB9E" w14:textId="4F9B66F0" w:rsidR="00684AB7" w:rsidRPr="00677D4D" w:rsidRDefault="00840CBA" w:rsidP="00941043">
      <w:pPr>
        <w:pStyle w:val="ListParagraph"/>
        <w:numPr>
          <w:ilvl w:val="0"/>
          <w:numId w:val="26"/>
        </w:numPr>
        <w:spacing w:line="360" w:lineRule="auto"/>
        <w:jc w:val="left"/>
      </w:pPr>
      <w:r w:rsidRPr="00677D4D">
        <w:t>Numerals: M</w:t>
      </w:r>
      <w:r w:rsidR="00684AB7" w:rsidRPr="00677D4D">
        <w:t xml:space="preserve">any </w:t>
      </w:r>
      <w:r w:rsidR="00677D4D" w:rsidRPr="00677D4D">
        <w:t>times,</w:t>
      </w:r>
      <w:r w:rsidRPr="00677D4D">
        <w:t xml:space="preserve"> </w:t>
      </w:r>
      <w:r w:rsidR="00684AB7" w:rsidRPr="00677D4D">
        <w:t xml:space="preserve">people use </w:t>
      </w:r>
      <w:proofErr w:type="gramStart"/>
      <w:r w:rsidRPr="00677D4D">
        <w:t>non English</w:t>
      </w:r>
      <w:proofErr w:type="gramEnd"/>
      <w:r w:rsidRPr="00677D4D">
        <w:t xml:space="preserve"> numerals </w:t>
      </w:r>
      <w:r w:rsidR="00684AB7" w:rsidRPr="00677D4D">
        <w:t xml:space="preserve">like </w:t>
      </w:r>
      <w:r w:rsidR="00684AB7" w:rsidRPr="00677D4D">
        <w:rPr>
          <w:rFonts w:ascii="Mangal" w:hAnsi="Mangal" w:cs="Mangal" w:hint="cs"/>
          <w:cs/>
          <w:lang w:bidi="hi-IN"/>
        </w:rPr>
        <w:t>१</w:t>
      </w:r>
      <w:r w:rsidR="00684AB7" w:rsidRPr="00677D4D">
        <w:t xml:space="preserve">, </w:t>
      </w:r>
      <w:r w:rsidR="00684AB7" w:rsidRPr="00677D4D">
        <w:rPr>
          <w:rFonts w:ascii="Mangal" w:hAnsi="Mangal" w:cs="Mangal" w:hint="cs"/>
          <w:cs/>
          <w:lang w:bidi="hi-IN"/>
        </w:rPr>
        <w:t>२</w:t>
      </w:r>
      <w:r w:rsidR="00684AB7" w:rsidRPr="00677D4D">
        <w:t xml:space="preserve">, </w:t>
      </w:r>
      <w:r w:rsidR="00684AB7" w:rsidRPr="00677D4D">
        <w:rPr>
          <w:rFonts w:ascii="Mangal" w:hAnsi="Mangal" w:cs="Mangal" w:hint="cs"/>
          <w:cs/>
          <w:lang w:bidi="hi-IN"/>
        </w:rPr>
        <w:t>३</w:t>
      </w:r>
      <w:r w:rsidR="00684AB7" w:rsidRPr="00677D4D">
        <w:t xml:space="preserve">, </w:t>
      </w:r>
      <w:r w:rsidR="00684AB7" w:rsidRPr="00677D4D">
        <w:rPr>
          <w:rFonts w:ascii="Mangal" w:hAnsi="Mangal" w:cs="Mangal" w:hint="cs"/>
          <w:cs/>
          <w:lang w:bidi="hi-IN"/>
        </w:rPr>
        <w:t>४</w:t>
      </w:r>
      <w:r w:rsidR="00684AB7" w:rsidRPr="00677D4D">
        <w:t xml:space="preserve">, </w:t>
      </w:r>
      <w:r w:rsidR="00684AB7" w:rsidRPr="00677D4D">
        <w:rPr>
          <w:rFonts w:ascii="Mangal" w:hAnsi="Mangal" w:cs="Mangal" w:hint="cs"/>
          <w:cs/>
          <w:lang w:bidi="hi-IN"/>
        </w:rPr>
        <w:t>५</w:t>
      </w:r>
      <w:r w:rsidR="00684AB7" w:rsidRPr="00677D4D">
        <w:rPr>
          <w:cs/>
          <w:lang w:bidi="hi-IN"/>
        </w:rPr>
        <w:t>.</w:t>
      </w:r>
    </w:p>
    <w:p w14:paraId="13664DE8" w14:textId="63F72E9C" w:rsidR="00E02293" w:rsidRPr="00AF453A" w:rsidRDefault="00AF453A" w:rsidP="00AF453A">
      <w:pPr>
        <w:rPr>
          <w:b/>
          <w:bCs/>
          <w:color w:val="0070C0"/>
        </w:rPr>
      </w:pPr>
      <w:bookmarkStart w:id="59" w:name="_Toc43876358"/>
      <w:r>
        <w:rPr>
          <w:b/>
          <w:bCs/>
          <w:color w:val="0070C0"/>
        </w:rPr>
        <w:t xml:space="preserve">1.11 </w:t>
      </w:r>
      <w:r w:rsidR="00E02293" w:rsidRPr="00AF453A">
        <w:rPr>
          <w:b/>
          <w:bCs/>
          <w:color w:val="0070C0"/>
        </w:rPr>
        <w:t>Degree of sarcasm</w:t>
      </w:r>
      <w:bookmarkEnd w:id="59"/>
      <w:r w:rsidR="00E02293" w:rsidRPr="00AF453A">
        <w:rPr>
          <w:b/>
          <w:bCs/>
          <w:color w:val="0070C0"/>
        </w:rPr>
        <w:t xml:space="preserve"> </w:t>
      </w:r>
    </w:p>
    <w:p w14:paraId="3969282D" w14:textId="0F324BF4" w:rsidR="00E02293" w:rsidRDefault="00E02293" w:rsidP="00C83227">
      <w:pPr>
        <w:spacing w:line="360" w:lineRule="auto"/>
        <w:rPr>
          <w:szCs w:val="24"/>
        </w:rPr>
      </w:pPr>
      <w:r>
        <w:rPr>
          <w:szCs w:val="24"/>
        </w:rPr>
        <w:t>Although how a person</w:t>
      </w:r>
      <w:r w:rsidR="008113CE">
        <w:rPr>
          <w:szCs w:val="24"/>
        </w:rPr>
        <w:t xml:space="preserve"> perceive &amp;</w:t>
      </w:r>
      <w:r>
        <w:rPr>
          <w:szCs w:val="24"/>
        </w:rPr>
        <w:t xml:space="preserve"> responds to a sarcasm it also depends upon him, yet we need to know all sarcastic statements are</w:t>
      </w:r>
      <w:r w:rsidR="008113CE">
        <w:rPr>
          <w:szCs w:val="24"/>
        </w:rPr>
        <w:t xml:space="preserve"> not</w:t>
      </w:r>
      <w:r>
        <w:rPr>
          <w:szCs w:val="24"/>
        </w:rPr>
        <w:t xml:space="preserve"> equally intense or powerful to generate pain to the listener or read</w:t>
      </w:r>
      <w:r w:rsidR="00677D4D">
        <w:rPr>
          <w:szCs w:val="24"/>
        </w:rPr>
        <w:t>er</w:t>
      </w:r>
      <w:r>
        <w:rPr>
          <w:szCs w:val="24"/>
        </w:rPr>
        <w:t>.</w:t>
      </w:r>
      <w:r w:rsidR="008113CE">
        <w:rPr>
          <w:szCs w:val="24"/>
        </w:rPr>
        <w:t xml:space="preserve"> Here are few examples of different degree of sarcasm.</w:t>
      </w:r>
    </w:p>
    <w:p w14:paraId="0A27DAEF" w14:textId="28F43B66" w:rsidR="008113CE" w:rsidRPr="008113CE" w:rsidRDefault="008113CE" w:rsidP="00941043">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73D736DE" w14:textId="116AECBA" w:rsidR="00E02293" w:rsidRPr="008113CE" w:rsidRDefault="00E02293" w:rsidP="00941043">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sidR="008113CE">
        <w:rPr>
          <w:rFonts w:ascii="Helvetica" w:hAnsi="Helvetica" w:cs="Mangal"/>
          <w:color w:val="000000"/>
          <w:sz w:val="20"/>
          <w:lang w:bidi="hi-IN"/>
        </w:rPr>
        <w:t>L</w:t>
      </w:r>
      <w:r w:rsidRPr="008113CE">
        <w:rPr>
          <w:rFonts w:ascii="Helvetica" w:hAnsi="Helvetica" w:cs="Mangal"/>
          <w:color w:val="000000"/>
          <w:sz w:val="20"/>
          <w:lang w:bidi="hi-IN"/>
        </w:rPr>
        <w:t>essor intensity)</w:t>
      </w:r>
    </w:p>
    <w:p w14:paraId="44F90B99" w14:textId="74E3A4BB" w:rsidR="00E02293" w:rsidRPr="008113CE" w:rsidRDefault="00E02293" w:rsidP="00941043">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sidR="008113CE">
        <w:rPr>
          <w:rFonts w:ascii="Arial" w:hAnsi="Arial" w:cs="Mangal"/>
          <w:sz w:val="20"/>
        </w:rPr>
        <w:t>M</w:t>
      </w:r>
      <w:r w:rsidRPr="008113CE">
        <w:rPr>
          <w:rFonts w:ascii="Arial" w:hAnsi="Arial" w:cs="Mangal"/>
          <w:sz w:val="20"/>
        </w:rPr>
        <w:t>oderate</w:t>
      </w:r>
      <w:r w:rsidR="008113CE">
        <w:rPr>
          <w:rFonts w:ascii="Arial" w:hAnsi="Arial" w:cs="Mangal"/>
          <w:sz w:val="20"/>
        </w:rPr>
        <w:t xml:space="preserve"> Intensity</w:t>
      </w:r>
      <w:r w:rsidRPr="008113CE">
        <w:rPr>
          <w:rFonts w:ascii="Arial" w:hAnsi="Arial" w:cs="Mangal"/>
          <w:sz w:val="20"/>
        </w:rPr>
        <w:t>)</w:t>
      </w:r>
    </w:p>
    <w:p w14:paraId="146D0713" w14:textId="505E0DE8" w:rsidR="008113CE" w:rsidRPr="005215A3" w:rsidRDefault="008113CE" w:rsidP="00941043">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sidR="00677D4D">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sidR="00677D4D">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5ABA5559" w14:textId="77777777" w:rsidR="00E02293" w:rsidRPr="00684AB7" w:rsidRDefault="00E02293" w:rsidP="00C83227">
      <w:pPr>
        <w:spacing w:line="360" w:lineRule="auto"/>
        <w:rPr>
          <w:szCs w:val="24"/>
        </w:rPr>
      </w:pPr>
    </w:p>
    <w:p w14:paraId="6905677C" w14:textId="2D9B6807" w:rsidR="00840CBA" w:rsidRPr="00AF453A" w:rsidRDefault="00AF453A" w:rsidP="00AF453A">
      <w:pPr>
        <w:rPr>
          <w:b/>
          <w:bCs/>
          <w:color w:val="0070C0"/>
        </w:rPr>
      </w:pPr>
      <w:bookmarkStart w:id="60" w:name="_Toc43876359"/>
      <w:r>
        <w:rPr>
          <w:b/>
          <w:bCs/>
          <w:color w:val="0070C0"/>
        </w:rPr>
        <w:t xml:space="preserve">1.12 </w:t>
      </w:r>
      <w:r w:rsidR="00840CBA" w:rsidRPr="00AF453A">
        <w:rPr>
          <w:b/>
          <w:bCs/>
          <w:color w:val="0070C0"/>
        </w:rPr>
        <w:t>Positive Side of Hinglish</w:t>
      </w:r>
      <w:bookmarkEnd w:id="60"/>
    </w:p>
    <w:p w14:paraId="10F88232" w14:textId="7AB0FA5C" w:rsidR="00677D4D" w:rsidRDefault="00840CBA" w:rsidP="005D523F">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w:t>
      </w:r>
      <w:r w:rsidR="00063FD6">
        <w:rPr>
          <w:szCs w:val="24"/>
        </w:rPr>
        <w:t xml:space="preserve"> overarching</w:t>
      </w:r>
      <w:r>
        <w:rPr>
          <w:szCs w:val="24"/>
        </w:rPr>
        <w:t xml:space="preserve"> culture it is easier to understand the meaning</w:t>
      </w:r>
      <w:r w:rsidR="00063FD6">
        <w:rPr>
          <w:szCs w:val="24"/>
        </w:rPr>
        <w:t>, a simple translation is good enough</w:t>
      </w:r>
      <w:r>
        <w:rPr>
          <w:szCs w:val="24"/>
        </w:rPr>
        <w:t xml:space="preserve">. Unlike English </w:t>
      </w:r>
      <w:r w:rsidR="00063FD6">
        <w:rPr>
          <w:szCs w:val="24"/>
        </w:rPr>
        <w:t>where Australian struggle to understand what American gentlemen want to say in English.</w:t>
      </w:r>
      <w:r w:rsidR="00677D4D">
        <w:rPr>
          <w:szCs w:val="24"/>
        </w:rPr>
        <w:t xml:space="preserve"> </w:t>
      </w:r>
    </w:p>
    <w:p w14:paraId="72819EEB" w14:textId="77777777" w:rsidR="00DE1FD7" w:rsidRDefault="00DE1FD7" w:rsidP="005D523F">
      <w:pPr>
        <w:spacing w:line="360" w:lineRule="auto"/>
        <w:rPr>
          <w:szCs w:val="24"/>
        </w:rPr>
      </w:pPr>
    </w:p>
    <w:p w14:paraId="30C62A29" w14:textId="6366632D" w:rsidR="00053FED" w:rsidRPr="00FD0ED5" w:rsidRDefault="00FD0ED5" w:rsidP="00FD0ED5">
      <w:pPr>
        <w:rPr>
          <w:b/>
          <w:bCs/>
          <w:color w:val="0070C0"/>
          <w:sz w:val="28"/>
          <w:szCs w:val="22"/>
        </w:rPr>
      </w:pPr>
      <w:r>
        <w:rPr>
          <w:b/>
          <w:bCs/>
          <w:color w:val="0070C0"/>
          <w:sz w:val="28"/>
          <w:szCs w:val="22"/>
        </w:rPr>
        <w:t xml:space="preserve">2. </w:t>
      </w:r>
      <w:r w:rsidR="00DC6BE0" w:rsidRPr="00FD0ED5">
        <w:rPr>
          <w:b/>
          <w:bCs/>
          <w:color w:val="0070C0"/>
          <w:sz w:val="28"/>
          <w:szCs w:val="22"/>
        </w:rPr>
        <w:t xml:space="preserve">Background and </w:t>
      </w:r>
      <w:r w:rsidR="00053FED" w:rsidRPr="00FD0ED5">
        <w:rPr>
          <w:b/>
          <w:bCs/>
          <w:color w:val="0070C0"/>
          <w:sz w:val="28"/>
          <w:szCs w:val="22"/>
        </w:rPr>
        <w:t xml:space="preserve">Related </w:t>
      </w:r>
      <w:r w:rsidR="006E7DE2" w:rsidRPr="00FD0ED5">
        <w:rPr>
          <w:b/>
          <w:bCs/>
          <w:color w:val="0070C0"/>
          <w:sz w:val="28"/>
          <w:szCs w:val="22"/>
        </w:rPr>
        <w:t>W</w:t>
      </w:r>
      <w:r w:rsidR="00053FED" w:rsidRPr="00FD0ED5">
        <w:rPr>
          <w:b/>
          <w:bCs/>
          <w:color w:val="0070C0"/>
          <w:sz w:val="28"/>
          <w:szCs w:val="22"/>
        </w:rPr>
        <w:t>ork</w:t>
      </w:r>
    </w:p>
    <w:p w14:paraId="5234B594" w14:textId="77777777" w:rsidR="00667D9B" w:rsidRPr="00667D9B" w:rsidRDefault="00667D9B" w:rsidP="00667D9B"/>
    <w:p w14:paraId="3B0D2C60" w14:textId="1B4A63B0" w:rsidR="00D31D6A" w:rsidRDefault="00BA6FBB" w:rsidP="00D31D6A">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sidR="0089574F">
        <w:rPr>
          <w:rFonts w:eastAsiaTheme="minorHAnsi" w:cs="Times New Roman"/>
          <w:szCs w:val="24"/>
          <w:lang w:val="en-US" w:eastAsia="en-US"/>
        </w:rPr>
        <w:instrText>ADDIN CSL_CITATION {"citationItems":[{"id":"ITEM-1","itemData":{"DOI":"10.1007/978-3-319-69900-4_86","abstract":"Detection of sarcasm in Indian languages is one of the most challeng- ing tasks of Natural Language Processing (NLP) because Indian languages are ambiguous in nature and rich in morphology. Though Hindi is the fourth pop- ular language in the world, sarcasm detection in it remains unexplored. One of the reasons is the lack of annotated resources. In the absence of sufficient re- sources, processing the NLP tasks such as POS tagging, sentiment analysis, text mining, sarcasm detection, etc., becomes tough for researchers. Here, we pro- posed a framework for sarcasm detection in Hindi tweets using online news. In this article, the online news is considered as the context of a given tweet during the detection of sarcasm. The proposed framework attains an accuracy of 79.4%. Keywords:","author":[{"dropping-particle":"","family":"Bharti","given":"Santosh Kumar","non-dropping-particle":"","parse-names":false,"suffix":""},{"dropping-particle":"","family":"Sathya Babu","given":"Korra","non-dropping-particle":"","parse-names":false,"suffix":""},{"dropping-particle":"","family":"Jena","given":"Sanjay Kumar","non-dropping-particle":"","parse-names":false,"suffix":""}],"container-title":"PReMI","id":"ITEM-1","issued":{"date-parts":[["2017"]]},"page":"679-686","title":"Harnessing Online News for Sarcasm Detection in Hindi Tweets","type":"paper-conference"},"uris":["http://www.mendeley.com/documents/?uuid=cc2e86f7-afd8-4bff-a1ae-0ae31ba24e52","http://www.mendeley.com/documents/?uuid=4edb2afd-b23a-47fb-83c9-f375a14205e4"]}],"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w:t>
      </w:r>
      <w:r w:rsidR="00B705D2">
        <w:rPr>
          <w:rFonts w:eastAsiaTheme="minorHAnsi" w:cs="Times New Roman"/>
          <w:szCs w:val="24"/>
          <w:lang w:val="en-US" w:eastAsia="en-US"/>
        </w:rPr>
        <w:t xml:space="preserve">Sarcasm detection is one of the most complex work in </w:t>
      </w:r>
      <w:r w:rsidR="00BD0697">
        <w:rPr>
          <w:rFonts w:eastAsiaTheme="minorHAnsi" w:cs="Times New Roman"/>
          <w:szCs w:val="24"/>
          <w:lang w:val="en-US" w:eastAsia="en-US"/>
        </w:rPr>
        <w:t>Hindi Language</w:t>
      </w:r>
      <w:r w:rsidR="00B705D2">
        <w:rPr>
          <w:rFonts w:eastAsiaTheme="minorHAnsi" w:cs="Times New Roman"/>
          <w:szCs w:val="24"/>
          <w:lang w:val="en-US" w:eastAsia="en-US"/>
        </w:rPr>
        <w:t xml:space="preserve"> and the reason for that is </w:t>
      </w:r>
      <w:r w:rsidR="00BD0697">
        <w:rPr>
          <w:rFonts w:eastAsiaTheme="minorHAnsi" w:cs="Times New Roman"/>
          <w:szCs w:val="24"/>
          <w:lang w:val="en-US" w:eastAsia="en-US"/>
        </w:rPr>
        <w:t xml:space="preserve">words in Hindi language are rich in morphology. </w:t>
      </w:r>
      <w:r w:rsidR="00D31D6A">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00D31D6A" w:rsidRPr="00AD7954">
        <w:rPr>
          <w:rFonts w:eastAsiaTheme="minorHAnsi" w:cs="Times New Roman"/>
          <w:noProof/>
          <w:szCs w:val="24"/>
          <w:lang w:val="en-US" w:eastAsia="en-US"/>
        </w:rPr>
        <w:t>demonstrates accuracy of 70.4%</w:t>
      </w:r>
    </w:p>
    <w:p w14:paraId="6F09629A" w14:textId="036C2935" w:rsidR="00D31D6A" w:rsidRDefault="00D31D6A"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53AD5B99" w14:textId="1BB97534" w:rsidR="00D31D6A" w:rsidRDefault="00D31D6A" w:rsidP="00C83227">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w:t>
      </w:r>
      <w:r w:rsidR="00BD0697">
        <w:rPr>
          <w:rFonts w:eastAsiaTheme="minorHAnsi" w:cs="Times New Roman"/>
          <w:szCs w:val="24"/>
          <w:lang w:val="en-US" w:eastAsia="en-US"/>
        </w:rPr>
        <w:t>verb “do”</w:t>
      </w:r>
      <w:r>
        <w:rPr>
          <w:rFonts w:eastAsiaTheme="minorHAnsi" w:cs="Times New Roman"/>
          <w:szCs w:val="24"/>
          <w:lang w:val="en-US" w:eastAsia="en-US"/>
        </w:rPr>
        <w:t>,</w:t>
      </w:r>
      <w:r w:rsidR="00BD0697">
        <w:rPr>
          <w:rFonts w:eastAsiaTheme="minorHAnsi" w:cs="Times New Roman"/>
          <w:szCs w:val="24"/>
          <w:lang w:val="en-US" w:eastAsia="en-US"/>
        </w:rPr>
        <w:t xml:space="preserve"> in Hindi</w:t>
      </w:r>
      <w:r>
        <w:rPr>
          <w:rFonts w:eastAsiaTheme="minorHAnsi" w:cs="Times New Roman"/>
          <w:szCs w:val="24"/>
          <w:lang w:val="en-US" w:eastAsia="en-US"/>
        </w:rPr>
        <w:t>,</w:t>
      </w:r>
      <w:r w:rsidR="00BD0697">
        <w:rPr>
          <w:rFonts w:eastAsiaTheme="minorHAnsi" w:cs="Times New Roman"/>
          <w:szCs w:val="24"/>
          <w:lang w:val="en-US" w:eastAsia="en-US"/>
        </w:rPr>
        <w:t xml:space="preserve"> </w:t>
      </w:r>
      <w:r>
        <w:rPr>
          <w:rFonts w:eastAsiaTheme="minorHAnsi" w:cs="Times New Roman"/>
          <w:szCs w:val="24"/>
          <w:lang w:val="en-US" w:eastAsia="en-US"/>
        </w:rPr>
        <w:t xml:space="preserve">it </w:t>
      </w:r>
      <w:r w:rsidR="00BD0697">
        <w:rPr>
          <w:rFonts w:eastAsiaTheme="minorHAnsi" w:cs="Times New Roman"/>
          <w:szCs w:val="24"/>
          <w:lang w:val="en-US" w:eastAsia="en-US"/>
        </w:rPr>
        <w:t xml:space="preserve">can be used like </w:t>
      </w:r>
      <w:r w:rsidR="00BD0697">
        <w:rPr>
          <w:rFonts w:eastAsiaTheme="minorHAnsi" w:cstheme="minorBidi" w:hint="cs"/>
          <w:szCs w:val="21"/>
          <w:cs/>
          <w:lang w:val="en-US" w:eastAsia="en-US" w:bidi="hi-IN"/>
        </w:rPr>
        <w:t>कर्ता</w:t>
      </w:r>
      <w:r w:rsidR="00BD0697">
        <w:rPr>
          <w:rFonts w:eastAsiaTheme="minorHAnsi" w:cstheme="minorBidi"/>
          <w:szCs w:val="21"/>
          <w:lang w:val="en-US" w:eastAsia="en-US" w:bidi="hi-IN"/>
        </w:rPr>
        <w:t xml:space="preserve"> (noun) ,</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male),</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female),</w:t>
      </w:r>
      <w:r w:rsidR="00BD0697">
        <w:rPr>
          <w:rFonts w:eastAsiaTheme="minorHAnsi" w:cstheme="minorBidi" w:hint="cs"/>
          <w:szCs w:val="21"/>
          <w:cs/>
          <w:lang w:val="en-US" w:eastAsia="en-US" w:bidi="hi-IN"/>
        </w:rPr>
        <w:t xml:space="preserve"> करूंगा</w:t>
      </w:r>
      <w:r w:rsidR="00BD0697">
        <w:rPr>
          <w:rFonts w:eastAsiaTheme="minorHAnsi" w:cstheme="minorBidi"/>
          <w:szCs w:val="21"/>
          <w:lang w:val="en-US" w:eastAsia="en-US" w:bidi="hi-IN"/>
        </w:rPr>
        <w:t xml:space="preserve"> (future tense with male), </w:t>
      </w:r>
      <w:r w:rsidR="00BD0697">
        <w:rPr>
          <w:rFonts w:eastAsiaTheme="minorHAnsi" w:cstheme="minorBidi" w:hint="cs"/>
          <w:szCs w:val="21"/>
          <w:cs/>
          <w:lang w:val="en-US" w:eastAsia="en-US" w:bidi="hi-IN"/>
        </w:rPr>
        <w:t>करूंगी</w:t>
      </w:r>
      <w:r w:rsidR="00BD0697">
        <w:rPr>
          <w:rFonts w:eastAsiaTheme="minorHAnsi" w:cstheme="minorBidi"/>
          <w:szCs w:val="21"/>
          <w:lang w:val="en-US" w:eastAsia="en-US" w:bidi="hi-IN"/>
        </w:rPr>
        <w:t xml:space="preserve"> (future tense with female),</w:t>
      </w:r>
      <w:r w:rsidR="00BD0697">
        <w:rPr>
          <w:rFonts w:eastAsiaTheme="minorHAnsi" w:cstheme="minorBidi" w:hint="cs"/>
          <w:szCs w:val="21"/>
          <w:cs/>
          <w:lang w:val="en-US" w:eastAsia="en-US" w:bidi="hi-IN"/>
        </w:rPr>
        <w:t xml:space="preserve">  किया</w:t>
      </w:r>
      <w:r w:rsidR="00BD0697">
        <w:rPr>
          <w:rFonts w:eastAsiaTheme="minorHAnsi" w:cstheme="minorBidi"/>
          <w:szCs w:val="21"/>
          <w:lang w:val="en-US" w:eastAsia="en-US" w:bidi="hi-IN"/>
        </w:rPr>
        <w:t xml:space="preserve"> (done),</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must do)</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please do)</w:t>
      </w:r>
      <w:r w:rsidR="00BD0697">
        <w:rPr>
          <w:rFonts w:eastAsiaTheme="minorHAnsi" w:cstheme="minorBidi" w:hint="cs"/>
          <w:szCs w:val="21"/>
          <w:cs/>
          <w:lang w:val="en-US" w:eastAsia="en-US" w:bidi="hi-IN"/>
        </w:rPr>
        <w:t xml:space="preserve"> </w:t>
      </w:r>
      <w:r w:rsidR="00BD0697">
        <w:rPr>
          <w:rFonts w:eastAsiaTheme="minorHAnsi" w:cstheme="minorBidi"/>
          <w:szCs w:val="21"/>
          <w:lang w:val="en-US" w:eastAsia="en-US" w:bidi="hi-IN"/>
        </w:rPr>
        <w:t>etc. these all are with different gender</w:t>
      </w:r>
      <w:r w:rsidR="006601F8">
        <w:rPr>
          <w:rFonts w:eastAsiaTheme="minorHAnsi" w:cstheme="minorBidi"/>
          <w:szCs w:val="21"/>
          <w:lang w:val="en-US" w:eastAsia="en-US" w:bidi="hi-IN"/>
        </w:rPr>
        <w:t>,</w:t>
      </w:r>
      <w:r w:rsidR="00BD0697">
        <w:rPr>
          <w:rFonts w:eastAsiaTheme="minorHAnsi" w:cstheme="minorBidi"/>
          <w:szCs w:val="21"/>
          <w:lang w:val="en-US" w:eastAsia="en-US" w:bidi="hi-IN"/>
        </w:rPr>
        <w:t xml:space="preserve"> mood and tenses. </w:t>
      </w:r>
      <w:r w:rsidR="006601F8">
        <w:rPr>
          <w:rFonts w:eastAsiaTheme="minorHAnsi" w:cstheme="minorBidi"/>
          <w:szCs w:val="21"/>
          <w:lang w:val="en-US" w:eastAsia="en-US" w:bidi="hi-IN"/>
        </w:rPr>
        <w:t>However,</w:t>
      </w:r>
      <w:r w:rsidR="00BD0697">
        <w:rPr>
          <w:rFonts w:eastAsiaTheme="minorHAnsi" w:cstheme="minorBidi"/>
          <w:szCs w:val="21"/>
          <w:lang w:val="en-US" w:eastAsia="en-US" w:bidi="hi-IN"/>
        </w:rPr>
        <w:t xml:space="preserve"> in English we have infliction like do, does, did, done. </w:t>
      </w:r>
    </w:p>
    <w:p w14:paraId="34D217B8" w14:textId="77777777" w:rsidR="00D31D6A" w:rsidRDefault="00D31D6A" w:rsidP="00C83227">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7338F9E7" w14:textId="34C4E225" w:rsidR="00B705D2" w:rsidRDefault="00D31D6A"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w:t>
      </w:r>
      <w:r w:rsidR="00BD0697">
        <w:rPr>
          <w:rFonts w:eastAsiaTheme="minorHAnsi" w:cstheme="minorBidi"/>
          <w:szCs w:val="21"/>
          <w:lang w:val="en-US" w:eastAsia="en-US" w:bidi="hi-IN"/>
        </w:rPr>
        <w:t xml:space="preserve">nother example </w:t>
      </w:r>
      <w:r>
        <w:rPr>
          <w:rFonts w:eastAsiaTheme="minorHAnsi" w:cstheme="minorBidi"/>
          <w:szCs w:val="21"/>
          <w:lang w:val="en-US" w:eastAsia="en-US" w:bidi="hi-IN"/>
        </w:rPr>
        <w:t xml:space="preserve">but this time we take </w:t>
      </w:r>
      <w:r w:rsidR="00BD0697">
        <w:rPr>
          <w:rFonts w:eastAsiaTheme="minorHAnsi" w:cstheme="minorBidi"/>
          <w:szCs w:val="21"/>
          <w:lang w:val="en-US" w:eastAsia="en-US" w:bidi="hi-IN"/>
        </w:rPr>
        <w:t>noun</w:t>
      </w:r>
      <w:r>
        <w:rPr>
          <w:rFonts w:eastAsiaTheme="minorHAnsi" w:cstheme="minorBidi"/>
          <w:szCs w:val="21"/>
          <w:lang w:val="en-US" w:eastAsia="en-US" w:bidi="hi-IN"/>
        </w:rPr>
        <w:t xml:space="preserve"> “Ram”</w:t>
      </w:r>
      <w:r w:rsidR="007D51DB">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राम का</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ने</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को</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द्वारा</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में</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पर</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के</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लिए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पर</w:t>
      </w:r>
      <w:r w:rsidR="006601F8">
        <w:rPr>
          <w:rFonts w:eastAsiaTheme="minorHAnsi" w:cstheme="minorBidi"/>
          <w:szCs w:val="21"/>
          <w:lang w:val="en-US" w:eastAsia="en-US" w:bidi="hi-IN"/>
        </w:rPr>
        <w:t xml:space="preserve"> and many times you will see letters are written together. We never see any word like “</w:t>
      </w:r>
      <w:proofErr w:type="spellStart"/>
      <w:r w:rsidR="006601F8">
        <w:rPr>
          <w:rFonts w:eastAsiaTheme="minorHAnsi" w:cstheme="minorBidi"/>
          <w:szCs w:val="21"/>
          <w:lang w:val="en-US" w:eastAsia="en-US" w:bidi="hi-IN"/>
        </w:rPr>
        <w:t>ByRam</w:t>
      </w:r>
      <w:proofErr w:type="spellEnd"/>
      <w:r w:rsidR="006601F8">
        <w:rPr>
          <w:rFonts w:eastAsiaTheme="minorHAnsi" w:cstheme="minorBidi"/>
          <w:szCs w:val="21"/>
          <w:lang w:val="en-US" w:eastAsia="en-US" w:bidi="hi-IN"/>
        </w:rPr>
        <w:t xml:space="preserve">” in English but in Hindi </w:t>
      </w:r>
      <w:proofErr w:type="spellStart"/>
      <w:r w:rsidR="006601F8">
        <w:rPr>
          <w:rFonts w:eastAsiaTheme="minorHAnsi" w:cstheme="minorBidi" w:hint="cs"/>
          <w:szCs w:val="21"/>
          <w:cs/>
          <w:lang w:val="en-US" w:eastAsia="en-US" w:bidi="hi-IN"/>
        </w:rPr>
        <w:t>रामने</w:t>
      </w:r>
      <w:proofErr w:type="spellEnd"/>
      <w:r w:rsidR="006601F8">
        <w:rPr>
          <w:rFonts w:eastAsiaTheme="minorHAnsi" w:cstheme="minorBidi" w:hint="cs"/>
          <w:szCs w:val="21"/>
          <w:cs/>
          <w:lang w:val="en-US" w:eastAsia="en-US" w:bidi="hi-IN"/>
        </w:rPr>
        <w:t xml:space="preserve"> </w:t>
      </w:r>
      <w:r w:rsidR="006601F8">
        <w:rPr>
          <w:rFonts w:eastAsiaTheme="minorHAnsi" w:cstheme="minorBidi"/>
          <w:szCs w:val="21"/>
          <w:lang w:val="en-US" w:eastAsia="en-US" w:bidi="hi-IN"/>
        </w:rPr>
        <w:t xml:space="preserve">and </w:t>
      </w:r>
      <w:r w:rsidR="006601F8">
        <w:rPr>
          <w:rFonts w:eastAsiaTheme="minorHAnsi" w:cstheme="minorBidi" w:hint="cs"/>
          <w:szCs w:val="21"/>
          <w:cs/>
          <w:lang w:val="en-US" w:eastAsia="en-US" w:bidi="hi-IN"/>
        </w:rPr>
        <w:t xml:space="preserve">राम ने </w:t>
      </w:r>
      <w:r w:rsidR="006601F8">
        <w:rPr>
          <w:rFonts w:eastAsiaTheme="minorHAnsi" w:cstheme="minorBidi"/>
          <w:szCs w:val="21"/>
          <w:lang w:val="en-US" w:eastAsia="en-US" w:bidi="hi-IN"/>
        </w:rPr>
        <w:t xml:space="preserve">both have same meaning. </w:t>
      </w:r>
    </w:p>
    <w:p w14:paraId="22424901" w14:textId="77777777" w:rsidR="00AD7954" w:rsidRDefault="00AD7954"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E2E336B" w14:textId="6D8C9ABF" w:rsidR="002F2D28" w:rsidRDefault="00AD7954"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sidR="00D31D6A">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w:t>
      </w:r>
      <w:r w:rsidR="00FF57C6">
        <w:rPr>
          <w:rFonts w:eastAsiaTheme="minorHAnsi" w:cs="Times New Roman"/>
          <w:noProof/>
          <w:szCs w:val="24"/>
          <w:lang w:val="en-US" w:eastAsia="en-US"/>
        </w:rPr>
        <w:t>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248B0971" w14:textId="77777777" w:rsidR="00AD7954" w:rsidRPr="00AD7954" w:rsidRDefault="00AD7954" w:rsidP="00C83227">
      <w:pPr>
        <w:tabs>
          <w:tab w:val="clear" w:pos="720"/>
        </w:tabs>
        <w:overflowPunct/>
        <w:autoSpaceDE/>
        <w:autoSpaceDN/>
        <w:adjustRightInd/>
        <w:spacing w:line="360" w:lineRule="auto"/>
        <w:textAlignment w:val="auto"/>
        <w:rPr>
          <w:rFonts w:eastAsiaTheme="minorHAnsi"/>
          <w:cs/>
          <w:lang w:bidi="hi-IN"/>
        </w:rPr>
      </w:pPr>
    </w:p>
    <w:p w14:paraId="6B7D3425" w14:textId="53633134" w:rsidR="00E554A6" w:rsidRDefault="00A819B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89574F">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w:t>
      </w:r>
      <w:r w:rsidR="00337046">
        <w:rPr>
          <w:rFonts w:eastAsiaTheme="minorHAnsi" w:cs="Times New Roman"/>
          <w:szCs w:val="24"/>
          <w:lang w:val="en-US" w:eastAsia="en-US"/>
        </w:rPr>
        <w:t>, while adding normal tweet ensured that none of the normal tweet is part of sarcastic dataset</w:t>
      </w:r>
      <w:r>
        <w:rPr>
          <w:rFonts w:eastAsiaTheme="minorHAnsi" w:cs="Times New Roman"/>
          <w:szCs w:val="24"/>
          <w:lang w:val="en-US" w:eastAsia="en-US"/>
        </w:rPr>
        <w:t>. Split the sarcastic tweets into train</w:t>
      </w:r>
      <w:r w:rsidR="00337046">
        <w:rPr>
          <w:rFonts w:eastAsiaTheme="minorHAnsi" w:cs="Times New Roman"/>
          <w:szCs w:val="24"/>
          <w:lang w:val="en-US" w:eastAsia="en-US"/>
        </w:rPr>
        <w:t>-test</w:t>
      </w:r>
      <w:r>
        <w:rPr>
          <w:rFonts w:eastAsiaTheme="minorHAnsi" w:cs="Times New Roman"/>
          <w:szCs w:val="24"/>
          <w:lang w:val="en-US" w:eastAsia="en-US"/>
        </w:rPr>
        <w:t xml:space="preserve"> and added with normal tweet </w:t>
      </w:r>
      <w:r w:rsidR="00337046">
        <w:rPr>
          <w:rFonts w:eastAsiaTheme="minorHAnsi" w:cs="Times New Roman"/>
          <w:szCs w:val="24"/>
          <w:lang w:val="en-US" w:eastAsia="en-US"/>
        </w:rPr>
        <w:t>into train dataset to train the model. Then test the model using test dataset which has only sarcastic tweets. Th</w:t>
      </w:r>
      <w:r w:rsidR="0030349B">
        <w:rPr>
          <w:rFonts w:eastAsiaTheme="minorHAnsi" w:cs="Times New Roman"/>
          <w:szCs w:val="24"/>
          <w:lang w:val="en-US" w:eastAsia="en-US"/>
        </w:rPr>
        <w:t xml:space="preserve">ere experiments </w:t>
      </w:r>
      <w:proofErr w:type="gramStart"/>
      <w:r w:rsidR="0030349B">
        <w:rPr>
          <w:rFonts w:eastAsiaTheme="minorHAnsi" w:cs="Times New Roman"/>
          <w:szCs w:val="24"/>
          <w:lang w:val="en-US" w:eastAsia="en-US"/>
        </w:rPr>
        <w:t>lead</w:t>
      </w:r>
      <w:r w:rsidR="00D31D6A">
        <w:rPr>
          <w:rFonts w:eastAsiaTheme="minorHAnsi" w:cs="Times New Roman"/>
          <w:szCs w:val="24"/>
          <w:lang w:val="en-US" w:eastAsia="en-US"/>
        </w:rPr>
        <w:t>s</w:t>
      </w:r>
      <w:proofErr w:type="gramEnd"/>
      <w:r w:rsidR="00D31D6A">
        <w:rPr>
          <w:rFonts w:eastAsiaTheme="minorHAnsi" w:cs="Times New Roman"/>
          <w:szCs w:val="24"/>
          <w:lang w:val="en-US" w:eastAsia="en-US"/>
        </w:rPr>
        <w:t xml:space="preserve"> to</w:t>
      </w:r>
      <w:r w:rsidR="0030349B">
        <w:rPr>
          <w:rFonts w:eastAsiaTheme="minorHAnsi" w:cs="Times New Roman"/>
          <w:szCs w:val="24"/>
          <w:lang w:val="en-US" w:eastAsia="en-US"/>
        </w:rPr>
        <w:t xml:space="preserve"> AUC of .79.</w:t>
      </w:r>
      <w:r w:rsidR="001E3E97">
        <w:rPr>
          <w:rFonts w:eastAsiaTheme="minorHAnsi" w:cs="Times New Roman"/>
          <w:szCs w:val="24"/>
          <w:lang w:val="en-US" w:eastAsia="en-US"/>
        </w:rPr>
        <w:t xml:space="preserve"> This paper gives an overall approach of building sarcasm detection system in other than English language. But it does not address the problem which Hinglish </w:t>
      </w:r>
      <w:r w:rsidR="00D31D6A">
        <w:rPr>
          <w:rFonts w:eastAsiaTheme="minorHAnsi" w:cs="Times New Roman"/>
          <w:szCs w:val="24"/>
          <w:lang w:val="en-US" w:eastAsia="en-US"/>
        </w:rPr>
        <w:t xml:space="preserve">language </w:t>
      </w:r>
      <w:r w:rsidR="001E3E97">
        <w:rPr>
          <w:rFonts w:eastAsiaTheme="minorHAnsi" w:cs="Times New Roman"/>
          <w:szCs w:val="24"/>
          <w:lang w:val="en-US" w:eastAsia="en-US"/>
        </w:rPr>
        <w:t>has.</w:t>
      </w:r>
      <w:r w:rsidR="00D31D6A">
        <w:rPr>
          <w:rFonts w:eastAsiaTheme="minorHAnsi" w:cs="Times New Roman"/>
          <w:szCs w:val="24"/>
          <w:lang w:val="en-US" w:eastAsia="en-US"/>
        </w:rPr>
        <w:t xml:space="preserve"> There test train split and model training approach </w:t>
      </w:r>
      <w:proofErr w:type="gramStart"/>
      <w:r w:rsidR="00D31D6A">
        <w:rPr>
          <w:rFonts w:eastAsiaTheme="minorHAnsi" w:cs="Times New Roman"/>
          <w:szCs w:val="24"/>
          <w:lang w:val="en-US" w:eastAsia="en-US"/>
        </w:rPr>
        <w:t>looks</w:t>
      </w:r>
      <w:proofErr w:type="gramEnd"/>
      <w:r w:rsidR="00D31D6A">
        <w:rPr>
          <w:rFonts w:eastAsiaTheme="minorHAnsi" w:cs="Times New Roman"/>
          <w:szCs w:val="24"/>
          <w:lang w:val="en-US" w:eastAsia="en-US"/>
        </w:rPr>
        <w:t xml:space="preserve"> good for non</w:t>
      </w:r>
      <w:r w:rsidR="00BB20D3">
        <w:rPr>
          <w:rFonts w:eastAsiaTheme="minorHAnsi" w:cs="Times New Roman"/>
          <w:szCs w:val="24"/>
          <w:lang w:val="en-US" w:eastAsia="en-US"/>
        </w:rPr>
        <w:t>-English language.</w:t>
      </w:r>
    </w:p>
    <w:p w14:paraId="5150544A" w14:textId="77777777" w:rsidR="001E3E97" w:rsidRDefault="001E3E97"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0915166" w14:textId="0F29BA38" w:rsidR="0030349B" w:rsidRDefault="00406F1E" w:rsidP="00C83227">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sidR="0089574F">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sidR="008B5C12">
        <w:rPr>
          <w:rFonts w:eastAsiaTheme="minorHAnsi"/>
        </w:rPr>
        <w:t xml:space="preserve"> developed a system to detect negative, </w:t>
      </w:r>
      <w:r w:rsidR="00BB20D3">
        <w:rPr>
          <w:rFonts w:eastAsiaTheme="minorHAnsi"/>
        </w:rPr>
        <w:t>positive,</w:t>
      </w:r>
      <w:r w:rsidR="008B5C12">
        <w:rPr>
          <w:rFonts w:eastAsiaTheme="minorHAnsi"/>
        </w:rPr>
        <w:t xml:space="preserve"> and neutral sentiments for </w:t>
      </w:r>
      <w:r w:rsidR="00716179">
        <w:rPr>
          <w:rFonts w:eastAsiaTheme="minorHAnsi"/>
        </w:rPr>
        <w:t xml:space="preserve">English language </w:t>
      </w:r>
      <w:r w:rsidR="008B5C12">
        <w:rPr>
          <w:rFonts w:eastAsiaTheme="minorHAnsi"/>
        </w:rPr>
        <w:t xml:space="preserve">tweets. As claimed by the authors their system can detect and score the slang used in the tweet. This system has Accuracy of 92% for binary classification and 87% for </w:t>
      </w:r>
      <w:r w:rsidR="008B5C12">
        <w:rPr>
          <w:rFonts w:eastAsiaTheme="minorHAnsi"/>
        </w:rPr>
        <w:lastRenderedPageBreak/>
        <w:t xml:space="preserve">multinomial classification. </w:t>
      </w:r>
      <w:r w:rsidR="00B705D2">
        <w:rPr>
          <w:rFonts w:eastAsiaTheme="minorHAnsi"/>
        </w:rPr>
        <w:t>An approach to get tweets clean text is discussed for English language tweets. However</w:t>
      </w:r>
      <w:r w:rsidR="00887D14">
        <w:rPr>
          <w:rFonts w:eastAsiaTheme="minorHAnsi"/>
        </w:rPr>
        <w:t>,</w:t>
      </w:r>
      <w:r w:rsidR="00B705D2">
        <w:rPr>
          <w:rFonts w:eastAsiaTheme="minorHAnsi"/>
        </w:rPr>
        <w:t xml:space="preserve"> we need to look what extra we need to do for Hinglish language tweets.</w:t>
      </w:r>
    </w:p>
    <w:p w14:paraId="3F34D83A" w14:textId="77777777" w:rsidR="00BD58DC" w:rsidRPr="0030349B" w:rsidRDefault="00BD58DC" w:rsidP="00C83227">
      <w:pPr>
        <w:tabs>
          <w:tab w:val="clear" w:pos="720"/>
        </w:tabs>
        <w:overflowPunct/>
        <w:autoSpaceDE/>
        <w:autoSpaceDN/>
        <w:adjustRightInd/>
        <w:spacing w:line="360" w:lineRule="auto"/>
        <w:textAlignment w:val="auto"/>
        <w:rPr>
          <w:rFonts w:eastAsiaTheme="minorHAnsi"/>
        </w:rPr>
      </w:pPr>
    </w:p>
    <w:p w14:paraId="3D466FDE" w14:textId="7B50F184" w:rsid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89574F">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title":"Thumbs up or thumbs down?","type":"paper-conference"},"uris":["http://www.mendeley.com/documents/?uuid=e216cbf2-6d1b-3333-9c96-e12897028ef6","http://www.mendeley.com/documents/?uuid=d586c683-baea-46e6-af81-e404f6350a7e"]}],"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w:t>
      </w:r>
      <w:r w:rsidR="00887D14">
        <w:rPr>
          <w:rFonts w:eastAsiaTheme="minorHAnsi" w:cs="Times New Roman"/>
          <w:szCs w:val="24"/>
          <w:lang w:val="en-US" w:eastAsia="en-US"/>
        </w:rPr>
        <w:t>learning-based</w:t>
      </w:r>
      <w:r>
        <w:rPr>
          <w:rFonts w:eastAsiaTheme="minorHAnsi" w:cs="Times New Roman"/>
          <w:szCs w:val="24"/>
          <w:lang w:val="en-US" w:eastAsia="en-US"/>
        </w:rPr>
        <w:t xml:space="preserve"> algorithm for classification of review in English language. </w:t>
      </w:r>
      <w:r w:rsidR="00BD58DC">
        <w:rPr>
          <w:rFonts w:eastAsiaTheme="minorHAnsi" w:cs="Times New Roman"/>
          <w:szCs w:val="24"/>
          <w:lang w:val="en-US" w:eastAsia="en-US"/>
        </w:rPr>
        <w:t>Semantic</w:t>
      </w:r>
      <w:r>
        <w:rPr>
          <w:rFonts w:eastAsiaTheme="minorHAnsi" w:cs="Times New Roman"/>
          <w:szCs w:val="24"/>
          <w:lang w:val="en-US" w:eastAsia="en-US"/>
        </w:rPr>
        <w:t xml:space="preserve"> Orientation </w:t>
      </w:r>
      <w:r w:rsidR="00BD58DC">
        <w:rPr>
          <w:rFonts w:eastAsiaTheme="minorHAnsi" w:cs="Times New Roman"/>
          <w:szCs w:val="24"/>
          <w:lang w:val="en-US" w:eastAsia="en-US"/>
        </w:rPr>
        <w:t xml:space="preserve">(SO) </w:t>
      </w:r>
      <w:r>
        <w:rPr>
          <w:rFonts w:eastAsiaTheme="minorHAnsi" w:cs="Times New Roman"/>
          <w:szCs w:val="24"/>
          <w:lang w:val="en-US" w:eastAsia="en-US"/>
        </w:rPr>
        <w:t xml:space="preserve">is used </w:t>
      </w:r>
      <w:r w:rsidR="00BD58DC">
        <w:rPr>
          <w:rFonts w:eastAsiaTheme="minorHAnsi" w:cs="Times New Roman"/>
          <w:szCs w:val="24"/>
          <w:lang w:val="en-US" w:eastAsia="en-US"/>
        </w:rPr>
        <w:t xml:space="preserve">to perform this work. </w:t>
      </w:r>
      <w:proofErr w:type="gramStart"/>
      <w:r w:rsidR="00BD58DC">
        <w:rPr>
          <w:rFonts w:eastAsiaTheme="minorHAnsi" w:cs="Times New Roman"/>
          <w:szCs w:val="24"/>
          <w:lang w:val="en-US" w:eastAsia="en-US"/>
        </w:rPr>
        <w:t>SO</w:t>
      </w:r>
      <w:proofErr w:type="gramEnd"/>
      <w:r w:rsidR="00BD58DC">
        <w:rPr>
          <w:rFonts w:eastAsiaTheme="minorHAnsi" w:cs="Times New Roman"/>
          <w:szCs w:val="24"/>
          <w:lang w:val="en-US" w:eastAsia="en-US"/>
        </w:rPr>
        <w:t xml:space="preserve"> of a phrase is </w:t>
      </w:r>
      <w:r w:rsidR="00B705D2">
        <w:rPr>
          <w:rFonts w:eastAsiaTheme="minorHAnsi" w:cs="Times New Roman"/>
          <w:szCs w:val="24"/>
          <w:lang w:val="en-US" w:eastAsia="en-US"/>
        </w:rPr>
        <w:t>calculated</w:t>
      </w:r>
      <w:r w:rsidR="00BD58DC">
        <w:rPr>
          <w:rFonts w:eastAsiaTheme="minorHAnsi" w:cs="Times New Roman"/>
          <w:szCs w:val="24"/>
          <w:lang w:val="en-US" w:eastAsia="en-US"/>
        </w:rPr>
        <w:t xml:space="preserve"> using adverbs and adjectives used in the phrase. The </w:t>
      </w:r>
      <w:r w:rsidR="00B705D2">
        <w:rPr>
          <w:rFonts w:eastAsiaTheme="minorHAnsi" w:cs="Times New Roman"/>
          <w:szCs w:val="24"/>
          <w:lang w:val="en-US" w:eastAsia="en-US"/>
        </w:rPr>
        <w:t>experiments</w:t>
      </w:r>
      <w:r w:rsidR="00BD58DC">
        <w:rPr>
          <w:rFonts w:eastAsiaTheme="minorHAnsi" w:cs="Times New Roman"/>
          <w:szCs w:val="24"/>
          <w:lang w:val="en-US" w:eastAsia="en-US"/>
        </w:rPr>
        <w:t xml:space="preserve"> w</w:t>
      </w:r>
      <w:r w:rsidR="00BB20D3">
        <w:rPr>
          <w:rFonts w:eastAsiaTheme="minorHAnsi" w:cs="Times New Roman"/>
          <w:szCs w:val="24"/>
          <w:lang w:val="en-US" w:eastAsia="en-US"/>
        </w:rPr>
        <w:t>ere</w:t>
      </w:r>
      <w:r w:rsidR="00BD58DC">
        <w:rPr>
          <w:rFonts w:eastAsiaTheme="minorHAnsi" w:cs="Times New Roman"/>
          <w:szCs w:val="24"/>
          <w:lang w:val="en-US" w:eastAsia="en-US"/>
        </w:rPr>
        <w:t xml:space="preserve"> done for text of various domains like automobiles, banks, movie review and travels. The results of this experiment </w:t>
      </w:r>
      <w:r w:rsidR="00BB20D3">
        <w:rPr>
          <w:rFonts w:eastAsiaTheme="minorHAnsi" w:cs="Times New Roman"/>
          <w:szCs w:val="24"/>
          <w:lang w:val="en-US" w:eastAsia="en-US"/>
        </w:rPr>
        <w:t>vary</w:t>
      </w:r>
      <w:r w:rsidR="00BD58DC">
        <w:rPr>
          <w:rFonts w:eastAsiaTheme="minorHAnsi" w:cs="Times New Roman"/>
          <w:szCs w:val="24"/>
          <w:lang w:val="en-US" w:eastAsia="en-US"/>
        </w:rPr>
        <w:t xml:space="preserve"> from domain to domain between 66 to 84%. The power of this SO in Hinglish language sarcasm detection can used and verified.</w:t>
      </w:r>
    </w:p>
    <w:p w14:paraId="0DC3EE03" w14:textId="308EAA0E" w:rsidR="00887D14" w:rsidRDefault="00887D1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C1EA111" w14:textId="1C0A9A5F" w:rsidR="00887D14" w:rsidRDefault="00887D1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w:t>
      </w:r>
      <w:r w:rsidR="00D36FE0">
        <w:rPr>
          <w:rFonts w:eastAsiaTheme="minorHAnsi" w:cs="Times New Roman"/>
          <w:szCs w:val="24"/>
          <w:lang w:val="en-US" w:eastAsia="en-US"/>
        </w:rPr>
        <w:t>, although results are not that great as for any other classification problems</w:t>
      </w:r>
      <w:r>
        <w:rPr>
          <w:rFonts w:eastAsiaTheme="minorHAnsi" w:cs="Times New Roman"/>
          <w:szCs w:val="24"/>
          <w:lang w:val="en-US" w:eastAsia="en-US"/>
        </w:rPr>
        <w:t xml:space="preserve">. Challenges exists because of context understanding, missing context, domain, culture, different </w:t>
      </w:r>
      <w:r w:rsidR="00D36FE0">
        <w:rPr>
          <w:rFonts w:eastAsiaTheme="minorHAnsi" w:cs="Times New Roman"/>
          <w:szCs w:val="24"/>
          <w:lang w:val="en-US" w:eastAsia="en-US"/>
        </w:rPr>
        <w:t>words,</w:t>
      </w:r>
      <w:r>
        <w:rPr>
          <w:rFonts w:eastAsiaTheme="minorHAnsi" w:cs="Times New Roman"/>
          <w:szCs w:val="24"/>
          <w:lang w:val="en-US" w:eastAsia="en-US"/>
        </w:rPr>
        <w:t xml:space="preserve">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w:t>
      </w:r>
      <w:r w:rsidR="00D36FE0">
        <w:rPr>
          <w:rFonts w:eastAsiaTheme="minorHAnsi" w:cs="Times New Roman"/>
          <w:szCs w:val="24"/>
          <w:lang w:val="en-US" w:eastAsia="en-US"/>
        </w:rPr>
        <w:t xml:space="preserve"> etc.</w:t>
      </w:r>
    </w:p>
    <w:p w14:paraId="456C7058" w14:textId="1AB9D8FF" w:rsidR="00CD59F2" w:rsidRP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428303D7" w14:textId="6ACD93BC" w:rsidR="0048232F" w:rsidRPr="00FD0ED5" w:rsidRDefault="00FD0ED5" w:rsidP="00FD0ED5">
      <w:pPr>
        <w:rPr>
          <w:b/>
          <w:bCs/>
          <w:color w:val="0070C0"/>
          <w:sz w:val="28"/>
          <w:szCs w:val="22"/>
        </w:rPr>
      </w:pPr>
      <w:r>
        <w:rPr>
          <w:b/>
          <w:bCs/>
          <w:color w:val="0070C0"/>
          <w:sz w:val="28"/>
          <w:szCs w:val="22"/>
        </w:rPr>
        <w:t xml:space="preserve">3. </w:t>
      </w:r>
      <w:r w:rsidR="0048232F" w:rsidRPr="00FD0ED5">
        <w:rPr>
          <w:b/>
          <w:bCs/>
          <w:color w:val="0070C0"/>
          <w:sz w:val="28"/>
          <w:szCs w:val="22"/>
        </w:rPr>
        <w:t>Research Questions</w:t>
      </w:r>
      <w:r w:rsidR="00D02BCE" w:rsidRPr="00FD0ED5">
        <w:rPr>
          <w:b/>
          <w:bCs/>
          <w:color w:val="0070C0"/>
          <w:sz w:val="28"/>
          <w:szCs w:val="22"/>
        </w:rPr>
        <w:t xml:space="preserve"> </w:t>
      </w:r>
    </w:p>
    <w:p w14:paraId="51B6B052" w14:textId="76E758C2"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w:t>
      </w:r>
      <w:r w:rsidR="00237AB9" w:rsidRPr="002C5E23">
        <w:rPr>
          <w:rFonts w:eastAsiaTheme="minorHAnsi" w:cs="Times New Roman"/>
          <w:szCs w:val="24"/>
          <w:lang w:val="en-US" w:eastAsia="en-US"/>
        </w:rPr>
        <w:t>s</w:t>
      </w:r>
      <w:r w:rsidRPr="002C5E23">
        <w:rPr>
          <w:rFonts w:eastAsiaTheme="minorHAnsi" w:cs="Times New Roman"/>
          <w:szCs w:val="24"/>
          <w:lang w:val="en-US" w:eastAsia="en-US"/>
        </w:rPr>
        <w:t>?</w:t>
      </w:r>
    </w:p>
    <w:p w14:paraId="17868E84" w14:textId="0F4F6D87"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w:t>
      </w:r>
      <w:r w:rsidR="00237AB9" w:rsidRPr="002C5E23">
        <w:rPr>
          <w:rFonts w:eastAsiaTheme="minorHAnsi" w:cs="Times New Roman"/>
          <w:szCs w:val="24"/>
          <w:lang w:val="en-US" w:eastAsia="en-US"/>
        </w:rPr>
        <w:t>s</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 xml:space="preserve">system should be designed </w:t>
      </w:r>
      <w:r w:rsidRPr="002C5E23">
        <w:rPr>
          <w:rFonts w:eastAsiaTheme="minorHAnsi" w:cs="Times New Roman"/>
          <w:szCs w:val="24"/>
          <w:lang w:val="en-US" w:eastAsia="en-US"/>
        </w:rPr>
        <w:t xml:space="preserve">when </w:t>
      </w:r>
      <w:r w:rsidR="00237AB9" w:rsidRPr="002C5E23">
        <w:rPr>
          <w:rFonts w:eastAsiaTheme="minorHAnsi" w:cs="Times New Roman"/>
          <w:szCs w:val="24"/>
          <w:lang w:val="en-US" w:eastAsia="en-US"/>
        </w:rPr>
        <w:t xml:space="preserve">words from </w:t>
      </w:r>
      <w:r w:rsidRPr="002C5E23">
        <w:rPr>
          <w:rFonts w:eastAsiaTheme="minorHAnsi" w:cs="Times New Roman"/>
          <w:szCs w:val="24"/>
          <w:lang w:val="en-US" w:eastAsia="en-US"/>
        </w:rPr>
        <w:t>more than</w:t>
      </w:r>
      <w:r w:rsidR="00237AB9" w:rsidRPr="002C5E23">
        <w:rPr>
          <w:rFonts w:eastAsiaTheme="minorHAnsi" w:cs="Times New Roman"/>
          <w:szCs w:val="24"/>
          <w:lang w:val="en-US" w:eastAsia="en-US"/>
        </w:rPr>
        <w:t xml:space="preserve"> one scripts are</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u</w:t>
      </w:r>
      <w:r w:rsidRPr="002C5E23">
        <w:rPr>
          <w:rFonts w:eastAsiaTheme="minorHAnsi" w:cs="Times New Roman"/>
          <w:szCs w:val="24"/>
          <w:lang w:val="en-US" w:eastAsia="en-US"/>
        </w:rPr>
        <w:t>sed for communication.</w:t>
      </w:r>
      <w:r w:rsidR="00237AB9" w:rsidRPr="002C5E23">
        <w:rPr>
          <w:rFonts w:eastAsiaTheme="minorHAnsi" w:cs="Times New Roman"/>
          <w:szCs w:val="24"/>
          <w:lang w:val="en-US" w:eastAsia="en-US"/>
        </w:rPr>
        <w:t xml:space="preserve"> For example: “</w:t>
      </w:r>
      <w:r w:rsidR="00237AB9" w:rsidRPr="002C5E23">
        <w:rPr>
          <w:rFonts w:ascii="Kokila" w:eastAsiaTheme="minorHAnsi" w:hAnsi="Kokila" w:cs="Kokila" w:hint="cs"/>
          <w:szCs w:val="24"/>
          <w:cs/>
          <w:lang w:val="en-US" w:eastAsia="en-US" w:bidi="hi-IN"/>
        </w:rPr>
        <w:t>मेरा</w:t>
      </w:r>
      <w:r w:rsidR="00237AB9" w:rsidRPr="002C5E23">
        <w:rPr>
          <w:rFonts w:eastAsiaTheme="minorHAnsi" w:cs="Times New Roman"/>
          <w:szCs w:val="24"/>
          <w:cs/>
          <w:lang w:val="en-US" w:eastAsia="en-US" w:bidi="hi-IN"/>
        </w:rPr>
        <w:t xml:space="preserve"> </w:t>
      </w:r>
      <w:r w:rsidR="00237AB9" w:rsidRPr="002C5E23">
        <w:rPr>
          <w:rFonts w:eastAsiaTheme="minorHAnsi" w:cs="Times New Roman"/>
          <w:szCs w:val="24"/>
          <w:lang w:val="en-US" w:eastAsia="en-US" w:bidi="hi-IN"/>
        </w:rPr>
        <w:t xml:space="preserve">work </w:t>
      </w:r>
      <w:r w:rsidR="00237AB9" w:rsidRPr="002C5E23">
        <w:rPr>
          <w:rFonts w:ascii="Kokila" w:eastAsiaTheme="minorHAnsi" w:hAnsi="Kokila" w:cs="Kokila" w:hint="cs"/>
          <w:szCs w:val="24"/>
          <w:cs/>
          <w:lang w:val="en-US" w:eastAsia="en-US" w:bidi="hi-IN"/>
        </w:rPr>
        <w:t>पूरा</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गया</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lang w:val="en-US" w:eastAsia="en-US" w:bidi="hi-IN"/>
        </w:rPr>
        <w:t>”</w:t>
      </w:r>
      <w:r w:rsidR="00C04181">
        <w:rPr>
          <w:rFonts w:eastAsiaTheme="minorHAnsi" w:cs="Times New Roman"/>
          <w:szCs w:val="24"/>
          <w:lang w:val="en-US" w:eastAsia="en-US" w:bidi="hi-IN"/>
        </w:rPr>
        <w:t>, it has 2 scripts.</w:t>
      </w:r>
    </w:p>
    <w:p w14:paraId="37371637" w14:textId="1EF69922" w:rsidR="00E554A6"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w:t>
      </w:r>
      <w:r w:rsidR="00237AB9" w:rsidRPr="002C5E23">
        <w:rPr>
          <w:rFonts w:eastAsiaTheme="minorHAnsi" w:cs="Times New Roman"/>
          <w:szCs w:val="24"/>
          <w:lang w:val="en-US" w:eastAsia="en-US"/>
        </w:rPr>
        <w:t xml:space="preserve">system </w:t>
      </w:r>
      <w:r w:rsidRPr="002C5E23">
        <w:rPr>
          <w:rFonts w:eastAsiaTheme="minorHAnsi" w:cs="Times New Roman"/>
          <w:szCs w:val="24"/>
          <w:lang w:val="en-US" w:eastAsia="en-US"/>
        </w:rPr>
        <w:t xml:space="preserve">works when more than </w:t>
      </w:r>
      <w:r w:rsidR="00237AB9" w:rsidRPr="002C5E23">
        <w:rPr>
          <w:rFonts w:eastAsiaTheme="minorHAnsi" w:cs="Times New Roman"/>
          <w:szCs w:val="24"/>
          <w:lang w:val="en-US" w:eastAsia="en-US"/>
        </w:rPr>
        <w:t xml:space="preserve">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w:t>
      </w:r>
      <w:r w:rsidR="00237AB9" w:rsidRPr="002C5E23">
        <w:rPr>
          <w:rFonts w:eastAsiaTheme="minorHAnsi" w:cs="Times New Roman"/>
          <w:szCs w:val="24"/>
          <w:lang w:val="en-US" w:eastAsia="en-US"/>
        </w:rPr>
        <w:t>communicating idea</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For example: “</w:t>
      </w:r>
      <w:r w:rsidR="00237AB9" w:rsidRPr="002C5E23">
        <w:rPr>
          <w:rFonts w:ascii="Kokila" w:eastAsiaTheme="minorHAnsi" w:hAnsi="Kokila" w:cs="Kokila" w:hint="cs"/>
          <w:szCs w:val="24"/>
          <w:cs/>
          <w:lang w:val="en-US" w:eastAsia="en-US" w:bidi="hi-IN"/>
        </w:rPr>
        <w:t>मेरा</w:t>
      </w:r>
      <w:r w:rsidR="00237AB9" w:rsidRPr="002C5E23">
        <w:rPr>
          <w:rFonts w:eastAsiaTheme="minorHAnsi" w:cs="Times New Roman"/>
          <w:szCs w:val="24"/>
          <w:cs/>
          <w:lang w:val="en-US" w:eastAsia="en-US" w:bidi="hi-IN"/>
        </w:rPr>
        <w:t xml:space="preserve"> </w:t>
      </w:r>
      <w:proofErr w:type="spellStart"/>
      <w:r w:rsidR="00237AB9" w:rsidRPr="002C5E23">
        <w:rPr>
          <w:rFonts w:ascii="Kokila" w:eastAsiaTheme="minorHAnsi" w:hAnsi="Kokila" w:cs="Kokila" w:hint="cs"/>
          <w:szCs w:val="24"/>
          <w:cs/>
          <w:lang w:val="en-US" w:eastAsia="en-US" w:bidi="hi-IN"/>
        </w:rPr>
        <w:t>वर्क</w:t>
      </w:r>
      <w:proofErr w:type="spellEnd"/>
      <w:r w:rsidR="00237AB9" w:rsidRPr="002C5E23">
        <w:rPr>
          <w:rFonts w:eastAsiaTheme="minorHAnsi" w:cs="Times New Roman"/>
          <w:szCs w:val="24"/>
          <w:lang w:val="en-US" w:eastAsia="en-US" w:bidi="hi-IN"/>
        </w:rPr>
        <w:t xml:space="preserve"> </w:t>
      </w:r>
      <w:r w:rsidR="00237AB9" w:rsidRPr="002C5E23">
        <w:rPr>
          <w:rFonts w:ascii="Kokila" w:eastAsiaTheme="minorHAnsi" w:hAnsi="Kokila" w:cs="Kokila" w:hint="cs"/>
          <w:szCs w:val="24"/>
          <w:cs/>
          <w:lang w:val="en-US" w:eastAsia="en-US" w:bidi="hi-IN"/>
        </w:rPr>
        <w:t>पूरा</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गया</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lang w:val="en-US" w:eastAsia="en-US" w:bidi="hi-IN"/>
        </w:rPr>
        <w:t>”</w:t>
      </w:r>
      <w:r w:rsidR="00C04181">
        <w:rPr>
          <w:rFonts w:eastAsiaTheme="minorHAnsi" w:cs="Times New Roman"/>
          <w:szCs w:val="24"/>
          <w:lang w:val="en-US" w:eastAsia="en-US" w:bidi="hi-IN"/>
        </w:rPr>
        <w:t>, it has 2 languages.</w:t>
      </w:r>
    </w:p>
    <w:p w14:paraId="3295AA45" w14:textId="06D1C8E8"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Unlike English, Hindi is highly morphological language how does it influences overall approach?</w:t>
      </w:r>
      <w:r w:rsidR="00237AB9" w:rsidRPr="002C5E23">
        <w:rPr>
          <w:rFonts w:eastAsiaTheme="minorHAnsi" w:cs="Times New Roman"/>
          <w:szCs w:val="24"/>
          <w:lang w:val="en-US" w:eastAsia="en-US"/>
        </w:rPr>
        <w:t xml:space="preserve"> For </w:t>
      </w:r>
      <w:r w:rsidR="00BB20D3" w:rsidRPr="002C5E23">
        <w:rPr>
          <w:rFonts w:eastAsiaTheme="minorHAnsi" w:cs="Times New Roman"/>
          <w:szCs w:val="24"/>
          <w:lang w:val="en-US" w:eastAsia="en-US"/>
        </w:rPr>
        <w:t>example,</w:t>
      </w:r>
      <w:r w:rsidR="00237AB9" w:rsidRPr="002C5E23">
        <w:rPr>
          <w:rFonts w:eastAsiaTheme="minorHAnsi" w:cs="Times New Roman"/>
          <w:szCs w:val="24"/>
          <w:lang w:val="en-US" w:eastAsia="en-US"/>
        </w:rPr>
        <w:t xml:space="preserve"> </w:t>
      </w:r>
      <w:r w:rsidR="00237AB9" w:rsidRPr="002C5E23">
        <w:rPr>
          <w:rFonts w:ascii="Kokila" w:eastAsiaTheme="minorHAnsi" w:hAnsi="Kokila" w:cs="Kokila" w:hint="cs"/>
          <w:szCs w:val="24"/>
          <w:cs/>
          <w:lang w:val="en-US" w:eastAsia="en-US" w:bidi="hi-IN"/>
        </w:rPr>
        <w:t>करता</w:t>
      </w:r>
      <w:r w:rsidR="002C5E23">
        <w:rPr>
          <w:rFonts w:ascii="Kokila" w:eastAsiaTheme="minorHAnsi" w:hAnsi="Kokila" w:cs="Kokila"/>
          <w:szCs w:val="24"/>
          <w:lang w:val="en-US" w:eastAsia="en-US" w:bidi="hi-IN"/>
        </w:rPr>
        <w:t>,</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करती</w:t>
      </w:r>
      <w:r w:rsidR="002C5E23">
        <w:rPr>
          <w:rFonts w:ascii="Kokila" w:eastAsiaTheme="minorHAnsi" w:hAnsi="Kokila" w:cs="Kokila"/>
          <w:szCs w:val="24"/>
          <w:lang w:val="en-US" w:eastAsia="en-US" w:bidi="hi-IN"/>
        </w:rPr>
        <w:t>,</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करते</w:t>
      </w:r>
      <w:r w:rsidR="00237AB9" w:rsidRPr="002C5E23">
        <w:rPr>
          <w:rFonts w:eastAsiaTheme="minorHAnsi" w:cs="Times New Roman"/>
          <w:szCs w:val="24"/>
          <w:cs/>
          <w:lang w:val="en-US" w:eastAsia="en-US" w:bidi="hi-IN"/>
        </w:rPr>
        <w:t xml:space="preserve"> </w:t>
      </w:r>
      <w:r w:rsidR="00237AB9" w:rsidRPr="002C5E23">
        <w:rPr>
          <w:rFonts w:eastAsiaTheme="minorHAnsi" w:cs="Times New Roman"/>
          <w:szCs w:val="24"/>
          <w:lang w:val="en-US" w:eastAsia="en-US"/>
        </w:rPr>
        <w:t xml:space="preserve">all </w:t>
      </w:r>
      <w:r w:rsidR="002C5E23" w:rsidRPr="002C5E23">
        <w:rPr>
          <w:rFonts w:eastAsiaTheme="minorHAnsi" w:cs="Times New Roman"/>
          <w:szCs w:val="24"/>
          <w:lang w:val="en-US" w:eastAsia="en-US"/>
        </w:rPr>
        <w:t>are</w:t>
      </w:r>
      <w:r w:rsidR="00237AB9" w:rsidRPr="002C5E23">
        <w:rPr>
          <w:rFonts w:eastAsiaTheme="minorHAnsi" w:cs="Times New Roman"/>
          <w:szCs w:val="24"/>
          <w:lang w:val="en-US" w:eastAsia="en-US"/>
        </w:rPr>
        <w:t xml:space="preserve"> </w:t>
      </w:r>
      <w:r w:rsidR="002C5E23" w:rsidRPr="002C5E23">
        <w:rPr>
          <w:rFonts w:eastAsiaTheme="minorHAnsi" w:cs="Times New Roman"/>
          <w:szCs w:val="24"/>
          <w:lang w:val="en-US" w:eastAsia="en-US"/>
        </w:rPr>
        <w:t>equivalent to English “do” but depends upon the gender.</w:t>
      </w:r>
    </w:p>
    <w:p w14:paraId="2303A7D1" w14:textId="0C5D9105"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sidR="009D74A6">
        <w:rPr>
          <w:rFonts w:eastAsiaTheme="minorHAnsi" w:cs="Times New Roman"/>
          <w:szCs w:val="24"/>
          <w:lang w:val="en-US" w:eastAsia="en-US"/>
        </w:rPr>
        <w:t>Roman</w:t>
      </w:r>
      <w:r w:rsidRPr="002C5E23">
        <w:rPr>
          <w:rFonts w:eastAsiaTheme="minorHAnsi" w:cs="Times New Roman"/>
          <w:szCs w:val="24"/>
          <w:lang w:val="en-US" w:eastAsia="en-US"/>
        </w:rPr>
        <w:t xml:space="preserve"> where </w:t>
      </w:r>
      <w:r w:rsidR="002C5E23">
        <w:rPr>
          <w:rFonts w:eastAsiaTheme="minorHAnsi" w:cs="Times New Roman"/>
          <w:szCs w:val="24"/>
          <w:lang w:val="en-US" w:eastAsia="en-US"/>
        </w:rPr>
        <w:t xml:space="preserve">we </w:t>
      </w:r>
      <w:r w:rsidR="006B4567" w:rsidRPr="002C5E23">
        <w:rPr>
          <w:rFonts w:eastAsiaTheme="minorHAnsi" w:cs="Times New Roman"/>
          <w:szCs w:val="24"/>
          <w:lang w:val="en-US" w:eastAsia="en-US"/>
        </w:rPr>
        <w:t xml:space="preserve">write words using </w:t>
      </w:r>
      <w:r w:rsidRPr="002C5E23">
        <w:rPr>
          <w:rFonts w:eastAsiaTheme="minorHAnsi" w:cs="Times New Roman"/>
          <w:szCs w:val="24"/>
          <w:lang w:val="en-US" w:eastAsia="en-US"/>
        </w:rPr>
        <w:t xml:space="preserve">consonants and vowels in Devanagari there is </w:t>
      </w:r>
      <w:r w:rsidR="006B4567" w:rsidRPr="002C5E23">
        <w:rPr>
          <w:rFonts w:eastAsiaTheme="minorHAnsi" w:cs="Times New Roman"/>
          <w:szCs w:val="24"/>
          <w:lang w:val="en-US" w:eastAsia="en-US"/>
        </w:rPr>
        <w:t xml:space="preserve">an extra concept called </w:t>
      </w:r>
      <w:r w:rsidRPr="002C5E23">
        <w:rPr>
          <w:rFonts w:eastAsiaTheme="minorHAnsi" w:cs="Times New Roman"/>
          <w:szCs w:val="24"/>
          <w:lang w:val="en-US" w:eastAsia="en-US"/>
        </w:rPr>
        <w:t>Maatra</w:t>
      </w:r>
      <w:r w:rsidR="006B4567" w:rsidRPr="002C5E23">
        <w:rPr>
          <w:rFonts w:eastAsiaTheme="minorHAnsi" w:cs="Times New Roman"/>
          <w:szCs w:val="24"/>
          <w:lang w:val="en-US" w:eastAsia="en-US"/>
        </w:rPr>
        <w:t>,</w:t>
      </w:r>
      <w:r w:rsidRPr="002C5E23">
        <w:rPr>
          <w:rFonts w:eastAsiaTheme="minorHAnsi" w:cs="Times New Roman"/>
          <w:szCs w:val="24"/>
          <w:lang w:val="en-US" w:eastAsia="en-US"/>
        </w:rPr>
        <w:t xml:space="preserve"> </w:t>
      </w:r>
      <w:r w:rsidR="002C5E23">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sidR="00BB20D3">
        <w:rPr>
          <w:rFonts w:eastAsiaTheme="minorHAnsi" w:cs="Times New Roman"/>
          <w:szCs w:val="24"/>
          <w:lang w:val="en-US" w:eastAsia="en-US"/>
        </w:rPr>
        <w:t>in</w:t>
      </w:r>
      <w:r w:rsidRPr="002C5E23">
        <w:rPr>
          <w:rFonts w:eastAsiaTheme="minorHAnsi" w:cs="Times New Roman"/>
          <w:szCs w:val="24"/>
          <w:lang w:val="en-US" w:eastAsia="en-US"/>
        </w:rPr>
        <w:t xml:space="preserve"> </w:t>
      </w:r>
      <w:r w:rsidR="009D74A6">
        <w:rPr>
          <w:rFonts w:eastAsiaTheme="minorHAnsi" w:cs="Times New Roman"/>
          <w:szCs w:val="24"/>
          <w:lang w:val="en-US" w:eastAsia="en-US"/>
        </w:rPr>
        <w:t>Roman</w:t>
      </w:r>
      <w:r w:rsidR="00BB20D3">
        <w:rPr>
          <w:rFonts w:eastAsiaTheme="minorHAnsi" w:cs="Times New Roman"/>
          <w:szCs w:val="24"/>
          <w:lang w:val="en-US" w:eastAsia="en-US"/>
        </w:rPr>
        <w:t xml:space="preserve"> script</w:t>
      </w:r>
      <w:r w:rsidRPr="002C5E23">
        <w:rPr>
          <w:rFonts w:eastAsiaTheme="minorHAnsi" w:cs="Times New Roman"/>
          <w:szCs w:val="24"/>
          <w:lang w:val="en-US" w:eastAsia="en-US"/>
        </w:rPr>
        <w:t xml:space="preserve">. For </w:t>
      </w:r>
      <w:r w:rsidR="002C5E23" w:rsidRPr="002C5E23">
        <w:rPr>
          <w:rFonts w:eastAsiaTheme="minorHAnsi" w:cs="Times New Roman"/>
          <w:szCs w:val="24"/>
          <w:lang w:val="en-US" w:eastAsia="en-US"/>
        </w:rPr>
        <w:t>example,</w:t>
      </w:r>
      <w:r w:rsidRPr="002C5E23">
        <w:rPr>
          <w:rFonts w:eastAsiaTheme="minorHAnsi" w:cs="Times New Roman"/>
          <w:szCs w:val="24"/>
          <w:lang w:val="en-US" w:eastAsia="en-US"/>
        </w:rPr>
        <w:t xml:space="preserve"> word “</w:t>
      </w:r>
      <w:r w:rsidR="006B4567" w:rsidRPr="002C5E23">
        <w:rPr>
          <w:rFonts w:eastAsiaTheme="minorHAnsi" w:cs="Times New Roman"/>
          <w:szCs w:val="24"/>
          <w:lang w:val="en-US" w:eastAsia="en-US"/>
        </w:rPr>
        <w:t>Experience</w:t>
      </w:r>
      <w:r w:rsidRPr="002C5E23">
        <w:rPr>
          <w:rFonts w:eastAsiaTheme="minorHAnsi" w:cs="Times New Roman"/>
          <w:szCs w:val="24"/>
          <w:lang w:val="en-US" w:eastAsia="en-US"/>
        </w:rPr>
        <w:t>”</w:t>
      </w:r>
      <w:r w:rsidR="006B4567" w:rsidRPr="002C5E23">
        <w:rPr>
          <w:rFonts w:eastAsiaTheme="minorHAnsi" w:cs="Times New Roman"/>
          <w:szCs w:val="24"/>
          <w:lang w:val="en-US" w:eastAsia="en-US"/>
        </w:rPr>
        <w:t xml:space="preserve"> in </w:t>
      </w:r>
      <w:r w:rsidR="009D74A6">
        <w:rPr>
          <w:rFonts w:eastAsiaTheme="minorHAnsi" w:cs="Times New Roman"/>
          <w:szCs w:val="24"/>
          <w:lang w:val="en-US" w:eastAsia="en-US"/>
        </w:rPr>
        <w:t>Roman</w:t>
      </w:r>
      <w:r w:rsidR="006B4567" w:rsidRPr="002C5E23">
        <w:rPr>
          <w:rFonts w:eastAsiaTheme="minorHAnsi" w:cs="Times New Roman"/>
          <w:szCs w:val="24"/>
          <w:lang w:val="en-US" w:eastAsia="en-US"/>
        </w:rPr>
        <w:t xml:space="preserve"> is written using 5 vowels, 5 consonants. But in </w:t>
      </w:r>
      <w:r w:rsidR="006B4567" w:rsidRPr="002C5E23">
        <w:rPr>
          <w:rFonts w:eastAsiaTheme="minorHAnsi" w:cs="Times New Roman"/>
          <w:szCs w:val="24"/>
          <w:lang w:val="en-US" w:eastAsia="en-US"/>
        </w:rPr>
        <w:lastRenderedPageBreak/>
        <w:t>Devanagari it is written as “</w:t>
      </w:r>
      <w:proofErr w:type="spellStart"/>
      <w:r w:rsidR="006B4567" w:rsidRPr="002C5E23">
        <w:rPr>
          <w:rFonts w:ascii="Kokila" w:eastAsiaTheme="minorHAnsi" w:hAnsi="Kokila" w:cs="Kokila" w:hint="cs"/>
          <w:szCs w:val="24"/>
          <w:cs/>
          <w:lang w:val="en-US" w:eastAsia="en-US" w:bidi="hi-IN"/>
        </w:rPr>
        <w:t>एक्सपिरिऐन्स</w:t>
      </w:r>
      <w:proofErr w:type="spellEnd"/>
      <w:r w:rsidR="006B4567" w:rsidRPr="002C5E23">
        <w:rPr>
          <w:rFonts w:eastAsiaTheme="minorHAnsi" w:cs="Times New Roman"/>
          <w:szCs w:val="24"/>
          <w:lang w:val="en-US" w:eastAsia="en-US" w:bidi="hi-IN"/>
        </w:rPr>
        <w:t>” 2 vowels (</w:t>
      </w:r>
      <w:r w:rsidR="006B4567" w:rsidRPr="002C5E23">
        <w:rPr>
          <w:rFonts w:ascii="Kokila" w:eastAsiaTheme="minorHAnsi" w:hAnsi="Kokila" w:cs="Kokila" w:hint="cs"/>
          <w:szCs w:val="24"/>
          <w:cs/>
          <w:lang w:val="en-US" w:eastAsia="en-US" w:bidi="hi-IN"/>
        </w:rPr>
        <w:t>ए</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ऐ</w:t>
      </w:r>
      <w:r w:rsidR="006B4567" w:rsidRPr="002C5E23">
        <w:rPr>
          <w:rFonts w:eastAsiaTheme="minorHAnsi" w:cs="Times New Roman"/>
          <w:szCs w:val="24"/>
          <w:lang w:val="en-US" w:eastAsia="en-US" w:bidi="hi-IN"/>
        </w:rPr>
        <w:t xml:space="preserve">), 6 </w:t>
      </w:r>
      <w:proofErr w:type="gramStart"/>
      <w:r w:rsidR="006B4567" w:rsidRPr="002C5E23">
        <w:rPr>
          <w:rFonts w:eastAsiaTheme="minorHAnsi" w:cs="Times New Roman"/>
          <w:szCs w:val="24"/>
          <w:lang w:val="en-US" w:eastAsia="en-US" w:bidi="hi-IN"/>
        </w:rPr>
        <w:t>consonants</w:t>
      </w:r>
      <w:r w:rsidR="006B4567" w:rsidRPr="002C5E23">
        <w:rPr>
          <w:rFonts w:eastAsiaTheme="minorHAnsi" w:cs="Times New Roman"/>
          <w:szCs w:val="24"/>
          <w:cs/>
          <w:lang w:val="en-US" w:eastAsia="en-US" w:bidi="hi-IN"/>
        </w:rPr>
        <w:t>(</w:t>
      </w:r>
      <w:proofErr w:type="spellStart"/>
      <w:proofErr w:type="gramEnd"/>
      <w:r w:rsidR="006B4567" w:rsidRPr="002C5E23">
        <w:rPr>
          <w:rFonts w:ascii="Kokila" w:eastAsiaTheme="minorHAnsi" w:hAnsi="Kokila" w:cs="Kokila" w:hint="cs"/>
          <w:szCs w:val="24"/>
          <w:cs/>
          <w:lang w:val="en-US" w:eastAsia="en-US" w:bidi="hi-IN"/>
        </w:rPr>
        <w:t>क्</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स्</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प्</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र्</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न्</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स्</w:t>
      </w:r>
      <w:proofErr w:type="spellEnd"/>
      <w:r w:rsidR="006B4567" w:rsidRPr="002C5E23">
        <w:rPr>
          <w:rFonts w:eastAsiaTheme="minorHAnsi" w:cs="Times New Roman"/>
          <w:szCs w:val="24"/>
          <w:cs/>
          <w:lang w:val="en-US" w:eastAsia="en-US" w:bidi="hi-IN"/>
        </w:rPr>
        <w:t xml:space="preserve">) </w:t>
      </w:r>
      <w:r w:rsidR="006B4567" w:rsidRPr="002C5E23">
        <w:rPr>
          <w:rFonts w:eastAsiaTheme="minorHAnsi" w:cs="Times New Roman"/>
          <w:szCs w:val="24"/>
          <w:lang w:val="en-US" w:eastAsia="en-US" w:bidi="hi-IN"/>
        </w:rPr>
        <w:t>, 5 Maatra</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cs/>
          <w:lang w:val="en-US" w:eastAsia="en-US" w:bidi="hi-IN"/>
        </w:rPr>
        <w:t>)</w:t>
      </w:r>
      <w:r w:rsidR="006B4567" w:rsidRPr="002C5E23">
        <w:rPr>
          <w:rFonts w:eastAsiaTheme="minorHAnsi" w:cs="Times New Roman"/>
          <w:szCs w:val="24"/>
          <w:lang w:val="en-US" w:eastAsia="en-US" w:bidi="hi-IN"/>
        </w:rPr>
        <w:t>. How does Maatra of Devanagari influences text processing?</w:t>
      </w:r>
    </w:p>
    <w:p w14:paraId="423EE50B" w14:textId="685F7A18" w:rsidR="00C04181" w:rsidRPr="00987364" w:rsidRDefault="00C04181"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 xml:space="preserve">How to do transliteration from Roman to </w:t>
      </w:r>
      <w:r w:rsidR="00987364">
        <w:rPr>
          <w:rFonts w:eastAsiaTheme="minorHAnsi" w:cs="Times New Roman"/>
          <w:szCs w:val="24"/>
          <w:lang w:val="en-US" w:eastAsia="en-US" w:bidi="hi-IN"/>
        </w:rPr>
        <w:t>Devanagari</w:t>
      </w:r>
      <w:r w:rsidR="00BB20D3">
        <w:rPr>
          <w:rFonts w:eastAsiaTheme="minorHAnsi" w:cs="Times New Roman"/>
          <w:szCs w:val="24"/>
          <w:lang w:val="en-US" w:eastAsia="en-US" w:bidi="hi-IN"/>
        </w:rPr>
        <w:t>?</w:t>
      </w:r>
      <w:r>
        <w:rPr>
          <w:rFonts w:eastAsiaTheme="minorHAnsi" w:cs="Times New Roman"/>
          <w:szCs w:val="24"/>
          <w:lang w:val="en-US" w:eastAsia="en-US" w:bidi="hi-IN"/>
        </w:rPr>
        <w:t xml:space="preserve">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xml:space="preserve">” is not easy. Because </w:t>
      </w:r>
      <w:r w:rsidR="00987364" w:rsidRPr="00987364">
        <w:rPr>
          <w:rFonts w:eastAsiaTheme="minorHAnsi" w:cs="Times New Roman"/>
          <w:szCs w:val="24"/>
          <w:lang w:val="en-US" w:eastAsia="en-US" w:bidi="hi-IN"/>
        </w:rPr>
        <w:t>Hindi speaking population is not aware about IAST</w:t>
      </w:r>
      <w:r w:rsidR="00987364" w:rsidRPr="00DA24F3">
        <w:rPr>
          <w:rStyle w:val="FootnoteReference"/>
          <w:rFonts w:eastAsiaTheme="minorHAnsi"/>
        </w:rPr>
        <w:footnoteReference w:id="8"/>
      </w:r>
      <w:r w:rsidR="00987364" w:rsidRPr="00987364">
        <w:rPr>
          <w:rFonts w:eastAsiaTheme="minorHAnsi" w:cs="Times New Roman"/>
          <w:szCs w:val="24"/>
          <w:lang w:val="en-US" w:eastAsia="en-US" w:bidi="hi-IN"/>
        </w:rPr>
        <w:t xml:space="preserve"> and </w:t>
      </w:r>
      <w:r w:rsidR="00987364">
        <w:rPr>
          <w:rFonts w:eastAsiaTheme="minorHAnsi" w:cs="Times New Roman"/>
          <w:szCs w:val="24"/>
          <w:lang w:val="en-US" w:eastAsia="en-US" w:bidi="hi-IN"/>
        </w:rPr>
        <w:t xml:space="preserve">nor they use it for </w:t>
      </w:r>
      <w:r w:rsidR="00987364" w:rsidRPr="00987364">
        <w:rPr>
          <w:rFonts w:eastAsiaTheme="minorHAnsi" w:cs="Times New Roman"/>
          <w:szCs w:val="24"/>
          <w:lang w:val="en-US" w:eastAsia="en-US" w:bidi="hi-IN"/>
        </w:rPr>
        <w:t>transliteration.</w:t>
      </w:r>
      <w:r w:rsidRPr="00987364">
        <w:rPr>
          <w:rFonts w:eastAsiaTheme="minorHAnsi" w:cs="Times New Roman"/>
          <w:szCs w:val="24"/>
          <w:lang w:val="en-US" w:eastAsia="en-US" w:bidi="hi-IN"/>
        </w:rPr>
        <w:t xml:space="preserve"> </w:t>
      </w:r>
      <w:r w:rsidR="00987364" w:rsidRPr="00987364">
        <w:rPr>
          <w:rFonts w:eastAsiaTheme="minorHAnsi" w:cs="Times New Roman"/>
          <w:szCs w:val="24"/>
          <w:lang w:val="en-US" w:eastAsia="en-US" w:bidi="hi-IN"/>
        </w:rPr>
        <w:t>So confusion is “</w:t>
      </w:r>
      <w:proofErr w:type="gramStart"/>
      <w:r w:rsidR="00987364" w:rsidRPr="00987364">
        <w:rPr>
          <w:rFonts w:eastAsiaTheme="minorHAnsi" w:cs="Times New Roman"/>
          <w:szCs w:val="24"/>
          <w:lang w:val="en-US" w:eastAsia="en-US" w:bidi="hi-IN"/>
        </w:rPr>
        <w:t>ra”=</w:t>
      </w:r>
      <w:proofErr w:type="gramEnd"/>
      <w:r w:rsidR="00987364" w:rsidRPr="00987364">
        <w:rPr>
          <w:rFonts w:eastAsiaTheme="minorHAnsi" w:cs="Times New Roman"/>
          <w:szCs w:val="24"/>
          <w:lang w:val="en-US" w:eastAsia="en-US" w:bidi="hi-IN"/>
        </w:rPr>
        <w:t xml:space="preserve">&gt; </w:t>
      </w:r>
      <w:r w:rsidR="00987364" w:rsidRPr="00987364">
        <w:rPr>
          <w:rFonts w:ascii="Kokila" w:eastAsiaTheme="minorHAnsi" w:hAnsi="Kokila" w:cs="Kokila" w:hint="cs"/>
          <w:szCs w:val="24"/>
          <w:cs/>
          <w:lang w:val="en-US" w:eastAsia="en-US" w:bidi="hi-IN"/>
        </w:rPr>
        <w:t>र</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र्</w:t>
      </w:r>
      <w:proofErr w:type="spellEnd"/>
      <w:r w:rsidR="00987364" w:rsidRPr="00987364">
        <w:rPr>
          <w:rFonts w:eastAsiaTheme="minorHAnsi" w:cs="Times New Roman"/>
          <w:szCs w:val="24"/>
          <w:lang w:val="en-US" w:eastAsia="en-US" w:bidi="hi-IN"/>
        </w:rPr>
        <w:t xml:space="preserve">, n=&gt; </w:t>
      </w:r>
      <w:r w:rsidR="00987364" w:rsidRPr="00987364">
        <w:rPr>
          <w:rFonts w:ascii="Kokila" w:eastAsiaTheme="minorHAnsi" w:hAnsi="Kokila" w:cs="Kokila" w:hint="cs"/>
          <w:szCs w:val="24"/>
          <w:cs/>
          <w:lang w:val="en-US" w:eastAsia="en-US" w:bidi="hi-IN"/>
        </w:rPr>
        <w:t>न</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or</w:t>
      </w:r>
      <w:r w:rsidR="00987364" w:rsidRPr="00987364">
        <w:rPr>
          <w:rFonts w:eastAsiaTheme="minorHAnsi" w:cs="Times New Roman"/>
          <w:szCs w:val="24"/>
          <w:cs/>
          <w:lang w:val="en-US" w:eastAsia="en-US" w:bidi="hi-IN"/>
        </w:rPr>
        <w:t xml:space="preserve"> </w:t>
      </w:r>
      <w:proofErr w:type="spellStart"/>
      <w:r w:rsidR="00987364" w:rsidRPr="00987364">
        <w:rPr>
          <w:rFonts w:ascii="Kokila" w:eastAsiaTheme="minorHAnsi" w:hAnsi="Kokila" w:cs="Kokila" w:hint="cs"/>
          <w:szCs w:val="24"/>
          <w:cs/>
          <w:lang w:val="en-US" w:eastAsia="en-US" w:bidi="hi-IN"/>
        </w:rPr>
        <w:t>न्</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ण</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ण्</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ञ</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ञ्</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ङ</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ङ्</w:t>
      </w:r>
      <w:proofErr w:type="spellEnd"/>
      <w:r w:rsidR="00987364" w:rsidRPr="00987364">
        <w:rPr>
          <w:rFonts w:eastAsiaTheme="minorHAnsi" w:cs="Times New Roman"/>
          <w:szCs w:val="24"/>
          <w:lang w:val="en-US" w:eastAsia="en-US" w:bidi="hi-IN"/>
        </w:rPr>
        <w:t xml:space="preserve">,  </w:t>
      </w:r>
      <w:proofErr w:type="spellStart"/>
      <w:r w:rsidR="00987364" w:rsidRPr="00987364">
        <w:rPr>
          <w:rFonts w:eastAsiaTheme="minorHAnsi" w:cs="Times New Roman"/>
          <w:szCs w:val="24"/>
          <w:lang w:val="en-US" w:eastAsia="en-US" w:bidi="hi-IN"/>
        </w:rPr>
        <w:t>ki</w:t>
      </w:r>
      <w:proofErr w:type="spellEnd"/>
      <w:r w:rsidR="00987364" w:rsidRPr="00987364">
        <w:rPr>
          <w:rFonts w:eastAsiaTheme="minorHAnsi" w:cs="Times New Roman"/>
          <w:szCs w:val="24"/>
          <w:lang w:val="en-US" w:eastAsia="en-US" w:bidi="hi-IN"/>
        </w:rPr>
        <w:t>=&gt;</w:t>
      </w:r>
      <w:r w:rsidR="00987364" w:rsidRPr="00987364">
        <w:rPr>
          <w:rFonts w:eastAsiaTheme="minorHAnsi" w:cs="Times New Roman"/>
          <w:szCs w:val="24"/>
          <w:cs/>
          <w:lang w:val="en-US" w:eastAsia="en-US" w:bidi="hi-IN"/>
        </w:rPr>
        <w:t xml:space="preserve"> </w:t>
      </w:r>
      <w:r w:rsidR="00987364" w:rsidRPr="00987364">
        <w:rPr>
          <w:rFonts w:ascii="Kokila" w:eastAsiaTheme="minorHAnsi" w:hAnsi="Kokila" w:cs="Kokila" w:hint="cs"/>
          <w:szCs w:val="24"/>
          <w:cs/>
          <w:lang w:val="en-US" w:eastAsia="en-US" w:bidi="hi-IN"/>
        </w:rPr>
        <w:t>कि</w:t>
      </w:r>
      <w:r w:rsidR="00987364">
        <w:rPr>
          <w:rFonts w:ascii="Kokila" w:eastAsiaTheme="minorHAnsi" w:hAnsi="Kokila" w:cs="Kokila"/>
          <w:szCs w:val="24"/>
          <w:lang w:val="en-US" w:eastAsia="en-US" w:bidi="hi-IN"/>
        </w:rPr>
        <w:t xml:space="preserve"> or</w:t>
      </w:r>
      <w:r w:rsidR="00987364" w:rsidRPr="00987364">
        <w:rPr>
          <w:rFonts w:eastAsiaTheme="minorHAnsi" w:cs="Times New Roman"/>
          <w:szCs w:val="24"/>
          <w:cs/>
          <w:lang w:val="en-US" w:eastAsia="en-US" w:bidi="hi-IN"/>
        </w:rPr>
        <w:t xml:space="preserve"> </w:t>
      </w:r>
      <w:r w:rsidR="00987364" w:rsidRPr="00987364">
        <w:rPr>
          <w:rFonts w:ascii="Kokila" w:eastAsiaTheme="minorHAnsi" w:hAnsi="Kokila" w:cs="Kokila" w:hint="cs"/>
          <w:szCs w:val="24"/>
          <w:cs/>
          <w:lang w:val="en-US" w:eastAsia="en-US" w:bidi="hi-IN"/>
        </w:rPr>
        <w:t>की</w:t>
      </w:r>
      <w:r w:rsidR="00987364" w:rsidRPr="00987364">
        <w:rPr>
          <w:rFonts w:eastAsiaTheme="minorHAnsi" w:cs="Times New Roman"/>
          <w:szCs w:val="24"/>
          <w:cs/>
          <w:lang w:val="en-US" w:eastAsia="en-US" w:bidi="hi-IN"/>
        </w:rPr>
        <w:t xml:space="preserve"> </w:t>
      </w:r>
      <w:r w:rsid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क्ि</w:t>
      </w:r>
      <w:proofErr w:type="spellEnd"/>
      <w:r w:rsidR="00987364" w:rsidRPr="00987364">
        <w:rPr>
          <w:rFonts w:eastAsiaTheme="minorHAnsi" w:cs="Times New Roman"/>
          <w:szCs w:val="24"/>
          <w:cs/>
          <w:lang w:val="en-US" w:eastAsia="en-US" w:bidi="hi-IN"/>
        </w:rPr>
        <w:t xml:space="preserve"> </w:t>
      </w:r>
      <w:r w:rsid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szCs w:val="24"/>
          <w:lang w:val="en-US" w:eastAsia="en-US" w:bidi="hi-IN"/>
        </w:rPr>
        <w:t xml:space="preserve"> or </w:t>
      </w:r>
      <w:proofErr w:type="spellStart"/>
      <w:r w:rsid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hint="cs"/>
          <w:szCs w:val="24"/>
          <w:cs/>
          <w:lang w:val="en-US" w:eastAsia="en-US" w:bidi="hi-IN"/>
        </w:rPr>
        <w:t xml:space="preserve"> इ </w:t>
      </w:r>
      <w:r w:rsidR="00987364">
        <w:rPr>
          <w:rFonts w:ascii="Kokila" w:eastAsiaTheme="minorHAnsi" w:hAnsi="Kokila" w:cs="Kokila"/>
          <w:szCs w:val="24"/>
          <w:lang w:val="en-US" w:eastAsia="en-US" w:bidi="hi-IN"/>
        </w:rPr>
        <w:t xml:space="preserve">or </w:t>
      </w:r>
      <w:proofErr w:type="spellStart"/>
      <w:r w:rsid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hint="cs"/>
          <w:szCs w:val="24"/>
          <w:cs/>
          <w:lang w:val="en-US" w:eastAsia="en-US" w:bidi="hi-IN"/>
        </w:rPr>
        <w:t xml:space="preserve"> ई</w:t>
      </w:r>
    </w:p>
    <w:p w14:paraId="4B0341CE" w14:textId="35A97D76" w:rsidR="003F014D" w:rsidRPr="002C5E23"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sidR="002C5E23">
        <w:rPr>
          <w:rFonts w:eastAsiaTheme="minorHAnsi" w:cs="Times New Roman"/>
          <w:szCs w:val="24"/>
          <w:lang w:val="en-US" w:eastAsia="en-US" w:bidi="hi-IN"/>
        </w:rPr>
        <w:t>?</w:t>
      </w:r>
    </w:p>
    <w:p w14:paraId="4689948F" w14:textId="37AD0FBE" w:rsidR="003F014D" w:rsidRPr="002C5E23"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sidR="002C5E23">
        <w:rPr>
          <w:rFonts w:eastAsiaTheme="minorHAnsi" w:cs="Times New Roman"/>
          <w:szCs w:val="24"/>
          <w:lang w:val="en-US" w:eastAsia="en-US"/>
        </w:rPr>
        <w:t>?</w:t>
      </w:r>
      <w:r w:rsidRPr="002C5E23">
        <w:rPr>
          <w:rFonts w:eastAsiaTheme="minorHAnsi" w:cs="Times New Roman"/>
          <w:szCs w:val="24"/>
          <w:lang w:val="en-US" w:eastAsia="en-US"/>
        </w:rPr>
        <w:t xml:space="preserve"> </w:t>
      </w:r>
    </w:p>
    <w:p w14:paraId="379DC50C" w14:textId="3FE69E75" w:rsidR="006B4567" w:rsidRPr="002C5E23"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0D59D4DC" w14:textId="07A1C9FF" w:rsidR="003F014D"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w:t>
      </w:r>
      <w:r w:rsidR="00237AB9" w:rsidRPr="002C5E23">
        <w:rPr>
          <w:rFonts w:eastAsiaTheme="minorHAnsi" w:cs="Times New Roman"/>
          <w:szCs w:val="24"/>
          <w:lang w:val="en-US" w:eastAsia="en-US" w:bidi="hi-IN"/>
        </w:rPr>
        <w:t xml:space="preserve"> and produce better result?</w:t>
      </w:r>
    </w:p>
    <w:p w14:paraId="64CEF448" w14:textId="4BAB37AE" w:rsidR="001F2C33" w:rsidRDefault="001F2C33"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0283FD2F" w14:textId="77777777" w:rsidR="00DE1FD7" w:rsidRPr="00DE1FD7" w:rsidRDefault="00DE1FD7" w:rsidP="00DE1FD7">
      <w:pPr>
        <w:tabs>
          <w:tab w:val="clear" w:pos="720"/>
        </w:tabs>
        <w:overflowPunct/>
        <w:autoSpaceDE/>
        <w:autoSpaceDN/>
        <w:adjustRightInd/>
        <w:spacing w:line="360" w:lineRule="auto"/>
        <w:textAlignment w:val="auto"/>
        <w:rPr>
          <w:rFonts w:eastAsiaTheme="minorHAnsi" w:cs="Times New Roman"/>
          <w:szCs w:val="24"/>
          <w:lang w:val="en-US" w:eastAsia="en-US"/>
        </w:rPr>
      </w:pPr>
    </w:p>
    <w:p w14:paraId="575BFDEB" w14:textId="073ADDAF" w:rsidR="0048232F" w:rsidRPr="00FD0ED5" w:rsidRDefault="00FD0ED5" w:rsidP="00FD0ED5">
      <w:pPr>
        <w:rPr>
          <w:b/>
          <w:bCs/>
          <w:color w:val="0070C0"/>
          <w:sz w:val="28"/>
          <w:szCs w:val="22"/>
        </w:rPr>
      </w:pPr>
      <w:r>
        <w:rPr>
          <w:b/>
          <w:bCs/>
          <w:color w:val="0070C0"/>
          <w:sz w:val="28"/>
          <w:szCs w:val="22"/>
        </w:rPr>
        <w:t xml:space="preserve">4. </w:t>
      </w:r>
      <w:r w:rsidR="0048232F" w:rsidRPr="00FD0ED5">
        <w:rPr>
          <w:b/>
          <w:bCs/>
          <w:color w:val="0070C0"/>
          <w:sz w:val="28"/>
          <w:szCs w:val="22"/>
        </w:rPr>
        <w:t>Aim and Objectives</w:t>
      </w:r>
    </w:p>
    <w:p w14:paraId="76CC441B" w14:textId="0EC486A3" w:rsidR="003F0C26" w:rsidRDefault="003F0C26"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he aim of this research is to propose a model</w:t>
      </w:r>
      <w:r w:rsidR="00BB20D3">
        <w:rPr>
          <w:rFonts w:cs="Times New Roman"/>
          <w:szCs w:val="24"/>
          <w:lang w:val="en-US" w:eastAsia="en-US" w:bidi="hi-IN"/>
        </w:rPr>
        <w:t>, which can</w:t>
      </w:r>
      <w:r>
        <w:rPr>
          <w:rFonts w:cs="Times New Roman"/>
          <w:szCs w:val="24"/>
          <w:lang w:val="en-US" w:eastAsia="en-US" w:bidi="hi-IN"/>
        </w:rPr>
        <w:t xml:space="preserve">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755B6403" w14:textId="388CE331" w:rsidR="000F53A8" w:rsidRDefault="000F53A8"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5EF557A4" w14:textId="79A86678" w:rsidR="00D020EA"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nalyze</w:t>
      </w:r>
      <w:r w:rsidR="00D020EA" w:rsidRPr="003F0C26">
        <w:rPr>
          <w:rFonts w:cs="Times New Roman"/>
          <w:szCs w:val="24"/>
          <w:lang w:val="en-US" w:eastAsia="en-US" w:bidi="hi-IN"/>
        </w:rPr>
        <w:t xml:space="preserve"> </w:t>
      </w:r>
      <w:r>
        <w:rPr>
          <w:rFonts w:cs="Times New Roman"/>
          <w:szCs w:val="24"/>
          <w:lang w:val="en-US" w:eastAsia="en-US" w:bidi="hi-IN"/>
        </w:rPr>
        <w:t xml:space="preserve">the </w:t>
      </w:r>
      <w:r w:rsidR="00D020EA" w:rsidRPr="003F0C26">
        <w:rPr>
          <w:rFonts w:cs="Times New Roman"/>
          <w:szCs w:val="24"/>
          <w:lang w:val="en-US" w:eastAsia="en-US" w:bidi="hi-IN"/>
        </w:rPr>
        <w:t xml:space="preserve">existing </w:t>
      </w:r>
      <w:r w:rsidR="00E72D62">
        <w:rPr>
          <w:rFonts w:cs="Times New Roman"/>
          <w:szCs w:val="24"/>
          <w:lang w:val="en-US" w:eastAsia="en-US" w:bidi="hi-IN"/>
        </w:rPr>
        <w:t xml:space="preserve">dataset of 300+ statements, clean </w:t>
      </w:r>
      <w:proofErr w:type="gramStart"/>
      <w:r w:rsidR="00E72D62">
        <w:rPr>
          <w:rFonts w:cs="Times New Roman"/>
          <w:szCs w:val="24"/>
          <w:lang w:val="en-US" w:eastAsia="en-US" w:bidi="hi-IN"/>
        </w:rPr>
        <w:t xml:space="preserve">it </w:t>
      </w:r>
      <w:r w:rsidR="00D020EA" w:rsidRPr="003F0C26">
        <w:rPr>
          <w:rFonts w:cs="Times New Roman"/>
          <w:szCs w:val="24"/>
          <w:lang w:val="en-US" w:eastAsia="en-US" w:bidi="hi-IN"/>
        </w:rPr>
        <w:t xml:space="preserve"> and</w:t>
      </w:r>
      <w:proofErr w:type="gramEnd"/>
      <w:r w:rsidR="00D020EA" w:rsidRPr="003F0C26">
        <w:rPr>
          <w:rFonts w:cs="Times New Roman"/>
          <w:szCs w:val="24"/>
          <w:lang w:val="en-US" w:eastAsia="en-US" w:bidi="hi-IN"/>
        </w:rPr>
        <w:t xml:space="preserve"> labels</w:t>
      </w:r>
      <w:r w:rsidR="00E72D62">
        <w:rPr>
          <w:rFonts w:cs="Times New Roman"/>
          <w:szCs w:val="24"/>
          <w:lang w:val="en-US" w:eastAsia="en-US" w:bidi="hi-IN"/>
        </w:rPr>
        <w:t xml:space="preserve"> each sentence. </w:t>
      </w:r>
    </w:p>
    <w:p w14:paraId="38DEA050" w14:textId="19926C00" w:rsidR="00D020EA"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00D020EA" w:rsidRPr="003F0C26">
        <w:rPr>
          <w:rFonts w:cs="Times New Roman"/>
          <w:szCs w:val="24"/>
          <w:lang w:val="en-US" w:eastAsia="en-US" w:bidi="hi-IN"/>
        </w:rPr>
        <w:t>xp</w:t>
      </w:r>
      <w:r w:rsidR="000F53A8">
        <w:rPr>
          <w:rFonts w:cs="Times New Roman"/>
          <w:szCs w:val="24"/>
          <w:lang w:val="en-US" w:eastAsia="en-US" w:bidi="hi-IN"/>
        </w:rPr>
        <w:t>a</w:t>
      </w:r>
      <w:r w:rsidR="00D020EA" w:rsidRPr="003F0C26">
        <w:rPr>
          <w:rFonts w:cs="Times New Roman"/>
          <w:szCs w:val="24"/>
          <w:lang w:val="en-US" w:eastAsia="en-US" w:bidi="hi-IN"/>
        </w:rPr>
        <w:t xml:space="preserve">nd </w:t>
      </w:r>
      <w:r>
        <w:rPr>
          <w:rFonts w:cs="Times New Roman"/>
          <w:szCs w:val="24"/>
          <w:lang w:val="en-US" w:eastAsia="en-US" w:bidi="hi-IN"/>
        </w:rPr>
        <w:t xml:space="preserve">existing </w:t>
      </w:r>
      <w:r w:rsidR="00D020EA" w:rsidRPr="003F0C26">
        <w:rPr>
          <w:rFonts w:cs="Times New Roman"/>
          <w:szCs w:val="24"/>
          <w:lang w:val="en-US" w:eastAsia="en-US" w:bidi="hi-IN"/>
        </w:rPr>
        <w:t>dataset</w:t>
      </w:r>
      <w:r>
        <w:rPr>
          <w:rFonts w:cs="Times New Roman"/>
          <w:szCs w:val="24"/>
          <w:lang w:val="en-US" w:eastAsia="en-US" w:bidi="hi-IN"/>
        </w:rPr>
        <w:t xml:space="preserve">, minimum </w:t>
      </w:r>
      <w:r w:rsidR="00E72D62">
        <w:rPr>
          <w:rFonts w:cs="Times New Roman"/>
          <w:szCs w:val="24"/>
          <w:lang w:val="en-US" w:eastAsia="en-US" w:bidi="hi-IN"/>
        </w:rPr>
        <w:t>6</w:t>
      </w:r>
      <w:r>
        <w:rPr>
          <w:rFonts w:cs="Times New Roman"/>
          <w:szCs w:val="24"/>
          <w:lang w:val="en-US" w:eastAsia="en-US" w:bidi="hi-IN"/>
        </w:rPr>
        <w:t>00%</w:t>
      </w:r>
      <w:r w:rsidR="00D020EA" w:rsidRPr="003F0C26">
        <w:rPr>
          <w:rFonts w:cs="Times New Roman"/>
          <w:szCs w:val="24"/>
          <w:lang w:val="en-US" w:eastAsia="en-US" w:bidi="hi-IN"/>
        </w:rPr>
        <w:t>, which can be used for training and test</w:t>
      </w:r>
      <w:r w:rsidR="00E72D62">
        <w:rPr>
          <w:rFonts w:cs="Times New Roman"/>
          <w:szCs w:val="24"/>
          <w:lang w:val="en-US" w:eastAsia="en-US" w:bidi="hi-IN"/>
        </w:rPr>
        <w:t>ing</w:t>
      </w:r>
      <w:r w:rsidR="00D020EA" w:rsidRPr="003F0C26">
        <w:rPr>
          <w:rFonts w:cs="Times New Roman"/>
          <w:szCs w:val="24"/>
          <w:lang w:val="en-US" w:eastAsia="en-US" w:bidi="hi-IN"/>
        </w:rPr>
        <w:t xml:space="preserve"> a sarcasm detection model of Hinglish Language</w:t>
      </w:r>
    </w:p>
    <w:p w14:paraId="04042AEB" w14:textId="233187B8" w:rsidR="00D020EA"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etermine which embedding technique best suits for Hinglish dataset</w:t>
      </w:r>
    </w:p>
    <w:p w14:paraId="30FB9F19" w14:textId="11A316FE" w:rsidR="003F0C26"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285BA77E" w14:textId="6E33CBFA" w:rsidR="00D020EA"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 xml:space="preserve">evelop models using </w:t>
      </w:r>
      <w:r w:rsidRPr="003F0C26">
        <w:rPr>
          <w:rFonts w:cs="Times New Roman"/>
          <w:szCs w:val="24"/>
          <w:lang w:val="en-US" w:eastAsia="en-US" w:bidi="hi-IN"/>
        </w:rPr>
        <w:t xml:space="preserve">different algorithm like Naive Bayesian, SVM, </w:t>
      </w:r>
      <w:r w:rsidR="00E72D62">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sidR="00E72D62">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753C758C" w14:textId="4C2BE1C9" w:rsidR="003F0C26" w:rsidRDefault="00FA55BB"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3F0C26" w:rsidRPr="003F0C26">
        <w:rPr>
          <w:rFonts w:cs="Times New Roman"/>
          <w:szCs w:val="24"/>
          <w:lang w:val="en-US" w:eastAsia="en-US" w:bidi="hi-IN"/>
        </w:rPr>
        <w:t>evelop a prediction model using ensemble of different model and check whether performance improves.</w:t>
      </w:r>
    </w:p>
    <w:p w14:paraId="6DAEC4A4" w14:textId="77777777" w:rsidR="00FA55BB" w:rsidRPr="003F0C26" w:rsidRDefault="00FA55BB"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4A81B94E" w14:textId="77777777" w:rsidR="00FA55BB" w:rsidRPr="003F0C26" w:rsidRDefault="00FA55BB" w:rsidP="00C83227">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69F7C498" w14:textId="0BEBF41B" w:rsidR="0048232F" w:rsidRDefault="00FA55B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w:t>
      </w:r>
      <w:r w:rsidR="00E72D62">
        <w:rPr>
          <w:rFonts w:cs="Times New Roman"/>
          <w:szCs w:val="24"/>
          <w:lang w:val="en-US" w:eastAsia="en-US" w:bidi="hi-IN"/>
        </w:rPr>
        <w:t>therefore,</w:t>
      </w:r>
      <w:r>
        <w:rPr>
          <w:rFonts w:cs="Times New Roman"/>
          <w:szCs w:val="24"/>
          <w:lang w:val="en-US" w:eastAsia="en-US" w:bidi="hi-IN"/>
        </w:rPr>
        <w:t xml:space="preserve"> we will try to create a balance dataset and hence no oversampling technique will be required.</w:t>
      </w:r>
      <w:r w:rsidR="000F53A8">
        <w:rPr>
          <w:rFonts w:cs="Times New Roman"/>
          <w:szCs w:val="24"/>
          <w:lang w:val="en-US" w:eastAsia="en-US" w:bidi="hi-IN"/>
        </w:rPr>
        <w:t xml:space="preserve"> </w:t>
      </w:r>
      <w:proofErr w:type="gramStart"/>
      <w:r w:rsidR="000F53A8">
        <w:rPr>
          <w:rFonts w:cs="Times New Roman"/>
          <w:szCs w:val="24"/>
          <w:lang w:val="en-US" w:eastAsia="en-US" w:bidi="hi-IN"/>
        </w:rPr>
        <w:t>But,</w:t>
      </w:r>
      <w:proofErr w:type="gramEnd"/>
      <w:r w:rsidR="000F53A8">
        <w:rPr>
          <w:rFonts w:cs="Times New Roman"/>
          <w:szCs w:val="24"/>
          <w:lang w:val="en-US" w:eastAsia="en-US" w:bidi="hi-IN"/>
        </w:rPr>
        <w:t xml:space="preserve"> </w:t>
      </w:r>
      <w:r w:rsidR="00E72D62">
        <w:rPr>
          <w:rFonts w:cs="Times New Roman"/>
          <w:szCs w:val="24"/>
          <w:lang w:val="en-US" w:eastAsia="en-US" w:bidi="hi-IN"/>
        </w:rPr>
        <w:t xml:space="preserve">if </w:t>
      </w:r>
      <w:r w:rsidR="000F53A8">
        <w:rPr>
          <w:rFonts w:cs="Times New Roman"/>
          <w:szCs w:val="24"/>
          <w:lang w:val="en-US" w:eastAsia="en-US" w:bidi="hi-IN"/>
        </w:rPr>
        <w:t xml:space="preserve">we </w:t>
      </w:r>
      <w:r w:rsidR="00E72D62">
        <w:rPr>
          <w:rFonts w:cs="Times New Roman"/>
          <w:szCs w:val="24"/>
          <w:lang w:val="en-US" w:eastAsia="en-US" w:bidi="hi-IN"/>
        </w:rPr>
        <w:t>realize</w:t>
      </w:r>
      <w:r w:rsidR="000F53A8">
        <w:rPr>
          <w:rFonts w:cs="Times New Roman"/>
          <w:szCs w:val="24"/>
          <w:lang w:val="en-US" w:eastAsia="en-US" w:bidi="hi-IN"/>
        </w:rPr>
        <w:t xml:space="preserve"> that results are not encouraging and we need to expend our dataset then in the interest of time we will put more non-sarcasm sentences and use oversampling technique to balance the dataset.</w:t>
      </w:r>
    </w:p>
    <w:p w14:paraId="760064A1" w14:textId="77777777" w:rsidR="00DE1FD7" w:rsidRPr="000F53A8" w:rsidRDefault="00DE1FD7"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82258D6" w14:textId="5A833F9F" w:rsidR="00202B72" w:rsidRPr="00FD0ED5" w:rsidRDefault="00FD0ED5" w:rsidP="00FD0ED5">
      <w:pPr>
        <w:rPr>
          <w:b/>
          <w:bCs/>
          <w:color w:val="0070C0"/>
          <w:sz w:val="28"/>
          <w:szCs w:val="22"/>
          <w:lang w:val="en-US" w:eastAsia="en-US" w:bidi="hi-IN"/>
        </w:rPr>
      </w:pPr>
      <w:r>
        <w:rPr>
          <w:b/>
          <w:bCs/>
          <w:color w:val="0070C0"/>
          <w:sz w:val="28"/>
          <w:szCs w:val="22"/>
          <w:lang w:val="en-US" w:eastAsia="en-US" w:bidi="hi-IN"/>
        </w:rPr>
        <w:t xml:space="preserve">5. </w:t>
      </w:r>
      <w:r w:rsidR="00202B72" w:rsidRPr="00FD0ED5">
        <w:rPr>
          <w:b/>
          <w:bCs/>
          <w:color w:val="0070C0"/>
          <w:sz w:val="28"/>
          <w:szCs w:val="22"/>
          <w:lang w:val="en-US" w:eastAsia="en-US" w:bidi="hi-IN"/>
        </w:rPr>
        <w:t>Signiﬁcance of the Study</w:t>
      </w:r>
    </w:p>
    <w:p w14:paraId="3107D832" w14:textId="35CEDDFE" w:rsidR="002E35B0" w:rsidRDefault="002E35B0" w:rsidP="00C83227">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004D12CC" w:rsidRPr="00DA24F3">
        <w:rPr>
          <w:rStyle w:val="FootnoteReference"/>
        </w:rPr>
        <w:footnoteReference w:id="9"/>
      </w:r>
      <w:r w:rsidR="004D12CC">
        <w:rPr>
          <w:szCs w:val="24"/>
        </w:rPr>
        <w:t xml:space="preserve"> </w:t>
      </w:r>
      <w:r>
        <w:rPr>
          <w:szCs w:val="24"/>
        </w:rPr>
        <w:t xml:space="preserve">and </w:t>
      </w:r>
      <w:r w:rsidRPr="00A3217E">
        <w:rPr>
          <w:szCs w:val="24"/>
        </w:rPr>
        <w:t>babbel.com</w:t>
      </w:r>
      <w:r w:rsidR="004D12CC" w:rsidRPr="00DA24F3">
        <w:rPr>
          <w:rStyle w:val="FootnoteReference"/>
        </w:rPr>
        <w:footnoteReference w:id="10"/>
      </w:r>
      <w:r>
        <w:rPr>
          <w:szCs w:val="24"/>
        </w:rPr>
        <w:t xml:space="preserve"> a</w:t>
      </w:r>
      <w:r w:rsidRPr="00A3217E">
        <w:rPr>
          <w:szCs w:val="24"/>
        </w:rPr>
        <w:t>fter English and Mandarin Hindi is 3rd most spoken language on earth. It is spoken by 615mn people</w:t>
      </w:r>
      <w:r>
        <w:rPr>
          <w:szCs w:val="24"/>
        </w:rPr>
        <w:t>.</w:t>
      </w:r>
      <w:r w:rsidR="009D07CE">
        <w:rPr>
          <w:szCs w:val="24"/>
        </w:rPr>
        <w:t xml:space="preserve"> </w:t>
      </w:r>
      <w:r>
        <w:rPr>
          <w:szCs w:val="24"/>
        </w:rPr>
        <w:t>As per Wikipedia 176 million people speak Urdu.</w:t>
      </w:r>
      <w:r w:rsidR="009D07CE" w:rsidRPr="00DA24F3">
        <w:rPr>
          <w:rStyle w:val="FootnoteReference"/>
        </w:rPr>
        <w:footnoteReference w:id="11"/>
      </w:r>
    </w:p>
    <w:p w14:paraId="5C272600" w14:textId="77777777" w:rsidR="009D07CE" w:rsidRDefault="009D07CE" w:rsidP="00C83227">
      <w:pPr>
        <w:spacing w:line="360" w:lineRule="auto"/>
        <w:rPr>
          <w:szCs w:val="24"/>
        </w:rPr>
      </w:pPr>
    </w:p>
    <w:p w14:paraId="64EE4CE4" w14:textId="1FF52C73" w:rsidR="002E35B0" w:rsidRDefault="002E35B0" w:rsidP="00C83227">
      <w:pPr>
        <w:spacing w:line="360" w:lineRule="auto"/>
        <w:rPr>
          <w:szCs w:val="24"/>
        </w:rPr>
      </w:pPr>
      <w:r>
        <w:rPr>
          <w:szCs w:val="24"/>
        </w:rPr>
        <w:t>Culture of Hindi speaking population and Urdu speaking population resembles a lot. While speaking or writing Hi</w:t>
      </w:r>
      <w:r w:rsidR="00710881">
        <w:rPr>
          <w:szCs w:val="24"/>
        </w:rPr>
        <w:t>nglish</w:t>
      </w:r>
      <w:r>
        <w:rPr>
          <w:szCs w:val="24"/>
        </w:rPr>
        <w:t xml:space="preserve"> many words of Urdu are spoken or written unknowingly. Therefore, any sarcasm analysis </w:t>
      </w:r>
      <w:r w:rsidR="009D07CE">
        <w:rPr>
          <w:szCs w:val="24"/>
        </w:rPr>
        <w:t>system</w:t>
      </w:r>
      <w:r>
        <w:rPr>
          <w:szCs w:val="24"/>
        </w:rPr>
        <w:t xml:space="preserve"> in Hinglish will benefit Urdu speak</w:t>
      </w:r>
      <w:r w:rsidR="009D07CE">
        <w:rPr>
          <w:szCs w:val="24"/>
        </w:rPr>
        <w:t>ing community as well</w:t>
      </w:r>
      <w:r>
        <w:rPr>
          <w:szCs w:val="24"/>
        </w:rPr>
        <w:t>.</w:t>
      </w:r>
    </w:p>
    <w:p w14:paraId="03F232BD" w14:textId="5A5E16F2" w:rsidR="002E35B0" w:rsidRDefault="002E35B0" w:rsidP="00C83227">
      <w:pPr>
        <w:spacing w:line="360" w:lineRule="auto"/>
        <w:rPr>
          <w:lang w:val="en-US" w:eastAsia="en-US" w:bidi="hi-IN"/>
        </w:rPr>
      </w:pPr>
    </w:p>
    <w:p w14:paraId="1BF20B4D" w14:textId="0834A07E" w:rsidR="002E35B0" w:rsidRPr="00684AB7" w:rsidRDefault="002E35B0" w:rsidP="00C83227">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w:t>
      </w:r>
      <w:r w:rsidR="00710881" w:rsidRPr="00684AB7">
        <w:rPr>
          <w:szCs w:val="24"/>
        </w:rPr>
        <w:t>product,</w:t>
      </w:r>
      <w:r w:rsidRPr="00684AB7">
        <w:rPr>
          <w:szCs w:val="24"/>
        </w:rPr>
        <w:t xml:space="preserve"> or person. Therefore, performing sentiment analysis on every feedback makes a perfect sense and it can be done automatically almost in real time.</w:t>
      </w:r>
    </w:p>
    <w:p w14:paraId="66A325E7" w14:textId="77777777" w:rsidR="002E35B0" w:rsidRDefault="002E35B0" w:rsidP="00C83227">
      <w:pPr>
        <w:spacing w:line="360" w:lineRule="auto"/>
        <w:rPr>
          <w:lang w:val="en-US" w:eastAsia="en-US" w:bidi="hi-IN"/>
        </w:rPr>
      </w:pPr>
    </w:p>
    <w:p w14:paraId="082C9D20" w14:textId="0BCE49CF" w:rsidR="00063FD6" w:rsidRPr="00063FD6" w:rsidRDefault="00063FD6" w:rsidP="00C83227">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3FC6B2CA" w14:textId="77777777" w:rsidR="00063FD6" w:rsidRPr="00063FD6" w:rsidRDefault="00063FD6" w:rsidP="00941043">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lastRenderedPageBreak/>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7A81D548" w14:textId="73021207" w:rsidR="00063FD6" w:rsidRPr="00063FD6" w:rsidRDefault="00063FD6" w:rsidP="00941043">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G</w:t>
      </w:r>
      <w:r w:rsidR="00A71CA3" w:rsidRPr="00063FD6">
        <w:rPr>
          <w:rFonts w:cs="Times New Roman"/>
          <w:szCs w:val="24"/>
          <w:lang w:val="en-US" w:eastAsia="en-US" w:bidi="hi-IN"/>
        </w:rPr>
        <w:t xml:space="preserve">overnment, NGO, religious leaders, product sellers are able to perform the </w:t>
      </w:r>
      <w:r>
        <w:rPr>
          <w:rFonts w:cs="Times New Roman"/>
          <w:szCs w:val="24"/>
          <w:lang w:val="en-US" w:eastAsia="en-US" w:bidi="hi-IN"/>
        </w:rPr>
        <w:t>sarcasm</w:t>
      </w:r>
      <w:r w:rsidR="00A71CA3" w:rsidRPr="00063FD6">
        <w:rPr>
          <w:rFonts w:cs="Times New Roman"/>
          <w:szCs w:val="24"/>
          <w:lang w:val="en-US" w:eastAsia="en-US" w:bidi="hi-IN"/>
        </w:rPr>
        <w:t xml:space="preserve"> analysis against some product, political party, ideology, religion, company </w:t>
      </w:r>
      <w:proofErr w:type="spellStart"/>
      <w:r w:rsidR="00A71CA3" w:rsidRPr="00063FD6">
        <w:rPr>
          <w:rFonts w:cs="Times New Roman"/>
          <w:szCs w:val="24"/>
          <w:lang w:val="en-US" w:eastAsia="en-US" w:bidi="hi-IN"/>
        </w:rPr>
        <w:t>etc</w:t>
      </w:r>
      <w:proofErr w:type="spellEnd"/>
      <w:r w:rsidR="00A71CA3" w:rsidRPr="00063FD6">
        <w:rPr>
          <w:rFonts w:cs="Times New Roman"/>
          <w:szCs w:val="24"/>
          <w:lang w:val="en-US" w:eastAsia="en-US" w:bidi="hi-IN"/>
        </w:rPr>
        <w:t xml:space="preserve"> then they will be able to control the situation in much better way with minimum damage.</w:t>
      </w:r>
      <w:r w:rsidRPr="00063FD6">
        <w:rPr>
          <w:rFonts w:cs="Times New Roman"/>
          <w:szCs w:val="24"/>
          <w:lang w:val="en-US" w:eastAsia="en-US" w:bidi="hi-IN"/>
        </w:rPr>
        <w:t xml:space="preserve"> </w:t>
      </w:r>
    </w:p>
    <w:p w14:paraId="42A5E6ED" w14:textId="6A26763E" w:rsidR="00063FD6" w:rsidRDefault="00063FD6" w:rsidP="00941043">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609319E3" w14:textId="05CA60BA" w:rsidR="002E35B0" w:rsidRPr="00E02293" w:rsidRDefault="002E35B0" w:rsidP="00941043">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sidR="00710881">
        <w:rPr>
          <w:szCs w:val="24"/>
        </w:rPr>
        <w:t xml:space="preserve"> in</w:t>
      </w:r>
      <w:r w:rsidRPr="00E02293">
        <w:rPr>
          <w:szCs w:val="24"/>
        </w:rPr>
        <w:t xml:space="preserve"> </w:t>
      </w:r>
      <w:r w:rsidR="00E02293" w:rsidRPr="00E02293">
        <w:rPr>
          <w:szCs w:val="24"/>
        </w:rPr>
        <w:t xml:space="preserve">lesser formal and </w:t>
      </w:r>
      <w:r w:rsidR="00710881" w:rsidRPr="00E02293">
        <w:rPr>
          <w:szCs w:val="24"/>
        </w:rPr>
        <w:t>light-hearted</w:t>
      </w:r>
      <w:r w:rsidR="00E02293" w:rsidRPr="00E02293">
        <w:rPr>
          <w:szCs w:val="24"/>
        </w:rPr>
        <w:t xml:space="preserve"> environment. When India people are speaking to each other using Hinglish we can perform sarcasm analysis to know the feeling of the group.</w:t>
      </w:r>
    </w:p>
    <w:p w14:paraId="55EA5893" w14:textId="5DA3C50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6ECA85C4" w14:textId="7777777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02A53AE9" w14:textId="1ED0085C" w:rsidR="00063FD6" w:rsidRPr="004F5DAE" w:rsidRDefault="00AE41EA"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sidR="00484C00">
        <w:rPr>
          <w:rFonts w:cs="Times New Roman"/>
          <w:b/>
          <w:bCs/>
          <w:szCs w:val="24"/>
          <w:lang w:val="en-US" w:eastAsia="en-US" w:bidi="hi-IN"/>
        </w:rPr>
        <w:t xml:space="preserve"> Domain</w:t>
      </w:r>
    </w:p>
    <w:p w14:paraId="51154473" w14:textId="1F8F9F30" w:rsidR="00AE41EA" w:rsidRDefault="00AE41E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63DAC223" w14:textId="0B8CF926" w:rsidR="00AE41EA" w:rsidRDefault="00AE41E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for the inconvenience. </w:t>
      </w:r>
      <w:r w:rsidR="004F5DAE">
        <w:rPr>
          <w:rFonts w:cs="Times New Roman"/>
          <w:szCs w:val="24"/>
          <w:lang w:val="en-US" w:eastAsia="en-US" w:bidi="hi-IN"/>
        </w:rPr>
        <w:t>Our service engineer will call you.</w:t>
      </w:r>
    </w:p>
    <w:p w14:paraId="3A3EDC01" w14:textId="43961CD4"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01FFE941" w14:textId="10720B92" w:rsidR="004F5DAE" w:rsidRPr="004F5DAE" w:rsidRDefault="004F5DAE" w:rsidP="004F5DA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sidR="00484C00">
        <w:rPr>
          <w:rFonts w:cs="Times New Roman"/>
          <w:b/>
          <w:bCs/>
          <w:szCs w:val="24"/>
          <w:lang w:val="en-US" w:eastAsia="en-US" w:bidi="hi-IN"/>
        </w:rPr>
        <w:t xml:space="preserve"> Business</w:t>
      </w:r>
    </w:p>
    <w:p w14:paraId="056FA442"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3458959C"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7E74304C"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p>
    <w:p w14:paraId="7FC839A4" w14:textId="3B3B1E42" w:rsidR="004F5DAE" w:rsidRPr="004F5DAE" w:rsidRDefault="004F5DAE" w:rsidP="004F5DA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sidR="00484C00">
        <w:rPr>
          <w:rFonts w:cs="Times New Roman"/>
          <w:b/>
          <w:bCs/>
          <w:szCs w:val="24"/>
          <w:lang w:val="en-US" w:eastAsia="en-US" w:bidi="hi-IN"/>
        </w:rPr>
        <w:t xml:space="preserve"> Business</w:t>
      </w:r>
    </w:p>
    <w:p w14:paraId="5901F411" w14:textId="603070CD"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Customer: Last time, your food was so good that since last 2 days I am taking rest.</w:t>
      </w:r>
    </w:p>
    <w:p w14:paraId="07FF2584" w14:textId="1027A92B"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70DCD68A" w14:textId="7777777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4609AE4" w14:textId="52EB47A0" w:rsidR="004F5DAE" w:rsidRPr="007758EB" w:rsidRDefault="004F5DAE"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4FB6978B" w14:textId="0E39796F" w:rsidR="004F5DAE"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1C109B64" w14:textId="55B533C3"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238F9842" w14:textId="56D0DC57"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5A1D092" w14:textId="3FED7A64" w:rsidR="007758EB" w:rsidRPr="007758EB" w:rsidRDefault="007758EB"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New</w:t>
      </w:r>
      <w:r w:rsidR="00710881">
        <w:rPr>
          <w:rFonts w:cs="Times New Roman"/>
          <w:b/>
          <w:bCs/>
          <w:szCs w:val="24"/>
          <w:lang w:val="en-US" w:eastAsia="en-US" w:bidi="hi-IN"/>
        </w:rPr>
        <w:t>s</w:t>
      </w:r>
      <w:r w:rsidRPr="007758EB">
        <w:rPr>
          <w:rFonts w:cs="Times New Roman"/>
          <w:b/>
          <w:bCs/>
          <w:szCs w:val="24"/>
          <w:lang w:val="en-US" w:eastAsia="en-US" w:bidi="hi-IN"/>
        </w:rPr>
        <w:t xml:space="preserve"> Portal</w:t>
      </w:r>
    </w:p>
    <w:p w14:paraId="6EBB5C87" w14:textId="49498C4A"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2597DF4E" w14:textId="03F9C9DE"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30C59E88" w14:textId="77777777"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0C1F7E2" w14:textId="6A649038" w:rsidR="007758EB" w:rsidRPr="007758EB" w:rsidRDefault="007758EB"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sidR="00484C00">
        <w:rPr>
          <w:rFonts w:cs="Times New Roman"/>
          <w:b/>
          <w:bCs/>
          <w:szCs w:val="24"/>
          <w:lang w:val="en-US" w:eastAsia="en-US" w:bidi="hi-IN"/>
        </w:rPr>
        <w:t xml:space="preserve"> Business</w:t>
      </w:r>
    </w:p>
    <w:p w14:paraId="47A7011B" w14:textId="465026DF"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0BF008E4" w14:textId="7F7F6DAD"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w:t>
      </w:r>
      <w:r w:rsidR="00710881">
        <w:rPr>
          <w:rFonts w:cs="Times New Roman"/>
          <w:szCs w:val="24"/>
          <w:lang w:val="en-US" w:eastAsia="en-US" w:bidi="hi-IN"/>
        </w:rPr>
        <w:t xml:space="preserve"> We are s</w:t>
      </w:r>
      <w:r>
        <w:rPr>
          <w:rFonts w:cs="Times New Roman"/>
          <w:szCs w:val="24"/>
          <w:lang w:val="en-US" w:eastAsia="en-US" w:bidi="hi-IN"/>
        </w:rPr>
        <w:t xml:space="preserve">orry to hear that. </w:t>
      </w:r>
      <w:r w:rsidR="00710881">
        <w:rPr>
          <w:rFonts w:cs="Times New Roman"/>
          <w:szCs w:val="24"/>
          <w:lang w:val="en-US" w:eastAsia="en-US" w:bidi="hi-IN"/>
        </w:rPr>
        <w:t>We</w:t>
      </w:r>
      <w:r>
        <w:rPr>
          <w:rFonts w:cs="Times New Roman"/>
          <w:szCs w:val="24"/>
          <w:lang w:val="en-US" w:eastAsia="en-US" w:bidi="hi-IN"/>
        </w:rPr>
        <w:t xml:space="preserve"> hope your baggage </w:t>
      </w:r>
      <w:r w:rsidR="00710881">
        <w:rPr>
          <w:rFonts w:cs="Times New Roman"/>
          <w:szCs w:val="24"/>
          <w:lang w:val="en-US" w:eastAsia="en-US" w:bidi="hi-IN"/>
        </w:rPr>
        <w:t>reached safe to you.</w:t>
      </w:r>
    </w:p>
    <w:p w14:paraId="4E82EFBA" w14:textId="103397F4" w:rsidR="00C83DDA" w:rsidRDefault="00C83DDA"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65915E7" w14:textId="2590C256" w:rsidR="00C83DDA" w:rsidRPr="00C83DDA" w:rsidRDefault="00CE75F1"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Motivation</w:t>
      </w:r>
      <w:r w:rsidR="00484C00">
        <w:rPr>
          <w:rFonts w:cs="Kokila"/>
          <w:b/>
          <w:bCs/>
          <w:szCs w:val="21"/>
          <w:lang w:val="en-US" w:eastAsia="en-US" w:bidi="hi-IN"/>
        </w:rPr>
        <w:t xml:space="preserve"> in</w:t>
      </w:r>
      <w:r>
        <w:rPr>
          <w:rFonts w:cs="Kokila"/>
          <w:b/>
          <w:bCs/>
          <w:szCs w:val="21"/>
          <w:lang w:val="en-US" w:eastAsia="en-US" w:bidi="hi-IN"/>
        </w:rPr>
        <w:t xml:space="preserve"> </w:t>
      </w:r>
      <w:r w:rsidR="00C83DDA" w:rsidRPr="00C83DDA">
        <w:rPr>
          <w:rFonts w:cs="Times New Roman"/>
          <w:b/>
          <w:bCs/>
          <w:szCs w:val="24"/>
          <w:lang w:val="en-US" w:eastAsia="en-US" w:bidi="hi-IN"/>
        </w:rPr>
        <w:t>Dialogue Analysis</w:t>
      </w:r>
      <w:r w:rsidR="00484C00">
        <w:rPr>
          <w:rFonts w:cs="Times New Roman"/>
          <w:b/>
          <w:bCs/>
          <w:szCs w:val="24"/>
          <w:lang w:val="en-US" w:eastAsia="en-US" w:bidi="hi-IN"/>
        </w:rPr>
        <w:t xml:space="preserve"> Work</w:t>
      </w:r>
    </w:p>
    <w:p w14:paraId="66695F7D" w14:textId="20D5EF33" w:rsidR="00C83DDA" w:rsidRDefault="00C83DD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005F168F" w:rsidRPr="00DA24F3">
        <w:rPr>
          <w:rStyle w:val="FootnoteReference"/>
        </w:rPr>
        <w:footnoteReference w:id="12"/>
      </w:r>
    </w:p>
    <w:p w14:paraId="757CE22D" w14:textId="77EA812A" w:rsidR="00C83DDA" w:rsidRDefault="00C83DDA" w:rsidP="00C83227">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w:t>
      </w:r>
      <w:r w:rsidR="00CE75F1">
        <w:rPr>
          <w:rFonts w:cstheme="minorBidi" w:hint="cs"/>
          <w:szCs w:val="24"/>
          <w:cs/>
          <w:lang w:val="en-US" w:eastAsia="en-US" w:bidi="hi-IN"/>
        </w:rPr>
        <w:t>। बस</w:t>
      </w:r>
      <w:r>
        <w:rPr>
          <w:rFonts w:cstheme="minorBidi" w:hint="cs"/>
          <w:szCs w:val="24"/>
          <w:cs/>
          <w:lang w:val="en-US" w:eastAsia="en-US" w:bidi="hi-IN"/>
        </w:rPr>
        <w:t xml:space="preserve">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sidR="00484C00">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563E48D4" w14:textId="0389955F" w:rsidR="00DE1FD7" w:rsidRDefault="00484C00" w:rsidP="00C83227">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50342152" w14:textId="77777777" w:rsidR="00DE1FD7" w:rsidRPr="00C83DDA" w:rsidRDefault="00DE1FD7" w:rsidP="00C83227">
      <w:pPr>
        <w:tabs>
          <w:tab w:val="clear" w:pos="720"/>
        </w:tabs>
        <w:overflowPunct/>
        <w:autoSpaceDE/>
        <w:autoSpaceDN/>
        <w:adjustRightInd/>
        <w:spacing w:line="360" w:lineRule="auto"/>
        <w:jc w:val="left"/>
        <w:textAlignment w:val="auto"/>
        <w:rPr>
          <w:rFonts w:cstheme="minorBidi"/>
          <w:szCs w:val="24"/>
          <w:cs/>
          <w:lang w:val="en-US" w:eastAsia="en-US" w:bidi="hi-IN"/>
        </w:rPr>
      </w:pPr>
    </w:p>
    <w:p w14:paraId="3AA54395" w14:textId="208CC6A9" w:rsidR="00202B72" w:rsidRPr="00FD0ED5" w:rsidRDefault="00FD0ED5" w:rsidP="00FD0ED5">
      <w:pPr>
        <w:rPr>
          <w:b/>
          <w:bCs/>
          <w:color w:val="0070C0"/>
          <w:sz w:val="28"/>
          <w:szCs w:val="22"/>
          <w:lang w:val="en-US" w:eastAsia="en-US" w:bidi="hi-IN"/>
        </w:rPr>
      </w:pPr>
      <w:r>
        <w:rPr>
          <w:b/>
          <w:bCs/>
          <w:color w:val="0070C0"/>
          <w:sz w:val="28"/>
          <w:szCs w:val="22"/>
          <w:lang w:val="en-US" w:eastAsia="en-US" w:bidi="hi-IN"/>
        </w:rPr>
        <w:t xml:space="preserve">6. </w:t>
      </w:r>
      <w:r w:rsidR="00202B72" w:rsidRPr="00FD0ED5">
        <w:rPr>
          <w:b/>
          <w:bCs/>
          <w:color w:val="0070C0"/>
          <w:sz w:val="28"/>
          <w:szCs w:val="22"/>
          <w:lang w:val="en-US" w:eastAsia="en-US" w:bidi="hi-IN"/>
        </w:rPr>
        <w:t>Scope of the Study</w:t>
      </w:r>
    </w:p>
    <w:p w14:paraId="041B0640" w14:textId="4E088DEB" w:rsidR="00C92D2E" w:rsidRDefault="0030349B" w:rsidP="00941043">
      <w:pPr>
        <w:pStyle w:val="ListParagraph"/>
        <w:numPr>
          <w:ilvl w:val="0"/>
          <w:numId w:val="7"/>
        </w:numPr>
        <w:spacing w:line="360" w:lineRule="auto"/>
        <w:jc w:val="left"/>
        <w:rPr>
          <w:szCs w:val="24"/>
        </w:rPr>
      </w:pPr>
      <w:r>
        <w:rPr>
          <w:szCs w:val="24"/>
        </w:rPr>
        <w:t>Th</w:t>
      </w:r>
      <w:r w:rsidR="00C92D2E">
        <w:rPr>
          <w:szCs w:val="24"/>
        </w:rPr>
        <w:t>is research is not related to any specific domain like philosophy, politics, history, current affair new etc. Rather it is trying to detect sarcasm in day to day informal conversation.</w:t>
      </w:r>
    </w:p>
    <w:p w14:paraId="3EED1F3E" w14:textId="48A97170" w:rsidR="00406F1E" w:rsidRPr="00406F1E" w:rsidRDefault="00406F1E" w:rsidP="00941043">
      <w:pPr>
        <w:pStyle w:val="ListParagraph"/>
        <w:numPr>
          <w:ilvl w:val="0"/>
          <w:numId w:val="7"/>
        </w:numPr>
        <w:spacing w:line="360" w:lineRule="auto"/>
        <w:jc w:val="left"/>
        <w:rPr>
          <w:szCs w:val="24"/>
        </w:rPr>
      </w:pPr>
      <w:r w:rsidRPr="00406F1E">
        <w:rPr>
          <w:szCs w:val="24"/>
        </w:rPr>
        <w:lastRenderedPageBreak/>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w:t>
      </w:r>
      <w:r w:rsidR="002C5E23" w:rsidRPr="00406F1E">
        <w:rPr>
          <w:szCs w:val="24"/>
        </w:rPr>
        <w:t>text-based</w:t>
      </w:r>
      <w:r w:rsidRPr="00406F1E">
        <w:rPr>
          <w:szCs w:val="24"/>
        </w:rPr>
        <w:t xml:space="preserve"> sarcasm.</w:t>
      </w:r>
    </w:p>
    <w:p w14:paraId="18DF7DFA" w14:textId="0F961C67" w:rsidR="00406F1E" w:rsidRDefault="00406F1E" w:rsidP="00941043">
      <w:pPr>
        <w:pStyle w:val="ListParagraph"/>
        <w:numPr>
          <w:ilvl w:val="0"/>
          <w:numId w:val="7"/>
        </w:numPr>
        <w:spacing w:line="360" w:lineRule="auto"/>
        <w:jc w:val="left"/>
        <w:rPr>
          <w:szCs w:val="24"/>
        </w:rPr>
      </w:pPr>
      <w:r>
        <w:rPr>
          <w:szCs w:val="24"/>
        </w:rPr>
        <w:t xml:space="preserve">Only </w:t>
      </w:r>
      <w:r w:rsidR="009D74A6">
        <w:rPr>
          <w:szCs w:val="24"/>
        </w:rPr>
        <w:t>Roman</w:t>
      </w:r>
      <w:r>
        <w:rPr>
          <w:szCs w:val="24"/>
        </w:rPr>
        <w:t xml:space="preserve"> and Devanagari scripts are considered.</w:t>
      </w:r>
    </w:p>
    <w:p w14:paraId="711132D1" w14:textId="6D109268" w:rsidR="00406F1E" w:rsidRDefault="00406F1E" w:rsidP="00941043">
      <w:pPr>
        <w:pStyle w:val="ListParagraph"/>
        <w:numPr>
          <w:ilvl w:val="0"/>
          <w:numId w:val="7"/>
        </w:numPr>
        <w:spacing w:line="360" w:lineRule="auto"/>
        <w:jc w:val="left"/>
        <w:rPr>
          <w:szCs w:val="24"/>
        </w:rPr>
      </w:pPr>
      <w:r>
        <w:rPr>
          <w:szCs w:val="24"/>
        </w:rPr>
        <w:t>Only Hindi and English language words are considered</w:t>
      </w:r>
      <w:r w:rsidR="002C5E23">
        <w:rPr>
          <w:szCs w:val="24"/>
        </w:rPr>
        <w:t xml:space="preserve">. If heavily used words from other languages which are part of day to social </w:t>
      </w:r>
      <w:r w:rsidR="00710881">
        <w:rPr>
          <w:szCs w:val="24"/>
        </w:rPr>
        <w:t>communication,</w:t>
      </w:r>
      <w:r w:rsidR="002C5E23">
        <w:rPr>
          <w:szCs w:val="24"/>
        </w:rPr>
        <w:t xml:space="preserve"> then we will include that in our Hindi vocabulary.</w:t>
      </w:r>
    </w:p>
    <w:p w14:paraId="6840EDC8" w14:textId="4F4874C2" w:rsidR="00202B72" w:rsidRDefault="00E02293" w:rsidP="00941043">
      <w:pPr>
        <w:pStyle w:val="ListParagraph"/>
        <w:numPr>
          <w:ilvl w:val="0"/>
          <w:numId w:val="7"/>
        </w:numPr>
        <w:spacing w:line="360" w:lineRule="auto"/>
        <w:jc w:val="left"/>
        <w:rPr>
          <w:szCs w:val="24"/>
        </w:rPr>
      </w:pPr>
      <w:r>
        <w:rPr>
          <w:szCs w:val="24"/>
        </w:rPr>
        <w:t xml:space="preserve">No analysis of degree of </w:t>
      </w:r>
      <w:r w:rsidR="00406F1E">
        <w:rPr>
          <w:szCs w:val="24"/>
        </w:rPr>
        <w:t>sarcasm</w:t>
      </w:r>
      <w:r>
        <w:rPr>
          <w:szCs w:val="24"/>
        </w:rPr>
        <w:t>.</w:t>
      </w:r>
    </w:p>
    <w:p w14:paraId="3858B6D9" w14:textId="1644D4F8" w:rsidR="00926C0F" w:rsidRDefault="00926C0F" w:rsidP="00941043">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w:t>
      </w:r>
      <w:r w:rsidR="00406F1E">
        <w:rPr>
          <w:szCs w:val="24"/>
        </w:rPr>
        <w:t>does not</w:t>
      </w:r>
      <w:r>
        <w:rPr>
          <w:szCs w:val="24"/>
        </w:rPr>
        <w:t xml:space="preserve"> have datetime. </w:t>
      </w:r>
      <w:r w:rsidRPr="00926C0F">
        <w:rPr>
          <w:szCs w:val="24"/>
        </w:rPr>
        <w:t xml:space="preserve">We could have included datetime. But we avoided that intentionally because in future when we are expending the dataset </w:t>
      </w:r>
      <w:r w:rsidR="00406F1E" w:rsidRPr="00926C0F">
        <w:rPr>
          <w:szCs w:val="24"/>
        </w:rPr>
        <w:t>further,</w:t>
      </w:r>
      <w:r w:rsidRPr="00926C0F">
        <w:rPr>
          <w:szCs w:val="24"/>
        </w:rPr>
        <w:t xml:space="preserve"> we will extract information from different books and other sources and that time datetime will not be available. We wanted to develop a </w:t>
      </w:r>
      <w:r w:rsidR="002C5E23">
        <w:rPr>
          <w:szCs w:val="24"/>
        </w:rPr>
        <w:t xml:space="preserve">generic </w:t>
      </w:r>
      <w:r w:rsidRPr="00926C0F">
        <w:rPr>
          <w:szCs w:val="24"/>
        </w:rPr>
        <w:t xml:space="preserve">system which can understand the context using hashtag. Hashtag is part of the tweet. And we will be extracting it as a separate feature. We </w:t>
      </w:r>
      <w:r w:rsidR="00406F1E" w:rsidRPr="00926C0F">
        <w:rPr>
          <w:szCs w:val="24"/>
        </w:rPr>
        <w:t>do not</w:t>
      </w:r>
      <w:r w:rsidRPr="00926C0F">
        <w:rPr>
          <w:szCs w:val="24"/>
        </w:rPr>
        <w:t xml:space="preserve"> want that our system should be depending upon time to understand the context.</w:t>
      </w:r>
    </w:p>
    <w:p w14:paraId="69AAE5B0" w14:textId="77777777" w:rsidR="00DE1FD7" w:rsidRDefault="00DE1FD7" w:rsidP="00DE1FD7">
      <w:pPr>
        <w:pStyle w:val="ListParagraph"/>
        <w:spacing w:line="360" w:lineRule="auto"/>
        <w:ind w:left="720"/>
        <w:jc w:val="left"/>
        <w:rPr>
          <w:szCs w:val="24"/>
        </w:rPr>
      </w:pPr>
    </w:p>
    <w:p w14:paraId="613DFBDE" w14:textId="7E95586D" w:rsidR="0048232F" w:rsidRPr="00FD0ED5" w:rsidRDefault="00FD0ED5" w:rsidP="00FD0ED5">
      <w:pPr>
        <w:rPr>
          <w:b/>
          <w:bCs/>
          <w:color w:val="0070C0"/>
          <w:sz w:val="28"/>
          <w:szCs w:val="22"/>
        </w:rPr>
      </w:pPr>
      <w:r>
        <w:rPr>
          <w:b/>
          <w:bCs/>
          <w:color w:val="0070C0"/>
          <w:sz w:val="28"/>
          <w:szCs w:val="22"/>
        </w:rPr>
        <w:t xml:space="preserve">7. </w:t>
      </w:r>
      <w:r w:rsidR="0048232F" w:rsidRPr="00FD0ED5">
        <w:rPr>
          <w:b/>
          <w:bCs/>
          <w:color w:val="0070C0"/>
          <w:sz w:val="28"/>
          <w:szCs w:val="22"/>
        </w:rPr>
        <w:t>Research Methodology</w:t>
      </w:r>
    </w:p>
    <w:p w14:paraId="2C9CA384" w14:textId="0BBB02AE" w:rsidR="00237CFE" w:rsidRDefault="000F4118" w:rsidP="00484C00">
      <w:pPr>
        <w:spacing w:line="360" w:lineRule="auto"/>
      </w:pPr>
      <w:r>
        <w:t>In this section we are going to discuss a high</w:t>
      </w:r>
      <w:r w:rsidR="00484C00">
        <w:t>-</w:t>
      </w:r>
      <w:r>
        <w:t xml:space="preserve">level approach to accomplish the </w:t>
      </w:r>
      <w:r w:rsidR="00237CFE">
        <w:t xml:space="preserve">research </w:t>
      </w:r>
      <w:r>
        <w:t xml:space="preserve">goal. </w:t>
      </w:r>
      <w:r w:rsidR="00484C00">
        <w:t xml:space="preserve">The flow of discussion in the section is as following </w:t>
      </w:r>
      <w:r w:rsidR="00237CFE">
        <w:t>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54B54ABE" w14:textId="1039C3D1" w:rsidR="000F4118" w:rsidRPr="000F4118" w:rsidRDefault="000F4118" w:rsidP="000F4118"/>
    <w:p w14:paraId="332B4949" w14:textId="183CA194" w:rsidR="001E3E97" w:rsidRPr="00AF453A" w:rsidRDefault="00AF453A" w:rsidP="00AF453A">
      <w:pPr>
        <w:rPr>
          <w:b/>
          <w:bCs/>
          <w:color w:val="0070C0"/>
        </w:rPr>
      </w:pPr>
      <w:r>
        <w:rPr>
          <w:b/>
          <w:bCs/>
          <w:color w:val="0070C0"/>
        </w:rPr>
        <w:t>7.1</w:t>
      </w:r>
      <w:r w:rsidR="000F4118" w:rsidRPr="00AF453A">
        <w:rPr>
          <w:b/>
          <w:bCs/>
          <w:color w:val="0070C0"/>
        </w:rPr>
        <w:t xml:space="preserve"> </w:t>
      </w:r>
      <w:r w:rsidR="001B5880" w:rsidRPr="00AF453A">
        <w:rPr>
          <w:b/>
          <w:bCs/>
          <w:color w:val="0070C0"/>
        </w:rPr>
        <w:t xml:space="preserve">About </w:t>
      </w:r>
      <w:r w:rsidR="001E3E97" w:rsidRPr="00AF453A">
        <w:rPr>
          <w:b/>
          <w:bCs/>
          <w:color w:val="0070C0"/>
        </w:rPr>
        <w:t>Dataset</w:t>
      </w:r>
    </w:p>
    <w:p w14:paraId="3B70028D" w14:textId="34B86767" w:rsidR="00FF57C6" w:rsidRDefault="00FF57C6" w:rsidP="00C83227">
      <w:pPr>
        <w:spacing w:line="360" w:lineRule="auto"/>
      </w:pPr>
      <w:r w:rsidRPr="00CC4532">
        <w:t>Keeping the duration of project is mind</w:t>
      </w:r>
      <w:r w:rsidR="00CC4532" w:rsidRPr="00CC4532">
        <w:t>, it was recommended that we should use a</w:t>
      </w:r>
      <w:r w:rsidR="00CC4532">
        <w:t>n</w:t>
      </w:r>
      <w:r w:rsidR="00CC4532" w:rsidRPr="00CC4532">
        <w:t xml:space="preserve"> already existing dataset. We used Hindi tweet dataset.</w:t>
      </w:r>
      <w:r w:rsidR="00CC4532" w:rsidRPr="00DA24F3">
        <w:rPr>
          <w:rStyle w:val="FootnoteReference"/>
        </w:rPr>
        <w:footnoteReference w:id="13"/>
      </w:r>
      <w:r w:rsidR="00CC4532">
        <w:t xml:space="preserve"> This excel fine had total 442. During the project </w:t>
      </w:r>
      <w:r w:rsidR="00CC4532">
        <w:lastRenderedPageBreak/>
        <w:t>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21639F47" w14:textId="020EECF5" w:rsidR="00CC4532" w:rsidRDefault="00CC4532" w:rsidP="00C83227">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18728D7D" w14:textId="2CCF9A4B" w:rsidR="00CC4532" w:rsidRDefault="001B5880" w:rsidP="00941043">
      <w:pPr>
        <w:pStyle w:val="ListParagraph"/>
        <w:numPr>
          <w:ilvl w:val="0"/>
          <w:numId w:val="9"/>
        </w:numPr>
        <w:spacing w:line="360" w:lineRule="auto"/>
      </w:pPr>
      <w:r>
        <w:t>C</w:t>
      </w:r>
      <w:r w:rsidR="00CC4532">
        <w:t xml:space="preserve">lean </w:t>
      </w:r>
      <w:r>
        <w:t>the base</w:t>
      </w:r>
      <w:r w:rsidR="00CC4532">
        <w:t xml:space="preserve"> file and label the tweets as sarcastic and normal. </w:t>
      </w:r>
    </w:p>
    <w:p w14:paraId="5C126F05" w14:textId="28A65571" w:rsidR="001B5880" w:rsidRDefault="001B5880" w:rsidP="00941043">
      <w:pPr>
        <w:pStyle w:val="ListParagraph"/>
        <w:numPr>
          <w:ilvl w:val="0"/>
          <w:numId w:val="9"/>
        </w:numPr>
        <w:spacing w:line="360" w:lineRule="auto"/>
      </w:pPr>
      <w:r>
        <w:t>Updated dataset will also have non-tweet sentences</w:t>
      </w:r>
    </w:p>
    <w:p w14:paraId="335EEF63" w14:textId="00298A9A" w:rsidR="001B5880" w:rsidRDefault="001B5880" w:rsidP="00941043">
      <w:pPr>
        <w:pStyle w:val="ListParagraph"/>
        <w:numPr>
          <w:ilvl w:val="0"/>
          <w:numId w:val="9"/>
        </w:numPr>
        <w:spacing w:line="360" w:lineRule="auto"/>
      </w:pPr>
      <w:r>
        <w:t xml:space="preserve">These 2000 sentences will be marked as sarcasm or normal by a team of minimum 3 people </w:t>
      </w:r>
    </w:p>
    <w:p w14:paraId="32FA7A77" w14:textId="3F9BEC37" w:rsidR="001B5880" w:rsidRDefault="001B5880" w:rsidP="00941043">
      <w:pPr>
        <w:pStyle w:val="ListParagraph"/>
        <w:numPr>
          <w:ilvl w:val="0"/>
          <w:numId w:val="9"/>
        </w:numPr>
        <w:spacing w:line="360" w:lineRule="auto"/>
      </w:pPr>
      <w:r>
        <w:t>Finally, whatever is the maximum vote will be the label of the sentence</w:t>
      </w:r>
    </w:p>
    <w:p w14:paraId="6765959E" w14:textId="77777777" w:rsidR="001B5880" w:rsidRDefault="001B5880" w:rsidP="004E4AF5">
      <w:pPr>
        <w:spacing w:line="360" w:lineRule="auto"/>
      </w:pPr>
    </w:p>
    <w:p w14:paraId="092D8778" w14:textId="2DF98644" w:rsidR="001B5880" w:rsidRPr="00AF453A" w:rsidRDefault="00AF453A" w:rsidP="00AF453A">
      <w:pPr>
        <w:rPr>
          <w:b/>
          <w:bCs/>
          <w:color w:val="0070C0"/>
        </w:rPr>
      </w:pPr>
      <w:r>
        <w:rPr>
          <w:b/>
          <w:bCs/>
          <w:color w:val="0070C0"/>
        </w:rPr>
        <w:t xml:space="preserve">7.2 </w:t>
      </w:r>
      <w:r w:rsidR="001B5880" w:rsidRPr="00AF453A">
        <w:rPr>
          <w:b/>
          <w:bCs/>
          <w:color w:val="0070C0"/>
        </w:rPr>
        <w:t>Dataset Structure</w:t>
      </w:r>
    </w:p>
    <w:p w14:paraId="5BC1C847" w14:textId="70445994" w:rsidR="001B5880" w:rsidRDefault="001B5880" w:rsidP="00941043">
      <w:pPr>
        <w:pStyle w:val="ListParagraph"/>
        <w:numPr>
          <w:ilvl w:val="0"/>
          <w:numId w:val="10"/>
        </w:numPr>
        <w:spacing w:line="360" w:lineRule="auto"/>
      </w:pPr>
      <w:r>
        <w:t>Dataset will have 3 columns “Sentence”, “Context”, “Label”</w:t>
      </w:r>
    </w:p>
    <w:p w14:paraId="5D60B030" w14:textId="52A41A61" w:rsidR="001B5880" w:rsidRDefault="001B5880" w:rsidP="00941043">
      <w:pPr>
        <w:pStyle w:val="ListParagraph"/>
        <w:numPr>
          <w:ilvl w:val="0"/>
          <w:numId w:val="10"/>
        </w:numPr>
        <w:spacing w:line="360" w:lineRule="auto"/>
      </w:pPr>
      <w:r>
        <w:t>Sentence: Sentence is text of the tweet or any normal sentence.</w:t>
      </w:r>
    </w:p>
    <w:p w14:paraId="37DBFDCE" w14:textId="007C1B37" w:rsidR="001B5880" w:rsidRPr="001B5880" w:rsidRDefault="001B5880" w:rsidP="00941043">
      <w:pPr>
        <w:pStyle w:val="ListParagraph"/>
        <w:numPr>
          <w:ilvl w:val="0"/>
          <w:numId w:val="10"/>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342CB8F7" w14:textId="301D3BBE" w:rsidR="001B5880" w:rsidRPr="00CC4532" w:rsidRDefault="001B5880" w:rsidP="00941043">
      <w:pPr>
        <w:pStyle w:val="ListParagraph"/>
        <w:numPr>
          <w:ilvl w:val="0"/>
          <w:numId w:val="10"/>
        </w:numPr>
        <w:spacing w:line="360" w:lineRule="auto"/>
      </w:pPr>
      <w:r>
        <w:rPr>
          <w:rFonts w:cstheme="minorBidi"/>
          <w:lang w:val="en-US" w:bidi="hi-IN"/>
        </w:rPr>
        <w:t>Label: This column will have 0 for normal sentence and 1 for sarcastic sentence.</w:t>
      </w:r>
    </w:p>
    <w:p w14:paraId="077AC327" w14:textId="77777777" w:rsidR="006832CB" w:rsidRDefault="006832CB" w:rsidP="003C53BC">
      <w:pPr>
        <w:pStyle w:val="ListParagraph"/>
        <w:spacing w:line="360" w:lineRule="auto"/>
        <w:rPr>
          <w:b/>
          <w:bCs/>
          <w:szCs w:val="24"/>
        </w:rPr>
      </w:pPr>
    </w:p>
    <w:p w14:paraId="428AC46C" w14:textId="0BEF5ECC" w:rsidR="003C53BC" w:rsidRPr="00AF453A" w:rsidRDefault="00AF453A" w:rsidP="00AF453A">
      <w:pPr>
        <w:rPr>
          <w:b/>
          <w:bCs/>
          <w:color w:val="0070C0"/>
        </w:rPr>
      </w:pPr>
      <w:r>
        <w:rPr>
          <w:b/>
          <w:bCs/>
          <w:color w:val="0070C0"/>
        </w:rPr>
        <w:t xml:space="preserve">7.3 </w:t>
      </w:r>
      <w:r w:rsidR="003C53BC" w:rsidRPr="00AF453A">
        <w:rPr>
          <w:b/>
          <w:bCs/>
          <w:color w:val="0070C0"/>
        </w:rPr>
        <w:t>Handling Small Dataset size</w:t>
      </w:r>
    </w:p>
    <w:p w14:paraId="7F2E38ED" w14:textId="59826190" w:rsidR="00CD0C3C" w:rsidRPr="003C53BC" w:rsidRDefault="00CD0C3C" w:rsidP="003C53BC">
      <w:pPr>
        <w:pStyle w:val="ListParagraph"/>
        <w:spacing w:line="360" w:lineRule="auto"/>
        <w:rPr>
          <w:szCs w:val="24"/>
        </w:rPr>
      </w:pPr>
      <w:r>
        <w:rPr>
          <w:szCs w:val="24"/>
        </w:rPr>
        <w:t>We will build our dataset which has 1000 sarcastic statements and 1000 non-sarcastic statements.</w:t>
      </w:r>
      <w:r w:rsidR="002056EF">
        <w:rPr>
          <w:szCs w:val="24"/>
        </w:rPr>
        <w:t xml:space="preserve"> Because dataset is not large enough </w:t>
      </w:r>
      <w:r w:rsidR="00C72206">
        <w:rPr>
          <w:szCs w:val="24"/>
        </w:rPr>
        <w:t>therefore,</w:t>
      </w:r>
      <w:r w:rsidR="002056EF">
        <w:rPr>
          <w:szCs w:val="24"/>
        </w:rPr>
        <w:t xml:space="preserve"> we will use cross validation of </w:t>
      </w:r>
      <w:r w:rsidR="005652FB">
        <w:rPr>
          <w:szCs w:val="24"/>
        </w:rPr>
        <w:t>5 fold</w:t>
      </w:r>
      <w:r w:rsidR="00C72206">
        <w:rPr>
          <w:szCs w:val="24"/>
        </w:rPr>
        <w:t>s</w:t>
      </w:r>
      <w:r w:rsidR="005652FB">
        <w:rPr>
          <w:szCs w:val="24"/>
        </w:rPr>
        <w:t xml:space="preserve">. For developing neural </w:t>
      </w:r>
      <w:r w:rsidR="00826EFF">
        <w:rPr>
          <w:szCs w:val="24"/>
        </w:rPr>
        <w:t>network-based</w:t>
      </w:r>
      <w:r w:rsidR="005652FB">
        <w:rPr>
          <w:szCs w:val="24"/>
        </w:rPr>
        <w:t xml:space="preserve"> model we will use </w:t>
      </w:r>
      <w:r w:rsidR="004E4AF5">
        <w:rPr>
          <w:szCs w:val="24"/>
        </w:rPr>
        <w:t>10 fold</w:t>
      </w:r>
      <w:r w:rsidR="00AF5A34">
        <w:rPr>
          <w:szCs w:val="24"/>
        </w:rPr>
        <w:t>s</w:t>
      </w:r>
      <w:r w:rsidR="004E4AF5">
        <w:rPr>
          <w:szCs w:val="24"/>
        </w:rPr>
        <w:t xml:space="preserve"> </w:t>
      </w:r>
      <w:r w:rsidR="005652FB">
        <w:rPr>
          <w:szCs w:val="24"/>
        </w:rPr>
        <w:t>oversampling</w:t>
      </w:r>
      <w:r w:rsidR="001A3C47">
        <w:rPr>
          <w:szCs w:val="24"/>
        </w:rPr>
        <w:t>.</w:t>
      </w:r>
    </w:p>
    <w:p w14:paraId="6ACF03B8" w14:textId="77777777" w:rsidR="000F4118" w:rsidRPr="00AF5A34" w:rsidRDefault="000F4118" w:rsidP="00AF5A34">
      <w:pPr>
        <w:spacing w:line="360" w:lineRule="auto"/>
        <w:rPr>
          <w:szCs w:val="24"/>
        </w:rPr>
      </w:pPr>
    </w:p>
    <w:p w14:paraId="0F68D91F" w14:textId="2C701DF6" w:rsidR="000F4118" w:rsidRPr="00AF453A" w:rsidRDefault="00AF453A" w:rsidP="00AF453A">
      <w:pPr>
        <w:rPr>
          <w:b/>
          <w:bCs/>
          <w:color w:val="0070C0"/>
        </w:rPr>
      </w:pPr>
      <w:r>
        <w:rPr>
          <w:b/>
          <w:bCs/>
          <w:color w:val="0070C0"/>
        </w:rPr>
        <w:t xml:space="preserve">7.4 </w:t>
      </w:r>
      <w:r w:rsidR="000F4118" w:rsidRPr="00AF453A">
        <w:rPr>
          <w:b/>
          <w:bCs/>
          <w:color w:val="0070C0"/>
        </w:rPr>
        <w:t>Building Dataset</w:t>
      </w:r>
    </w:p>
    <w:p w14:paraId="456D9091" w14:textId="3C061573" w:rsidR="000F4118" w:rsidRDefault="000F4118" w:rsidP="000F4118">
      <w:pPr>
        <w:spacing w:line="360" w:lineRule="auto"/>
      </w:pPr>
      <w:r>
        <w:t xml:space="preserve">Identify </w:t>
      </w:r>
      <w:r w:rsidR="00826EFF">
        <w:t>some</w:t>
      </w:r>
      <w:r>
        <w:t xml:space="preserve"> twitter accounts, hashtags which posts </w:t>
      </w:r>
      <w:r w:rsidR="00826EFF">
        <w:t>sarcastic</w:t>
      </w:r>
      <w:r>
        <w:t xml:space="preserve"> text. Write some code in python using tweepy to extract the text from these hashtags and accounts. Extract text from some blogs which write </w:t>
      </w:r>
      <w:r w:rsidR="00826EFF">
        <w:t>sarcastic</w:t>
      </w:r>
      <w:r>
        <w:t xml:space="preserve"> articles. Extract each sentence of the blog as a record. Save all these tweets and sentences from the blog into a csv file. </w:t>
      </w:r>
    </w:p>
    <w:p w14:paraId="174FEEEF" w14:textId="77777777" w:rsidR="000F4118" w:rsidRDefault="000F4118" w:rsidP="000F4118">
      <w:pPr>
        <w:spacing w:line="360" w:lineRule="auto"/>
      </w:pPr>
    </w:p>
    <w:p w14:paraId="0FC921D3" w14:textId="23C607DF" w:rsidR="000F4118" w:rsidRPr="00AF453A" w:rsidRDefault="00AF453A" w:rsidP="00AF453A">
      <w:pPr>
        <w:rPr>
          <w:b/>
          <w:bCs/>
          <w:color w:val="0070C0"/>
        </w:rPr>
      </w:pPr>
      <w:r>
        <w:rPr>
          <w:b/>
          <w:bCs/>
          <w:color w:val="0070C0"/>
        </w:rPr>
        <w:t xml:space="preserve">7.5 </w:t>
      </w:r>
      <w:r w:rsidR="000F4118" w:rsidRPr="00AF453A">
        <w:rPr>
          <w:b/>
          <w:bCs/>
          <w:color w:val="0070C0"/>
        </w:rPr>
        <w:t>Cleaning Text</w:t>
      </w:r>
    </w:p>
    <w:p w14:paraId="708DFBA5" w14:textId="79F9D345" w:rsidR="000F4118" w:rsidRDefault="000F4118" w:rsidP="000F4118">
      <w:pPr>
        <w:spacing w:line="360" w:lineRule="auto"/>
      </w:pPr>
      <w:r>
        <w:lastRenderedPageBreak/>
        <w:t>We know that tweet text is unclean because it has text from different languages, in different scripts, extra space, emoticons, non-text sign like "~" ":", "&lt;" etc, flag sign, line break, over used words like ".....", "??????", "beau.....</w:t>
      </w:r>
      <w:proofErr w:type="spellStart"/>
      <w:r>
        <w:t>tiful</w:t>
      </w:r>
      <w:proofErr w:type="spellEnd"/>
      <w:r>
        <w:t xml:space="preserve">", "!!!!!!". Blog text may also have this kind of text but chances of that is extremely less. We will write a python script to clean all records. Now </w:t>
      </w:r>
      <w:r w:rsidR="00826EFF">
        <w:t>onwards</w:t>
      </w:r>
      <w:r>
        <w:t xml:space="preserve"> we will not refer this as tweet o</w:t>
      </w:r>
      <w:r w:rsidR="00AF5A34">
        <w:t>r</w:t>
      </w:r>
      <w:r>
        <w:t xml:space="preserve"> blog text but as sentences. Save all the clean </w:t>
      </w:r>
      <w:r w:rsidR="00AF5A34">
        <w:t xml:space="preserve">sentence </w:t>
      </w:r>
      <w:r>
        <w:t>text in a new csv file.</w:t>
      </w:r>
    </w:p>
    <w:p w14:paraId="11FBEB52" w14:textId="77777777" w:rsidR="000F4118" w:rsidRDefault="000F4118" w:rsidP="000F4118">
      <w:pPr>
        <w:spacing w:line="360" w:lineRule="auto"/>
      </w:pPr>
    </w:p>
    <w:p w14:paraId="322B2A46" w14:textId="58D20DE1" w:rsidR="004E4AF5" w:rsidRPr="00AF453A" w:rsidRDefault="00AF453A" w:rsidP="00AF453A">
      <w:pPr>
        <w:rPr>
          <w:b/>
          <w:bCs/>
          <w:color w:val="0070C0"/>
        </w:rPr>
      </w:pPr>
      <w:r>
        <w:rPr>
          <w:b/>
          <w:bCs/>
          <w:color w:val="0070C0"/>
        </w:rPr>
        <w:t xml:space="preserve">7.6 </w:t>
      </w:r>
      <w:r w:rsidR="000F4118" w:rsidRPr="00AF453A">
        <w:rPr>
          <w:b/>
          <w:bCs/>
          <w:color w:val="0070C0"/>
        </w:rPr>
        <w:t>Labelling</w:t>
      </w:r>
    </w:p>
    <w:p w14:paraId="087F5E5E" w14:textId="74509B10" w:rsidR="000F4118" w:rsidRDefault="000F4118" w:rsidP="000F4118">
      <w:pPr>
        <w:spacing w:line="360" w:lineRule="auto"/>
      </w:pPr>
      <w:r>
        <w:t xml:space="preserve">Identify 3 or 5 good </w:t>
      </w:r>
      <w:r w:rsidR="00826EFF">
        <w:t>Hindi</w:t>
      </w:r>
      <w:r>
        <w:t xml:space="preserve"> reader who can read the text and identify which sentence is sarcasm and which not. Every manual labeller will label the sentence indepen</w:t>
      </w:r>
      <w:r w:rsidR="00826EFF">
        <w:t>den</w:t>
      </w:r>
      <w:r>
        <w:t xml:space="preserve">tly. After getting input from all the people majority of vote will decide whether a </w:t>
      </w:r>
      <w:r w:rsidR="00826EFF">
        <w:t>sentence</w:t>
      </w:r>
      <w:r>
        <w:t xml:space="preserve"> is </w:t>
      </w:r>
      <w:r w:rsidR="00826EFF">
        <w:t>sarcastic</w:t>
      </w:r>
      <w:r>
        <w:t xml:space="preserve"> or not.</w:t>
      </w:r>
    </w:p>
    <w:p w14:paraId="1953EAC2" w14:textId="77777777" w:rsidR="000F4118" w:rsidRDefault="000F4118" w:rsidP="000F4118">
      <w:pPr>
        <w:spacing w:line="360" w:lineRule="auto"/>
      </w:pPr>
    </w:p>
    <w:p w14:paraId="63632ADA" w14:textId="7DC1A3ED" w:rsidR="004E4AF5" w:rsidRPr="00AF453A" w:rsidRDefault="00AF453A" w:rsidP="00AF453A">
      <w:pPr>
        <w:rPr>
          <w:b/>
          <w:bCs/>
        </w:rPr>
      </w:pPr>
      <w:r>
        <w:rPr>
          <w:b/>
          <w:bCs/>
          <w:color w:val="0070C0"/>
        </w:rPr>
        <w:t xml:space="preserve">7.7 </w:t>
      </w:r>
      <w:r w:rsidR="000F4118" w:rsidRPr="00AF453A">
        <w:rPr>
          <w:b/>
          <w:bCs/>
          <w:color w:val="0070C0"/>
        </w:rPr>
        <w:t>Transliteration</w:t>
      </w:r>
    </w:p>
    <w:p w14:paraId="4361C734" w14:textId="08C618B8" w:rsidR="000F4118" w:rsidRDefault="000F4118" w:rsidP="000F4118">
      <w:pPr>
        <w:spacing w:line="360" w:lineRule="auto"/>
      </w:pPr>
      <w:r>
        <w:t xml:space="preserve">We know Roman typing is much easy compare to typing in </w:t>
      </w:r>
      <w:r w:rsidR="00826EFF">
        <w:t>Devanagari</w:t>
      </w:r>
      <w:r>
        <w:t xml:space="preserve"> therefore many time people use Roman letters in between the sentence. This is true especially if it is name of </w:t>
      </w:r>
      <w:r w:rsidR="00826EFF">
        <w:t>politician</w:t>
      </w:r>
      <w:r>
        <w:t>, film actor, place name, (#AmitShah, #Modi, #Salman, #Khan, #India #Bollywood, #Delhi, #Karnataka #Yogi) etc. Because same word will be written in Devanagari and other times in Roman and this is not good for text analysis. So</w:t>
      </w:r>
      <w:r w:rsidR="00AF5A34">
        <w:t>,</w:t>
      </w:r>
      <w:r>
        <w:t xml:space="preserve"> we will transliterate all the Roman words into Devanagari.</w:t>
      </w:r>
    </w:p>
    <w:p w14:paraId="1923EE9C" w14:textId="77777777" w:rsidR="000F4118" w:rsidRDefault="000F4118" w:rsidP="000F4118">
      <w:pPr>
        <w:spacing w:line="360" w:lineRule="auto"/>
      </w:pPr>
    </w:p>
    <w:p w14:paraId="52099C45" w14:textId="1451B21C" w:rsidR="004E4AF5" w:rsidRPr="00AF453A" w:rsidRDefault="00AF453A" w:rsidP="00AF453A">
      <w:pPr>
        <w:rPr>
          <w:b/>
          <w:bCs/>
          <w:color w:val="0070C0"/>
        </w:rPr>
      </w:pPr>
      <w:r>
        <w:rPr>
          <w:b/>
          <w:bCs/>
          <w:color w:val="0070C0"/>
        </w:rPr>
        <w:t xml:space="preserve">7.8 </w:t>
      </w:r>
      <w:r w:rsidR="000F4118" w:rsidRPr="00AF453A">
        <w:rPr>
          <w:b/>
          <w:bCs/>
          <w:color w:val="0070C0"/>
        </w:rPr>
        <w:t>Context Creation</w:t>
      </w:r>
    </w:p>
    <w:p w14:paraId="12858C8C" w14:textId="5A4CCE12" w:rsidR="000F4118" w:rsidRDefault="000F4118" w:rsidP="000F4118">
      <w:pPr>
        <w:spacing w:line="360" w:lineRule="auto"/>
      </w:pPr>
      <w:r>
        <w:t xml:space="preserve">Whether a </w:t>
      </w:r>
      <w:r w:rsidR="00484C00">
        <w:t>sentence</w:t>
      </w:r>
      <w:r>
        <w:t xml:space="preserve"> is sarcas</w:t>
      </w:r>
      <w:r w:rsidR="00484C00">
        <w:t>tic</w:t>
      </w:r>
      <w:r>
        <w:t xml:space="preserve"> or normal sentence</w:t>
      </w:r>
      <w:r w:rsidR="00AF5A34">
        <w:t>,</w:t>
      </w:r>
      <w:r>
        <w:t xml:space="preserve"> it </w:t>
      </w:r>
      <w:r w:rsidR="00AF5A34">
        <w:t xml:space="preserve">also </w:t>
      </w:r>
      <w:r>
        <w:t>depends upon context. For example, "Thank you so much for your help" is normal sentence. But if context is "BJP said to Rahul Gandhi after winning election" then earlier sentence is sarcas</w:t>
      </w:r>
      <w:r w:rsidR="00484C00">
        <w:t>tic</w:t>
      </w:r>
      <w:r>
        <w:t xml:space="preserve">. We will use hashtag of the tweets to extract the context. If tweet has more than one </w:t>
      </w:r>
      <w:proofErr w:type="gramStart"/>
      <w:r>
        <w:t>hashtag</w:t>
      </w:r>
      <w:r w:rsidR="00484C00">
        <w:t>s</w:t>
      </w:r>
      <w:proofErr w:type="gramEnd"/>
      <w:r w:rsidR="00484C00">
        <w:t xml:space="preserve"> then</w:t>
      </w:r>
      <w:r>
        <w:t xml:space="preserve">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286DA157" w14:textId="77777777" w:rsidR="000F4118" w:rsidRDefault="000F4118" w:rsidP="000F4118">
      <w:pPr>
        <w:spacing w:line="360" w:lineRule="auto"/>
      </w:pPr>
    </w:p>
    <w:p w14:paraId="48DE08AE" w14:textId="22EEE817" w:rsidR="004E4AF5" w:rsidRPr="00AF453A" w:rsidRDefault="00AF453A" w:rsidP="00AF453A">
      <w:pPr>
        <w:rPr>
          <w:b/>
          <w:bCs/>
          <w:color w:val="0070C0"/>
        </w:rPr>
      </w:pPr>
      <w:r>
        <w:rPr>
          <w:b/>
          <w:bCs/>
          <w:color w:val="0070C0"/>
        </w:rPr>
        <w:t xml:space="preserve">7.9 </w:t>
      </w:r>
      <w:r w:rsidR="000F4118" w:rsidRPr="00AF453A">
        <w:rPr>
          <w:b/>
          <w:bCs/>
          <w:color w:val="0070C0"/>
        </w:rPr>
        <w:t>Emoticon Handling</w:t>
      </w:r>
    </w:p>
    <w:p w14:paraId="10D34F37" w14:textId="0DB5D4D7" w:rsidR="000F4118" w:rsidRDefault="000F4118" w:rsidP="000F4118">
      <w:pPr>
        <w:spacing w:line="360" w:lineRule="auto"/>
      </w:pPr>
      <w:r>
        <w:t xml:space="preserve">We will create another feature called "Emotions" using emoticons found in tweet. We will use corresponding </w:t>
      </w:r>
      <w:r w:rsidR="00AF5A34">
        <w:t>English</w:t>
      </w:r>
      <w:r>
        <w:t xml:space="preserve"> language word for creating this feature. Text taken from blog will not have any emoticons.</w:t>
      </w:r>
    </w:p>
    <w:p w14:paraId="1592A4D5" w14:textId="77777777" w:rsidR="000F4118" w:rsidRDefault="000F4118" w:rsidP="000F4118">
      <w:pPr>
        <w:spacing w:line="360" w:lineRule="auto"/>
      </w:pPr>
    </w:p>
    <w:p w14:paraId="4DFCF76D" w14:textId="301C0A6C" w:rsidR="000F4118" w:rsidRPr="00AF453A" w:rsidRDefault="00AF453A" w:rsidP="00AF453A">
      <w:pPr>
        <w:rPr>
          <w:b/>
          <w:bCs/>
          <w:color w:val="0070C0"/>
        </w:rPr>
      </w:pPr>
      <w:r>
        <w:rPr>
          <w:b/>
          <w:bCs/>
          <w:color w:val="0070C0"/>
        </w:rPr>
        <w:lastRenderedPageBreak/>
        <w:t xml:space="preserve">7.10 </w:t>
      </w:r>
      <w:r w:rsidR="000F4118" w:rsidRPr="00AF453A">
        <w:rPr>
          <w:b/>
          <w:bCs/>
          <w:color w:val="0070C0"/>
        </w:rPr>
        <w:t>Embedding</w:t>
      </w:r>
    </w:p>
    <w:p w14:paraId="7CACF779" w14:textId="1999AAB7" w:rsidR="000F4118" w:rsidRPr="00F07866" w:rsidRDefault="000F4118" w:rsidP="000F4118">
      <w:pPr>
        <w:pStyle w:val="ListParagraph"/>
        <w:spacing w:line="360" w:lineRule="auto"/>
      </w:pPr>
      <w:r w:rsidRPr="00F07866">
        <w:fldChar w:fldCharType="begin" w:fldLock="1"/>
      </w:r>
      <w:r w:rsidR="0089574F">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129EC5DC" w14:textId="77777777" w:rsidR="000F4118" w:rsidRPr="006832CB" w:rsidRDefault="000F4118" w:rsidP="000F4118">
      <w:pPr>
        <w:pStyle w:val="ListParagraph"/>
        <w:spacing w:line="360" w:lineRule="auto"/>
        <w:rPr>
          <w:rFonts w:eastAsiaTheme="minorHAnsi"/>
        </w:rPr>
      </w:pPr>
    </w:p>
    <w:p w14:paraId="701947C9" w14:textId="6B0E73DD" w:rsidR="000F4118" w:rsidRPr="006832CB" w:rsidRDefault="000F4118" w:rsidP="000F4118">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sidR="0089574F">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14E3D312" w14:textId="77777777" w:rsidR="000F4118" w:rsidRDefault="000F4118" w:rsidP="000F4118">
      <w:pPr>
        <w:spacing w:line="360" w:lineRule="auto"/>
        <w:rPr>
          <w:b/>
          <w:bCs/>
        </w:rPr>
      </w:pPr>
    </w:p>
    <w:p w14:paraId="0325267F" w14:textId="0ABCD085" w:rsidR="000F4118" w:rsidRDefault="000F4118" w:rsidP="000F4118">
      <w:pPr>
        <w:spacing w:line="360" w:lineRule="auto"/>
      </w:pPr>
      <w:r w:rsidRPr="00BD638F">
        <w:t>Google research has introduced a multilingual BERT which is capable of working with more than 100 languages</w:t>
      </w:r>
      <w:r>
        <w:t xml:space="preserve">  </w:t>
      </w:r>
      <w:r>
        <w:fldChar w:fldCharType="begin" w:fldLock="1"/>
      </w:r>
      <w:r w:rsidR="00764B06">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0089574F"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549DA1C8" w14:textId="77777777" w:rsidR="00AF5A34" w:rsidRDefault="00AF5A34" w:rsidP="000F4118">
      <w:pPr>
        <w:spacing w:line="360" w:lineRule="auto"/>
      </w:pPr>
    </w:p>
    <w:p w14:paraId="2E87C291" w14:textId="14B3B494" w:rsidR="004E4AF5" w:rsidRPr="00AF453A" w:rsidRDefault="00AF453A" w:rsidP="00AF453A">
      <w:pPr>
        <w:rPr>
          <w:b/>
          <w:bCs/>
          <w:color w:val="0070C0"/>
        </w:rPr>
      </w:pPr>
      <w:r>
        <w:rPr>
          <w:b/>
          <w:bCs/>
          <w:color w:val="0070C0"/>
        </w:rPr>
        <w:t xml:space="preserve">7.11. </w:t>
      </w:r>
      <w:r w:rsidR="004E4AF5" w:rsidRPr="00AF453A">
        <w:rPr>
          <w:b/>
          <w:bCs/>
          <w:color w:val="0070C0"/>
        </w:rPr>
        <w:t>Feature Engineering</w:t>
      </w:r>
    </w:p>
    <w:p w14:paraId="29401004" w14:textId="77777777" w:rsidR="004E4AF5" w:rsidRDefault="004E4AF5" w:rsidP="004E4AF5">
      <w:pPr>
        <w:spacing w:line="360" w:lineRule="auto"/>
      </w:pPr>
      <w:r>
        <w:t xml:space="preserve">We will explore different methods for creating feature. For example: </w:t>
      </w:r>
    </w:p>
    <w:p w14:paraId="19B32D0B" w14:textId="77777777" w:rsidR="004E4AF5" w:rsidRDefault="004E4AF5" w:rsidP="00941043">
      <w:pPr>
        <w:pStyle w:val="ListParagraph"/>
        <w:numPr>
          <w:ilvl w:val="0"/>
          <w:numId w:val="11"/>
        </w:numPr>
        <w:spacing w:line="360" w:lineRule="auto"/>
      </w:pPr>
      <w:r>
        <w:t>Based on number of Adjective or Adverbs</w:t>
      </w:r>
    </w:p>
    <w:p w14:paraId="09D3AC55" w14:textId="77777777" w:rsidR="004E4AF5" w:rsidRDefault="004E4AF5" w:rsidP="00941043">
      <w:pPr>
        <w:pStyle w:val="ListParagraph"/>
        <w:numPr>
          <w:ilvl w:val="0"/>
          <w:numId w:val="11"/>
        </w:numPr>
        <w:spacing w:line="360" w:lineRule="auto"/>
      </w:pPr>
      <w:r>
        <w:t xml:space="preserve">Hashtag, </w:t>
      </w:r>
    </w:p>
    <w:p w14:paraId="1886E83C" w14:textId="77777777" w:rsidR="004E4AF5" w:rsidRDefault="004E4AF5" w:rsidP="00941043">
      <w:pPr>
        <w:pStyle w:val="ListParagraph"/>
        <w:numPr>
          <w:ilvl w:val="0"/>
          <w:numId w:val="11"/>
        </w:numPr>
        <w:spacing w:line="360" w:lineRule="auto"/>
      </w:pPr>
      <w:r>
        <w:t>Emoticon</w:t>
      </w:r>
    </w:p>
    <w:p w14:paraId="0A8817D9" w14:textId="77777777" w:rsidR="004E4AF5" w:rsidRDefault="004E4AF5" w:rsidP="00941043">
      <w:pPr>
        <w:pStyle w:val="ListParagraph"/>
        <w:numPr>
          <w:ilvl w:val="0"/>
          <w:numId w:val="11"/>
        </w:numPr>
        <w:spacing w:line="360" w:lineRule="auto"/>
      </w:pPr>
      <w:r>
        <w:t>Bag of bowls using one word, two words, three words</w:t>
      </w:r>
    </w:p>
    <w:p w14:paraId="22078F57" w14:textId="25BFF8CB" w:rsidR="004E4AF5" w:rsidRDefault="004E4AF5" w:rsidP="004E4AF5">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rsidR="0089574F">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42B7159A" w14:textId="77777777" w:rsidR="00AF5A34" w:rsidRDefault="00AF5A34" w:rsidP="004E4AF5">
      <w:pPr>
        <w:pStyle w:val="ListParagraph"/>
        <w:spacing w:line="360" w:lineRule="auto"/>
      </w:pPr>
    </w:p>
    <w:p w14:paraId="702C5C68" w14:textId="14D7148E" w:rsidR="004E4AF5" w:rsidRPr="00AF453A" w:rsidRDefault="00AF453A" w:rsidP="00AF453A">
      <w:pPr>
        <w:rPr>
          <w:b/>
          <w:bCs/>
          <w:color w:val="0070C0"/>
        </w:rPr>
      </w:pPr>
      <w:r>
        <w:rPr>
          <w:b/>
          <w:bCs/>
          <w:color w:val="0070C0"/>
        </w:rPr>
        <w:t xml:space="preserve">7.12. </w:t>
      </w:r>
      <w:r w:rsidR="004E4AF5" w:rsidRPr="00AF453A">
        <w:rPr>
          <w:b/>
          <w:bCs/>
          <w:color w:val="0070C0"/>
        </w:rPr>
        <w:t>Algorithm</w:t>
      </w:r>
    </w:p>
    <w:p w14:paraId="70E1EBF4" w14:textId="67FC155E" w:rsidR="004E4AF5" w:rsidRDefault="004E4AF5" w:rsidP="004E4AF5">
      <w:pPr>
        <w:pStyle w:val="ListParagraph"/>
        <w:spacing w:line="360" w:lineRule="auto"/>
        <w:rPr>
          <w:szCs w:val="24"/>
        </w:rPr>
      </w:pPr>
      <w:r>
        <w:rPr>
          <w:szCs w:val="24"/>
        </w:rPr>
        <w:t>Depending upon time available and performance we can include more algorithm, but we will use following 4 algorithm</w:t>
      </w:r>
      <w:r w:rsidR="00237CFE">
        <w:rPr>
          <w:szCs w:val="24"/>
        </w:rPr>
        <w:t>s</w:t>
      </w:r>
      <w:r>
        <w:rPr>
          <w:szCs w:val="24"/>
        </w:rPr>
        <w:t xml:space="preserve"> to develop models. </w:t>
      </w:r>
    </w:p>
    <w:p w14:paraId="2625D851" w14:textId="63DCBD76" w:rsidR="004E4AF5" w:rsidRDefault="004E4AF5" w:rsidP="00941043">
      <w:pPr>
        <w:pStyle w:val="ListParagraph"/>
        <w:numPr>
          <w:ilvl w:val="0"/>
          <w:numId w:val="12"/>
        </w:numPr>
        <w:spacing w:line="360" w:lineRule="auto"/>
        <w:rPr>
          <w:szCs w:val="24"/>
        </w:rPr>
      </w:pPr>
      <w:r>
        <w:rPr>
          <w:szCs w:val="24"/>
        </w:rPr>
        <w:t>SVM, b. Logistic Regression, c. RNN/GRU/LSTM, d. Naïve Bayesian</w:t>
      </w:r>
    </w:p>
    <w:p w14:paraId="265D5539" w14:textId="77777777" w:rsidR="00237CFE" w:rsidRDefault="00237CFE" w:rsidP="00237CFE">
      <w:pPr>
        <w:pStyle w:val="ListParagraph"/>
        <w:spacing w:line="360" w:lineRule="auto"/>
        <w:ind w:left="720"/>
        <w:rPr>
          <w:szCs w:val="24"/>
        </w:rPr>
      </w:pPr>
    </w:p>
    <w:p w14:paraId="59E2E307" w14:textId="5A78994A" w:rsidR="004E4AF5" w:rsidRPr="00AF453A" w:rsidRDefault="00AF453A" w:rsidP="00AF453A">
      <w:pPr>
        <w:rPr>
          <w:b/>
          <w:bCs/>
          <w:color w:val="0070C0"/>
        </w:rPr>
      </w:pPr>
      <w:r>
        <w:rPr>
          <w:b/>
          <w:bCs/>
          <w:color w:val="0070C0"/>
        </w:rPr>
        <w:t xml:space="preserve">7.13 </w:t>
      </w:r>
      <w:r w:rsidR="004E4AF5" w:rsidRPr="00AF453A">
        <w:rPr>
          <w:b/>
          <w:bCs/>
          <w:color w:val="0070C0"/>
        </w:rPr>
        <w:t>Prediction</w:t>
      </w:r>
    </w:p>
    <w:p w14:paraId="42268ADA" w14:textId="2B779090" w:rsidR="00237CFE" w:rsidRDefault="00237CFE" w:rsidP="004E4AF5">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24F1A098" w14:textId="77777777" w:rsidR="00237CFE" w:rsidRDefault="00237CFE" w:rsidP="004E4AF5">
      <w:pPr>
        <w:pStyle w:val="ListParagraph"/>
        <w:spacing w:line="360" w:lineRule="auto"/>
        <w:rPr>
          <w:szCs w:val="26"/>
        </w:rPr>
      </w:pPr>
    </w:p>
    <w:p w14:paraId="7E607246" w14:textId="5109AEC0" w:rsidR="004E4AF5" w:rsidRPr="00AF453A" w:rsidRDefault="00AF453A" w:rsidP="00AF453A">
      <w:pPr>
        <w:rPr>
          <w:b/>
          <w:bCs/>
          <w:color w:val="0070C0"/>
        </w:rPr>
      </w:pPr>
      <w:r>
        <w:rPr>
          <w:b/>
          <w:bCs/>
          <w:color w:val="0070C0"/>
        </w:rPr>
        <w:t xml:space="preserve">7.14 </w:t>
      </w:r>
      <w:r w:rsidR="004E4AF5" w:rsidRPr="00AF453A">
        <w:rPr>
          <w:b/>
          <w:bCs/>
          <w:color w:val="0070C0"/>
        </w:rPr>
        <w:t>Result Comparison</w:t>
      </w:r>
    </w:p>
    <w:p w14:paraId="5125B46E" w14:textId="20628E2D" w:rsidR="004E4AF5" w:rsidRPr="00BD638F" w:rsidRDefault="00237CFE" w:rsidP="00484C00">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4DF27815" w14:textId="17C2C3D8" w:rsidR="00952558" w:rsidRDefault="00186FA2" w:rsidP="00C83227">
      <w:pPr>
        <w:pStyle w:val="ListParagraph"/>
        <w:spacing w:line="360" w:lineRule="auto"/>
        <w:rPr>
          <w:szCs w:val="24"/>
        </w:rPr>
      </w:pPr>
      <w:r w:rsidRPr="00186FA2">
        <w:rPr>
          <w:noProof/>
          <w:szCs w:val="24"/>
        </w:rPr>
        <w:drawing>
          <wp:inline distT="0" distB="0" distL="0" distR="0" wp14:anchorId="25DFF90E" wp14:editId="1C6261C9">
            <wp:extent cx="4067205" cy="659134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67205" cy="6591348"/>
                    </a:xfrm>
                    <a:prstGeom prst="rect">
                      <a:avLst/>
                    </a:prstGeom>
                  </pic:spPr>
                </pic:pic>
              </a:graphicData>
            </a:graphic>
          </wp:inline>
        </w:drawing>
      </w:r>
    </w:p>
    <w:p w14:paraId="2861B61A" w14:textId="7C94E496" w:rsidR="00B71152" w:rsidRDefault="00B71152" w:rsidP="00C83227">
      <w:pPr>
        <w:pStyle w:val="ListParagraph"/>
        <w:spacing w:line="360" w:lineRule="auto"/>
        <w:rPr>
          <w:szCs w:val="24"/>
        </w:rPr>
      </w:pPr>
    </w:p>
    <w:p w14:paraId="27FE6AF0" w14:textId="13BD3AE6" w:rsidR="00251D21" w:rsidRDefault="004A65F8" w:rsidP="004A65F8">
      <w:pPr>
        <w:pStyle w:val="Caption"/>
        <w:rPr>
          <w:szCs w:val="24"/>
        </w:rPr>
      </w:pPr>
      <w:bookmarkStart w:id="61" w:name="_Toc44527070"/>
      <w:bookmarkStart w:id="62" w:name="_Toc48136474"/>
      <w:r>
        <w:t xml:space="preserve">Figure </w:t>
      </w:r>
      <w:r w:rsidR="00DE1FD7">
        <w:fldChar w:fldCharType="begin"/>
      </w:r>
      <w:r w:rsidR="00DE1FD7">
        <w:instrText xml:space="preserve"> SEQ Figure \* ARABIC </w:instrText>
      </w:r>
      <w:r w:rsidR="00DE1FD7">
        <w:fldChar w:fldCharType="separate"/>
      </w:r>
      <w:r w:rsidR="00BC2FDF">
        <w:rPr>
          <w:noProof/>
        </w:rPr>
        <w:t>3</w:t>
      </w:r>
      <w:r w:rsidR="00DE1FD7">
        <w:rPr>
          <w:noProof/>
        </w:rPr>
        <w:fldChar w:fldCharType="end"/>
      </w:r>
      <w:r>
        <w:rPr>
          <w:lang w:val="en-US"/>
        </w:rPr>
        <w:t>: Overall Approach</w:t>
      </w:r>
      <w:bookmarkEnd w:id="61"/>
      <w:bookmarkEnd w:id="62"/>
    </w:p>
    <w:p w14:paraId="3C0670B1" w14:textId="7712372A" w:rsidR="00251D21" w:rsidRDefault="00251D21" w:rsidP="00C83227">
      <w:pPr>
        <w:pStyle w:val="ListParagraph"/>
        <w:spacing w:line="360" w:lineRule="auto"/>
        <w:rPr>
          <w:szCs w:val="24"/>
        </w:rPr>
      </w:pPr>
    </w:p>
    <w:p w14:paraId="0A083FF6" w14:textId="798A6CCC" w:rsidR="00B71152" w:rsidRDefault="00B71152" w:rsidP="00C83227">
      <w:pPr>
        <w:pStyle w:val="ListParagraph"/>
        <w:spacing w:line="360" w:lineRule="auto"/>
        <w:rPr>
          <w:szCs w:val="24"/>
        </w:rPr>
      </w:pPr>
    </w:p>
    <w:p w14:paraId="4E7CC34C" w14:textId="235D17BF" w:rsidR="00B71152" w:rsidRDefault="00B71152" w:rsidP="00C83227">
      <w:pPr>
        <w:pStyle w:val="ListParagraph"/>
        <w:spacing w:line="360" w:lineRule="auto"/>
        <w:rPr>
          <w:szCs w:val="24"/>
        </w:rPr>
      </w:pPr>
    </w:p>
    <w:p w14:paraId="4564CBC2" w14:textId="46E9B55B" w:rsidR="00B71152" w:rsidRDefault="00B71152" w:rsidP="00C83227">
      <w:pPr>
        <w:pStyle w:val="ListParagraph"/>
        <w:spacing w:line="360" w:lineRule="auto"/>
        <w:rPr>
          <w:szCs w:val="24"/>
        </w:rPr>
      </w:pPr>
    </w:p>
    <w:p w14:paraId="0EDF42C5" w14:textId="261149D2" w:rsidR="00B71152" w:rsidRDefault="00B71152" w:rsidP="00C83227">
      <w:pPr>
        <w:pStyle w:val="ListParagraph"/>
        <w:spacing w:line="360" w:lineRule="auto"/>
        <w:rPr>
          <w:szCs w:val="24"/>
        </w:rPr>
      </w:pPr>
    </w:p>
    <w:p w14:paraId="0049D75B" w14:textId="2BD77E46" w:rsidR="00B71152" w:rsidRDefault="00B71152" w:rsidP="00C83227">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195"/>
      </w:tblGrid>
      <w:tr w:rsidR="004A65F8" w14:paraId="0C12C101" w14:textId="77777777" w:rsidTr="004A65F8">
        <w:trPr>
          <w:trHeight w:val="3534"/>
        </w:trPr>
        <w:tc>
          <w:tcPr>
            <w:tcW w:w="4530" w:type="dxa"/>
          </w:tcPr>
          <w:p w14:paraId="02ADEA70" w14:textId="77777777" w:rsidR="004A65F8" w:rsidRDefault="004A65F8" w:rsidP="00C83227">
            <w:pPr>
              <w:pStyle w:val="ListParagraph"/>
              <w:spacing w:line="360" w:lineRule="auto"/>
              <w:rPr>
                <w:szCs w:val="24"/>
              </w:rPr>
            </w:pPr>
            <w:r w:rsidRPr="004A65F8">
              <w:rPr>
                <w:noProof/>
                <w:szCs w:val="24"/>
              </w:rPr>
              <w:drawing>
                <wp:inline distT="0" distB="0" distL="0" distR="0" wp14:anchorId="6018EBE4" wp14:editId="371E7E31">
                  <wp:extent cx="2948009" cy="196216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48009" cy="1962164"/>
                          </a:xfrm>
                          <a:prstGeom prst="rect">
                            <a:avLst/>
                          </a:prstGeom>
                        </pic:spPr>
                      </pic:pic>
                    </a:graphicData>
                  </a:graphic>
                </wp:inline>
              </w:drawing>
            </w:r>
          </w:p>
          <w:p w14:paraId="5AF9EEBA" w14:textId="1FD38215" w:rsidR="004A65F8" w:rsidRDefault="004A65F8" w:rsidP="004A65F8">
            <w:pPr>
              <w:pStyle w:val="Caption"/>
              <w:rPr>
                <w:szCs w:val="24"/>
              </w:rPr>
            </w:pPr>
            <w:bookmarkStart w:id="63" w:name="_Toc44527071"/>
            <w:bookmarkStart w:id="64" w:name="_Toc48136475"/>
            <w:r>
              <w:t xml:space="preserve">Figure </w:t>
            </w:r>
            <w:r w:rsidR="00DE1FD7">
              <w:fldChar w:fldCharType="begin"/>
            </w:r>
            <w:r w:rsidR="00DE1FD7">
              <w:instrText xml:space="preserve"> SEQ Figure \* ARABIC </w:instrText>
            </w:r>
            <w:r w:rsidR="00DE1FD7">
              <w:fldChar w:fldCharType="separate"/>
            </w:r>
            <w:r w:rsidR="00BC2FDF">
              <w:rPr>
                <w:noProof/>
              </w:rPr>
              <w:t>4</w:t>
            </w:r>
            <w:r w:rsidR="00DE1FD7">
              <w:rPr>
                <w:noProof/>
              </w:rPr>
              <w:fldChar w:fldCharType="end"/>
            </w:r>
            <w:r>
              <w:rPr>
                <w:lang w:val="en-US"/>
              </w:rPr>
              <w:t>: Steps to Creating Dataset</w:t>
            </w:r>
            <w:bookmarkEnd w:id="63"/>
            <w:bookmarkEnd w:id="64"/>
          </w:p>
        </w:tc>
        <w:tc>
          <w:tcPr>
            <w:tcW w:w="4531" w:type="dxa"/>
          </w:tcPr>
          <w:p w14:paraId="33C7F08F" w14:textId="77777777" w:rsidR="004A65F8" w:rsidRDefault="004A65F8" w:rsidP="00C83227">
            <w:pPr>
              <w:pStyle w:val="ListParagraph"/>
              <w:spacing w:line="360" w:lineRule="auto"/>
              <w:rPr>
                <w:szCs w:val="24"/>
              </w:rPr>
            </w:pPr>
            <w:r w:rsidRPr="004A65F8">
              <w:rPr>
                <w:noProof/>
                <w:szCs w:val="24"/>
              </w:rPr>
              <w:drawing>
                <wp:inline distT="0" distB="0" distL="0" distR="0" wp14:anchorId="42F5913B" wp14:editId="61D14B3D">
                  <wp:extent cx="2408148" cy="188529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25179" cy="1898627"/>
                          </a:xfrm>
                          <a:prstGeom prst="rect">
                            <a:avLst/>
                          </a:prstGeom>
                        </pic:spPr>
                      </pic:pic>
                    </a:graphicData>
                  </a:graphic>
                </wp:inline>
              </w:drawing>
            </w:r>
          </w:p>
          <w:p w14:paraId="414841D8" w14:textId="08EB1B66" w:rsidR="004A65F8" w:rsidRDefault="004A65F8" w:rsidP="004A65F8">
            <w:pPr>
              <w:pStyle w:val="Caption"/>
              <w:rPr>
                <w:szCs w:val="24"/>
              </w:rPr>
            </w:pPr>
            <w:bookmarkStart w:id="65" w:name="_Toc44527072"/>
            <w:bookmarkStart w:id="66" w:name="_Toc48136476"/>
            <w:r>
              <w:t xml:space="preserve">Figure </w:t>
            </w:r>
            <w:r w:rsidR="00DE1FD7">
              <w:fldChar w:fldCharType="begin"/>
            </w:r>
            <w:r w:rsidR="00DE1FD7">
              <w:instrText xml:space="preserve"> SEQ Figure \* ARABIC </w:instrText>
            </w:r>
            <w:r w:rsidR="00DE1FD7">
              <w:fldChar w:fldCharType="separate"/>
            </w:r>
            <w:r w:rsidR="00BC2FDF">
              <w:rPr>
                <w:noProof/>
              </w:rPr>
              <w:t>5</w:t>
            </w:r>
            <w:r w:rsidR="00DE1FD7">
              <w:rPr>
                <w:noProof/>
              </w:rPr>
              <w:fldChar w:fldCharType="end"/>
            </w:r>
            <w:r>
              <w:rPr>
                <w:lang w:val="en-US"/>
              </w:rPr>
              <w:t>: Steps for Labelling Sentences</w:t>
            </w:r>
            <w:bookmarkEnd w:id="65"/>
            <w:bookmarkEnd w:id="66"/>
          </w:p>
        </w:tc>
      </w:tr>
    </w:tbl>
    <w:p w14:paraId="05141076" w14:textId="6DC8363D" w:rsidR="00B71152" w:rsidRDefault="00B71152" w:rsidP="00C83227">
      <w:pPr>
        <w:pStyle w:val="ListParagraph"/>
        <w:spacing w:line="360" w:lineRule="auto"/>
        <w:rPr>
          <w:szCs w:val="24"/>
        </w:rPr>
      </w:pPr>
    </w:p>
    <w:p w14:paraId="4E04F51F" w14:textId="2240DCFB" w:rsidR="004A65F8" w:rsidRDefault="004A65F8" w:rsidP="004A65F8">
      <w:pPr>
        <w:pStyle w:val="ListParagraph"/>
        <w:keepNext/>
        <w:spacing w:line="360" w:lineRule="auto"/>
      </w:pPr>
    </w:p>
    <w:tbl>
      <w:tblPr>
        <w:tblStyle w:val="TableGrid"/>
        <w:tblW w:w="0" w:type="auto"/>
        <w:tblLook w:val="04A0" w:firstRow="1" w:lastRow="0" w:firstColumn="1" w:lastColumn="0" w:noHBand="0" w:noVBand="1"/>
      </w:tblPr>
      <w:tblGrid>
        <w:gridCol w:w="3351"/>
        <w:gridCol w:w="5710"/>
      </w:tblGrid>
      <w:tr w:rsidR="004A65F8" w14:paraId="396644BD" w14:textId="77777777" w:rsidTr="004A65F8">
        <w:tc>
          <w:tcPr>
            <w:tcW w:w="2972" w:type="dxa"/>
          </w:tcPr>
          <w:p w14:paraId="1ED31E19" w14:textId="77777777" w:rsidR="004A65F8" w:rsidRDefault="004A65F8" w:rsidP="004A65F8">
            <w:pPr>
              <w:pStyle w:val="ListParagraph"/>
              <w:keepNext/>
              <w:spacing w:line="360" w:lineRule="auto"/>
            </w:pPr>
            <w:r w:rsidRPr="004A65F8">
              <w:rPr>
                <w:noProof/>
              </w:rPr>
              <w:drawing>
                <wp:inline distT="0" distB="0" distL="0" distR="0" wp14:anchorId="77CFDC07" wp14:editId="7C38F2AC">
                  <wp:extent cx="1990740" cy="44910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90740" cy="4491070"/>
                          </a:xfrm>
                          <a:prstGeom prst="rect">
                            <a:avLst/>
                          </a:prstGeom>
                        </pic:spPr>
                      </pic:pic>
                    </a:graphicData>
                  </a:graphic>
                </wp:inline>
              </w:drawing>
            </w:r>
          </w:p>
          <w:p w14:paraId="0C43E8CA" w14:textId="1867E552" w:rsidR="004A65F8" w:rsidRDefault="004A65F8" w:rsidP="004A65F8">
            <w:pPr>
              <w:pStyle w:val="Caption"/>
            </w:pPr>
            <w:bookmarkStart w:id="67" w:name="_Toc44527073"/>
            <w:bookmarkStart w:id="68" w:name="_Toc48136477"/>
            <w:r>
              <w:t xml:space="preserve">Figure </w:t>
            </w:r>
            <w:r w:rsidR="00DE1FD7">
              <w:fldChar w:fldCharType="begin"/>
            </w:r>
            <w:r w:rsidR="00DE1FD7">
              <w:instrText xml:space="preserve"> SEQ Figure \* ARABIC </w:instrText>
            </w:r>
            <w:r w:rsidR="00DE1FD7">
              <w:fldChar w:fldCharType="separate"/>
            </w:r>
            <w:r w:rsidR="00BC2FDF">
              <w:rPr>
                <w:noProof/>
              </w:rPr>
              <w:t>6</w:t>
            </w:r>
            <w:r w:rsidR="00DE1FD7">
              <w:rPr>
                <w:noProof/>
              </w:rPr>
              <w:fldChar w:fldCharType="end"/>
            </w:r>
            <w:r>
              <w:rPr>
                <w:lang w:val="en-US"/>
              </w:rPr>
              <w:t>: Steps to Create Clean Sentences</w:t>
            </w:r>
            <w:bookmarkEnd w:id="67"/>
            <w:bookmarkEnd w:id="68"/>
          </w:p>
        </w:tc>
        <w:tc>
          <w:tcPr>
            <w:tcW w:w="6089" w:type="dxa"/>
          </w:tcPr>
          <w:p w14:paraId="1964EEA4" w14:textId="77777777" w:rsidR="004A65F8" w:rsidRDefault="004A65F8" w:rsidP="004A65F8">
            <w:pPr>
              <w:pStyle w:val="ListParagraph"/>
              <w:keepNext/>
              <w:spacing w:line="360" w:lineRule="auto"/>
            </w:pPr>
            <w:r w:rsidRPr="004A65F8">
              <w:rPr>
                <w:noProof/>
              </w:rPr>
              <w:drawing>
                <wp:inline distT="0" distB="0" distL="0" distR="0" wp14:anchorId="23C16E0C" wp14:editId="372069BD">
                  <wp:extent cx="3171769" cy="29122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80049" cy="2919815"/>
                          </a:xfrm>
                          <a:prstGeom prst="rect">
                            <a:avLst/>
                          </a:prstGeom>
                        </pic:spPr>
                      </pic:pic>
                    </a:graphicData>
                  </a:graphic>
                </wp:inline>
              </w:drawing>
            </w:r>
          </w:p>
          <w:p w14:paraId="24465637" w14:textId="1B8CD908" w:rsidR="004A65F8" w:rsidRDefault="004A65F8" w:rsidP="004A65F8">
            <w:pPr>
              <w:pStyle w:val="Caption"/>
            </w:pPr>
            <w:bookmarkStart w:id="69" w:name="_Toc44527074"/>
            <w:bookmarkStart w:id="70" w:name="_Toc48136478"/>
            <w:r>
              <w:t xml:space="preserve">Figure </w:t>
            </w:r>
            <w:r w:rsidR="00DE1FD7">
              <w:fldChar w:fldCharType="begin"/>
            </w:r>
            <w:r w:rsidR="00DE1FD7">
              <w:instrText xml:space="preserve"> SEQ Figure \* ARABIC </w:instrText>
            </w:r>
            <w:r w:rsidR="00DE1FD7">
              <w:fldChar w:fldCharType="separate"/>
            </w:r>
            <w:r w:rsidR="00BC2FDF">
              <w:rPr>
                <w:noProof/>
              </w:rPr>
              <w:t>7</w:t>
            </w:r>
            <w:r w:rsidR="00DE1FD7">
              <w:rPr>
                <w:noProof/>
              </w:rPr>
              <w:fldChar w:fldCharType="end"/>
            </w:r>
            <w:r>
              <w:rPr>
                <w:lang w:val="en-US"/>
              </w:rPr>
              <w:t>: Steps to Create Hashtags</w:t>
            </w:r>
            <w:bookmarkEnd w:id="69"/>
            <w:bookmarkEnd w:id="70"/>
          </w:p>
        </w:tc>
      </w:tr>
    </w:tbl>
    <w:p w14:paraId="2C79019B" w14:textId="72D6B2ED" w:rsidR="00B71152" w:rsidRDefault="00B71152" w:rsidP="00C83227">
      <w:pPr>
        <w:pStyle w:val="ListParagraph"/>
        <w:spacing w:line="360" w:lineRule="auto"/>
        <w:rPr>
          <w:szCs w:val="24"/>
        </w:rPr>
      </w:pPr>
    </w:p>
    <w:p w14:paraId="0555B34C" w14:textId="77777777" w:rsidR="00AF5A34" w:rsidRDefault="00AF5A34" w:rsidP="00C83227">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56CF4D84" w14:textId="04C49A07" w:rsidR="00202B72" w:rsidRPr="004A65F8" w:rsidRDefault="004A65F8" w:rsidP="00C83227">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0DF0B5E1" w14:textId="62BEF8BD" w:rsidR="0030349B" w:rsidRDefault="0030349B"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sidR="0089574F">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w:t>
      </w:r>
      <w:r w:rsidR="00C0383B">
        <w:rPr>
          <w:rFonts w:eastAsiaTheme="minorHAnsi" w:cs="Times New Roman"/>
          <w:szCs w:val="24"/>
          <w:lang w:val="en-US" w:eastAsia="en-US"/>
        </w:rPr>
        <w:t xml:space="preserve"> For example “Hospital administrators think</w:t>
      </w:r>
      <w:r w:rsidR="00A773C2">
        <w:rPr>
          <w:rFonts w:eastAsiaTheme="minorHAnsi" w:cs="Times New Roman"/>
          <w:szCs w:val="24"/>
          <w:lang w:val="en-US" w:eastAsia="en-US"/>
        </w:rPr>
        <w:t>s</w:t>
      </w:r>
      <w:r w:rsidR="00C0383B">
        <w:rPr>
          <w:rFonts w:eastAsiaTheme="minorHAnsi" w:cs="Times New Roman"/>
          <w:szCs w:val="24"/>
          <w:lang w:val="en-US" w:eastAsia="en-US"/>
        </w:rPr>
        <w:t xml:space="preserve"> I come to hospital </w:t>
      </w:r>
      <w:r w:rsidR="00AF5A34">
        <w:rPr>
          <w:rFonts w:eastAsiaTheme="minorHAnsi" w:cs="Times New Roman"/>
          <w:szCs w:val="24"/>
          <w:lang w:val="en-US" w:eastAsia="en-US"/>
        </w:rPr>
        <w:t xml:space="preserve">because </w:t>
      </w:r>
      <w:r w:rsidR="00C0383B">
        <w:rPr>
          <w:rFonts w:eastAsiaTheme="minorHAnsi" w:cs="Times New Roman"/>
          <w:szCs w:val="24"/>
          <w:lang w:val="en-US" w:eastAsia="en-US"/>
        </w:rPr>
        <w:t xml:space="preserve">I have lot of money </w:t>
      </w:r>
      <w:r w:rsidR="00AF5A34">
        <w:rPr>
          <w:rFonts w:eastAsiaTheme="minorHAnsi" w:cs="Times New Roman"/>
          <w:szCs w:val="24"/>
          <w:lang w:val="en-US" w:eastAsia="en-US"/>
        </w:rPr>
        <w:t>they have beautiful nurses to chat with</w:t>
      </w:r>
      <w:r w:rsidR="00C0383B">
        <w:rPr>
          <w:rFonts w:eastAsiaTheme="minorHAnsi" w:cs="Times New Roman"/>
          <w:szCs w:val="24"/>
          <w:lang w:val="en-US" w:eastAsia="en-US"/>
        </w:rPr>
        <w:t>”</w:t>
      </w:r>
      <w:r w:rsidR="00A773C2">
        <w:rPr>
          <w:rFonts w:eastAsiaTheme="minorHAnsi" w:cs="Times New Roman"/>
          <w:szCs w:val="24"/>
          <w:lang w:val="en-US" w:eastAsia="en-US"/>
        </w:rPr>
        <w:t xml:space="preserve"> (writing sarcasm in English to make </w:t>
      </w:r>
      <w:r w:rsidR="00C3171E">
        <w:rPr>
          <w:rFonts w:eastAsiaTheme="minorHAnsi" w:cs="Times New Roman"/>
          <w:szCs w:val="24"/>
          <w:lang w:val="en-US" w:eastAsia="en-US"/>
        </w:rPr>
        <w:t xml:space="preserve">sure </w:t>
      </w:r>
      <w:r w:rsidR="00A773C2">
        <w:rPr>
          <w:rFonts w:eastAsiaTheme="minorHAnsi" w:cs="Times New Roman"/>
          <w:szCs w:val="24"/>
          <w:lang w:val="en-US" w:eastAsia="en-US"/>
        </w:rPr>
        <w:t>more reader</w:t>
      </w:r>
      <w:r w:rsidR="00C3171E">
        <w:rPr>
          <w:rFonts w:eastAsiaTheme="minorHAnsi" w:cs="Times New Roman"/>
          <w:szCs w:val="24"/>
          <w:lang w:val="en-US" w:eastAsia="en-US"/>
        </w:rPr>
        <w:t>s</w:t>
      </w:r>
      <w:r w:rsidR="00A773C2">
        <w:rPr>
          <w:rFonts w:eastAsiaTheme="minorHAnsi" w:cs="Times New Roman"/>
          <w:szCs w:val="24"/>
          <w:lang w:val="en-US" w:eastAsia="en-US"/>
        </w:rPr>
        <w:t xml:space="preserve"> understand the impact of choice of evaluation metrics)</w:t>
      </w:r>
      <w:r w:rsidR="00C0383B">
        <w:rPr>
          <w:rFonts w:eastAsiaTheme="minorHAnsi" w:cs="Times New Roman"/>
          <w:szCs w:val="24"/>
          <w:lang w:val="en-US" w:eastAsia="en-US"/>
        </w:rPr>
        <w:t xml:space="preserve">. Healthcare domain, hospital administrators may be taking any sarcasm seriously and they do not want any sarcasm to be misclassified and they are </w:t>
      </w:r>
      <w:r w:rsidR="00A773C2">
        <w:rPr>
          <w:rFonts w:eastAsiaTheme="minorHAnsi" w:cs="Times New Roman"/>
          <w:szCs w:val="24"/>
          <w:lang w:val="en-US" w:eastAsia="en-US"/>
        </w:rPr>
        <w:t>ready for more</w:t>
      </w:r>
      <w:r w:rsidR="00C3171E">
        <w:rPr>
          <w:rFonts w:eastAsiaTheme="minorHAnsi" w:cs="Times New Roman"/>
          <w:szCs w:val="24"/>
          <w:lang w:val="en-US" w:eastAsia="en-US"/>
        </w:rPr>
        <w:t xml:space="preserve"> </w:t>
      </w:r>
      <w:r w:rsidR="00A773C2">
        <w:rPr>
          <w:rFonts w:eastAsiaTheme="minorHAnsi" w:cs="Times New Roman"/>
          <w:szCs w:val="24"/>
          <w:lang w:val="en-US" w:eastAsia="en-US"/>
        </w:rPr>
        <w:t>False</w:t>
      </w:r>
      <w:r w:rsidR="00C3171E">
        <w:rPr>
          <w:rFonts w:eastAsiaTheme="minorHAnsi" w:cs="Times New Roman"/>
          <w:szCs w:val="24"/>
          <w:lang w:val="en-US" w:eastAsia="en-US"/>
        </w:rPr>
        <w:t>-</w:t>
      </w:r>
      <w:r w:rsidR="00A773C2">
        <w:rPr>
          <w:rFonts w:eastAsiaTheme="minorHAnsi" w:cs="Times New Roman"/>
          <w:szCs w:val="24"/>
          <w:lang w:val="en-US" w:eastAsia="en-US"/>
        </w:rPr>
        <w:t xml:space="preserve">True. To illustrate the choice of metrics, </w:t>
      </w:r>
      <w:proofErr w:type="spellStart"/>
      <w:r w:rsidR="00A773C2">
        <w:rPr>
          <w:rFonts w:eastAsiaTheme="minorHAnsi" w:cs="Times New Roman"/>
          <w:szCs w:val="24"/>
          <w:lang w:val="en-US" w:eastAsia="en-US"/>
        </w:rPr>
        <w:t>lets</w:t>
      </w:r>
      <w:proofErr w:type="spellEnd"/>
      <w:r w:rsidR="00A773C2">
        <w:rPr>
          <w:rFonts w:eastAsiaTheme="minorHAnsi" w:cs="Times New Roman"/>
          <w:szCs w:val="24"/>
          <w:lang w:val="en-US" w:eastAsia="en-US"/>
        </w:rPr>
        <w:t xml:space="preserve"> assume there are 1000 sentences in the dataset,</w:t>
      </w:r>
      <w:r w:rsidR="00C3171E">
        <w:rPr>
          <w:rFonts w:eastAsiaTheme="minorHAnsi" w:cs="Times New Roman"/>
          <w:szCs w:val="24"/>
          <w:lang w:val="en-US" w:eastAsia="en-US"/>
        </w:rPr>
        <w:t xml:space="preserve"> </w:t>
      </w:r>
      <w:r w:rsidR="00A773C2">
        <w:rPr>
          <w:rFonts w:eastAsiaTheme="minorHAnsi" w:cs="Times New Roman"/>
          <w:szCs w:val="24"/>
          <w:lang w:val="en-US" w:eastAsia="en-US"/>
        </w:rPr>
        <w:t>1</w:t>
      </w:r>
      <w:r w:rsidR="006952EA">
        <w:rPr>
          <w:rFonts w:eastAsiaTheme="minorHAnsi" w:cs="Times New Roman"/>
          <w:szCs w:val="24"/>
          <w:lang w:val="en-US" w:eastAsia="en-US"/>
        </w:rPr>
        <w:t>50</w:t>
      </w:r>
      <w:r w:rsidR="00A773C2">
        <w:rPr>
          <w:rFonts w:eastAsiaTheme="minorHAnsi" w:cs="Times New Roman"/>
          <w:szCs w:val="24"/>
          <w:lang w:val="en-US" w:eastAsia="en-US"/>
        </w:rPr>
        <w:t xml:space="preserve"> are sarcasm and 8</w:t>
      </w:r>
      <w:r w:rsidR="006952EA">
        <w:rPr>
          <w:rFonts w:eastAsiaTheme="minorHAnsi" w:cs="Times New Roman"/>
          <w:szCs w:val="24"/>
          <w:lang w:val="en-US" w:eastAsia="en-US"/>
        </w:rPr>
        <w:t>50</w:t>
      </w:r>
      <w:r w:rsidR="00A773C2">
        <w:rPr>
          <w:rFonts w:eastAsiaTheme="minorHAnsi" w:cs="Times New Roman"/>
          <w:szCs w:val="24"/>
          <w:lang w:val="en-US" w:eastAsia="en-US"/>
        </w:rPr>
        <w:t xml:space="preserve"> are normal sentences. </w:t>
      </w:r>
      <w:proofErr w:type="gramStart"/>
      <w:r w:rsidR="006952EA">
        <w:rPr>
          <w:rFonts w:eastAsiaTheme="minorHAnsi" w:cs="Times New Roman"/>
          <w:szCs w:val="24"/>
          <w:lang w:val="en-US" w:eastAsia="en-US"/>
        </w:rPr>
        <w:t>Let’s</w:t>
      </w:r>
      <w:proofErr w:type="gramEnd"/>
      <w:r w:rsidR="006952EA">
        <w:rPr>
          <w:rFonts w:eastAsiaTheme="minorHAnsi" w:cs="Times New Roman"/>
          <w:szCs w:val="24"/>
          <w:lang w:val="en-US" w:eastAsia="en-US"/>
        </w:rPr>
        <w:t xml:space="preserve"> say </w:t>
      </w:r>
      <w:r w:rsidR="00A773C2">
        <w:rPr>
          <w:rFonts w:eastAsiaTheme="minorHAnsi" w:cs="Times New Roman"/>
          <w:szCs w:val="24"/>
          <w:lang w:val="en-US" w:eastAsia="en-US"/>
        </w:rPr>
        <w:t>Model1 predicts</w:t>
      </w:r>
      <w:r w:rsidR="006952EA">
        <w:rPr>
          <w:rFonts w:eastAsiaTheme="minorHAnsi" w:cs="Times New Roman"/>
          <w:szCs w:val="24"/>
          <w:lang w:val="en-US" w:eastAsia="en-US"/>
        </w:rPr>
        <w:t xml:space="preserve"> 110 are sarcasm and 890 normal and Model2 predicts 140 sarcasm and 860 normal </w:t>
      </w:r>
      <w:r w:rsidR="006952EA">
        <w:rPr>
          <w:rFonts w:eastAsiaTheme="minorHAnsi" w:cs="Times New Roman"/>
          <w:szCs w:val="24"/>
          <w:lang w:val="en-US" w:eastAsia="en-US"/>
        </w:rPr>
        <w:lastRenderedPageBreak/>
        <w:t xml:space="preserve">sentences. Accuracy of both the models is 90%. If we select Recall and F1 </w:t>
      </w:r>
      <w:proofErr w:type="gramStart"/>
      <w:r w:rsidR="006952EA">
        <w:rPr>
          <w:rFonts w:eastAsiaTheme="minorHAnsi" w:cs="Times New Roman"/>
          <w:szCs w:val="24"/>
          <w:lang w:val="en-US" w:eastAsia="en-US"/>
        </w:rPr>
        <w:t>score</w:t>
      </w:r>
      <w:proofErr w:type="gramEnd"/>
      <w:r w:rsidR="006952EA">
        <w:rPr>
          <w:rFonts w:eastAsiaTheme="minorHAnsi" w:cs="Times New Roman"/>
          <w:szCs w:val="24"/>
          <w:lang w:val="en-US" w:eastAsia="en-US"/>
        </w:rPr>
        <w:t xml:space="preserve"> then Model1 is better. If we select </w:t>
      </w:r>
      <w:proofErr w:type="gramStart"/>
      <w:r w:rsidR="006952EA">
        <w:rPr>
          <w:rFonts w:eastAsiaTheme="minorHAnsi" w:cs="Times New Roman"/>
          <w:szCs w:val="24"/>
          <w:lang w:val="en-US" w:eastAsia="en-US"/>
        </w:rPr>
        <w:t>precision</w:t>
      </w:r>
      <w:proofErr w:type="gramEnd"/>
      <w:r w:rsidR="006952EA">
        <w:rPr>
          <w:rFonts w:eastAsiaTheme="minorHAnsi" w:cs="Times New Roman"/>
          <w:szCs w:val="24"/>
          <w:lang w:val="en-US" w:eastAsia="en-US"/>
        </w:rPr>
        <w:t xml:space="preserve"> then Model2 is better. If we need to detect sarcasm in comment box of YouTube channel of some political </w:t>
      </w:r>
      <w:proofErr w:type="gramStart"/>
      <w:r w:rsidR="006952EA">
        <w:rPr>
          <w:rFonts w:eastAsiaTheme="minorHAnsi" w:cs="Times New Roman"/>
          <w:szCs w:val="24"/>
          <w:lang w:val="en-US" w:eastAsia="en-US"/>
        </w:rPr>
        <w:t>party</w:t>
      </w:r>
      <w:proofErr w:type="gramEnd"/>
      <w:r w:rsidR="006952EA">
        <w:rPr>
          <w:rFonts w:eastAsiaTheme="minorHAnsi" w:cs="Times New Roman"/>
          <w:szCs w:val="24"/>
          <w:lang w:val="en-US" w:eastAsia="en-US"/>
        </w:rPr>
        <w:t xml:space="preserve"> then we can go for Model1 which is giving recall of 73%. If we are dealing with some more serious product or service like healthcare, </w:t>
      </w:r>
      <w:r w:rsidR="00B411BA">
        <w:rPr>
          <w:rFonts w:eastAsiaTheme="minorHAnsi" w:cs="Times New Roman"/>
          <w:szCs w:val="24"/>
          <w:lang w:val="en-US" w:eastAsia="en-US"/>
        </w:rPr>
        <w:t>airlines</w:t>
      </w:r>
      <w:r w:rsidR="006952EA">
        <w:rPr>
          <w:rFonts w:eastAsiaTheme="minorHAnsi" w:cs="Times New Roman"/>
          <w:szCs w:val="24"/>
          <w:lang w:val="en-US" w:eastAsia="en-US"/>
        </w:rPr>
        <w:t xml:space="preserve"> service then we can go for Model2 which is giving </w:t>
      </w:r>
      <w:r w:rsidR="00B411BA">
        <w:rPr>
          <w:rFonts w:eastAsiaTheme="minorHAnsi" w:cs="Times New Roman"/>
          <w:szCs w:val="24"/>
          <w:lang w:val="en-US" w:eastAsia="en-US"/>
        </w:rPr>
        <w:t>Precision score of 63%.</w:t>
      </w:r>
    </w:p>
    <w:p w14:paraId="4FDEF198" w14:textId="77777777" w:rsidR="00B411BA" w:rsidRDefault="00A773C2" w:rsidP="00B411BA">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0F3A384E" wp14:editId="498A8585">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1972310"/>
                    </a:xfrm>
                    <a:prstGeom prst="rect">
                      <a:avLst/>
                    </a:prstGeom>
                  </pic:spPr>
                </pic:pic>
              </a:graphicData>
            </a:graphic>
          </wp:inline>
        </w:drawing>
      </w:r>
    </w:p>
    <w:p w14:paraId="0A3C797D" w14:textId="03891902" w:rsidR="00A773C2" w:rsidRPr="0030349B" w:rsidRDefault="00B411BA" w:rsidP="00B411BA">
      <w:pPr>
        <w:pStyle w:val="Caption"/>
        <w:rPr>
          <w:rFonts w:eastAsiaTheme="minorHAnsi" w:cs="Times New Roman"/>
          <w:szCs w:val="24"/>
          <w:lang w:val="en-US" w:eastAsia="en-US"/>
        </w:rPr>
      </w:pPr>
      <w:bookmarkStart w:id="71" w:name="_Toc44527075"/>
      <w:bookmarkStart w:id="72" w:name="_Toc48136479"/>
      <w:r>
        <w:t xml:space="preserve">Figure </w:t>
      </w:r>
      <w:r w:rsidR="00DE1FD7">
        <w:fldChar w:fldCharType="begin"/>
      </w:r>
      <w:r w:rsidR="00DE1FD7">
        <w:instrText xml:space="preserve"> SEQ Figure \* ARABIC </w:instrText>
      </w:r>
      <w:r w:rsidR="00DE1FD7">
        <w:fldChar w:fldCharType="separate"/>
      </w:r>
      <w:r w:rsidR="00BC2FDF">
        <w:rPr>
          <w:noProof/>
        </w:rPr>
        <w:t>8</w:t>
      </w:r>
      <w:r w:rsidR="00DE1FD7">
        <w:rPr>
          <w:noProof/>
        </w:rPr>
        <w:fldChar w:fldCharType="end"/>
      </w:r>
      <w:r>
        <w:rPr>
          <w:lang w:val="en-US"/>
        </w:rPr>
        <w:t>: Model Selection based on Evaluation Metrics</w:t>
      </w:r>
      <w:bookmarkEnd w:id="71"/>
      <w:bookmarkEnd w:id="72"/>
    </w:p>
    <w:p w14:paraId="069D65EE" w14:textId="77777777" w:rsidR="00E554A6" w:rsidRDefault="00E554A6" w:rsidP="00C83227">
      <w:pPr>
        <w:pStyle w:val="ListParagraph"/>
        <w:spacing w:line="360" w:lineRule="auto"/>
        <w:rPr>
          <w:szCs w:val="24"/>
        </w:rPr>
      </w:pPr>
    </w:p>
    <w:p w14:paraId="5F5C1215" w14:textId="65874012" w:rsidR="00577D24" w:rsidRPr="00E95514" w:rsidRDefault="00E95514" w:rsidP="00E95514">
      <w:pPr>
        <w:rPr>
          <w:b/>
          <w:bCs/>
          <w:color w:val="0070C0"/>
          <w:sz w:val="28"/>
          <w:szCs w:val="22"/>
        </w:rPr>
      </w:pPr>
      <w:r>
        <w:rPr>
          <w:b/>
          <w:bCs/>
          <w:color w:val="0070C0"/>
          <w:sz w:val="28"/>
          <w:szCs w:val="22"/>
        </w:rPr>
        <w:t xml:space="preserve">8. </w:t>
      </w:r>
      <w:r w:rsidR="00577D24" w:rsidRPr="00E95514">
        <w:rPr>
          <w:b/>
          <w:bCs/>
          <w:color w:val="0070C0"/>
          <w:sz w:val="28"/>
          <w:szCs w:val="22"/>
        </w:rPr>
        <w:t>Expected Outcomes</w:t>
      </w:r>
    </w:p>
    <w:p w14:paraId="6A2E996D" w14:textId="27612CBC" w:rsidR="00577D24" w:rsidRDefault="001A3C47" w:rsidP="00941043">
      <w:pPr>
        <w:pStyle w:val="ListParagraph"/>
        <w:numPr>
          <w:ilvl w:val="0"/>
          <w:numId w:val="19"/>
        </w:numPr>
        <w:spacing w:line="360" w:lineRule="auto"/>
        <w:rPr>
          <w:szCs w:val="24"/>
        </w:rPr>
      </w:pPr>
      <w:r>
        <w:rPr>
          <w:szCs w:val="24"/>
        </w:rPr>
        <w:t>Tagged dataset of 2000 sentences</w:t>
      </w:r>
    </w:p>
    <w:p w14:paraId="55FDF732" w14:textId="23D5532D" w:rsidR="001A3C47" w:rsidRDefault="001A3C47" w:rsidP="00941043">
      <w:pPr>
        <w:pStyle w:val="ListParagraph"/>
        <w:numPr>
          <w:ilvl w:val="0"/>
          <w:numId w:val="19"/>
        </w:numPr>
        <w:spacing w:line="360" w:lineRule="auto"/>
        <w:rPr>
          <w:szCs w:val="24"/>
        </w:rPr>
      </w:pPr>
      <w:r>
        <w:rPr>
          <w:szCs w:val="24"/>
        </w:rPr>
        <w:t>A system to detect the sarcasm.</w:t>
      </w:r>
    </w:p>
    <w:p w14:paraId="49E4B632" w14:textId="4E835A75" w:rsidR="001A3C47" w:rsidRDefault="001A3C47" w:rsidP="00941043">
      <w:pPr>
        <w:pStyle w:val="ListParagraph"/>
        <w:numPr>
          <w:ilvl w:val="0"/>
          <w:numId w:val="19"/>
        </w:numPr>
        <w:spacing w:line="360" w:lineRule="auto"/>
        <w:rPr>
          <w:szCs w:val="24"/>
        </w:rPr>
      </w:pPr>
      <w:r>
        <w:rPr>
          <w:szCs w:val="24"/>
        </w:rPr>
        <w:t>Best practices for feature creation in Hinglish language NLP work</w:t>
      </w:r>
    </w:p>
    <w:p w14:paraId="18C0D6B9" w14:textId="77777777" w:rsidR="00577D24" w:rsidRDefault="00577D24" w:rsidP="00C83227">
      <w:pPr>
        <w:pStyle w:val="ListParagraph"/>
        <w:spacing w:line="360" w:lineRule="auto"/>
        <w:rPr>
          <w:szCs w:val="24"/>
        </w:rPr>
      </w:pPr>
    </w:p>
    <w:p w14:paraId="38FA2ECE" w14:textId="4C9D24C6" w:rsidR="00577D24" w:rsidRPr="00E95514" w:rsidRDefault="00E95514" w:rsidP="00E95514">
      <w:pPr>
        <w:rPr>
          <w:b/>
          <w:bCs/>
          <w:color w:val="0070C0"/>
          <w:sz w:val="28"/>
          <w:szCs w:val="22"/>
        </w:rPr>
      </w:pPr>
      <w:r>
        <w:rPr>
          <w:b/>
          <w:bCs/>
          <w:color w:val="0070C0"/>
          <w:sz w:val="28"/>
          <w:szCs w:val="22"/>
        </w:rPr>
        <w:t xml:space="preserve">9. </w:t>
      </w:r>
      <w:r w:rsidR="00577D24" w:rsidRPr="00E95514">
        <w:rPr>
          <w:b/>
          <w:bCs/>
          <w:color w:val="0070C0"/>
          <w:sz w:val="28"/>
          <w:szCs w:val="22"/>
        </w:rPr>
        <w:t>Requirements / resources</w:t>
      </w:r>
    </w:p>
    <w:p w14:paraId="5B112241" w14:textId="60410CD0" w:rsidR="00236E49" w:rsidRDefault="00236E49" w:rsidP="003C53BC">
      <w:r>
        <w:t>Hardware</w:t>
      </w:r>
    </w:p>
    <w:p w14:paraId="3A957495" w14:textId="603069AD" w:rsidR="00236E49" w:rsidRDefault="00236E49" w:rsidP="00941043">
      <w:pPr>
        <w:pStyle w:val="ListParagraph"/>
        <w:numPr>
          <w:ilvl w:val="0"/>
          <w:numId w:val="14"/>
        </w:numPr>
      </w:pPr>
      <w:r>
        <w:t>Laptop (already have)</w:t>
      </w:r>
    </w:p>
    <w:p w14:paraId="58DE04A8" w14:textId="77777777" w:rsidR="00236E49" w:rsidRDefault="00236E49" w:rsidP="003C53BC"/>
    <w:p w14:paraId="55B15BC4" w14:textId="296DD543" w:rsidR="00236E49" w:rsidRDefault="00236E49" w:rsidP="003C53BC">
      <w:r>
        <w:t>Software/Packages</w:t>
      </w:r>
    </w:p>
    <w:p w14:paraId="7930E640" w14:textId="5B0E9FE8" w:rsidR="00BE694D" w:rsidRDefault="00F07866" w:rsidP="00941043">
      <w:pPr>
        <w:pStyle w:val="ListParagraph"/>
        <w:numPr>
          <w:ilvl w:val="0"/>
          <w:numId w:val="13"/>
        </w:numPr>
        <w:spacing w:line="360" w:lineRule="auto"/>
      </w:pPr>
      <w:r>
        <w:t xml:space="preserve">Multilingual </w:t>
      </w:r>
      <w:r w:rsidR="00BE694D">
        <w:t>BERT</w:t>
      </w:r>
    </w:p>
    <w:p w14:paraId="61EAA317" w14:textId="1B213293" w:rsidR="00236E49" w:rsidRDefault="00236E49" w:rsidP="00941043">
      <w:pPr>
        <w:pStyle w:val="ListParagraph"/>
        <w:numPr>
          <w:ilvl w:val="0"/>
          <w:numId w:val="13"/>
        </w:numPr>
        <w:spacing w:line="360" w:lineRule="auto"/>
      </w:pPr>
      <w:r>
        <w:t xml:space="preserve">Google </w:t>
      </w:r>
      <w:proofErr w:type="spellStart"/>
      <w:r>
        <w:t>Colab</w:t>
      </w:r>
      <w:proofErr w:type="spellEnd"/>
      <w:r w:rsidR="00BE694D">
        <w:t xml:space="preserve"> (available)</w:t>
      </w:r>
    </w:p>
    <w:p w14:paraId="150F58DF" w14:textId="156C1C08" w:rsidR="00236E49" w:rsidRDefault="00236E49" w:rsidP="00941043">
      <w:pPr>
        <w:pStyle w:val="ListParagraph"/>
        <w:numPr>
          <w:ilvl w:val="0"/>
          <w:numId w:val="13"/>
        </w:numPr>
        <w:spacing w:line="360" w:lineRule="auto"/>
      </w:pPr>
      <w:r>
        <w:t>NLT</w:t>
      </w:r>
      <w:r w:rsidR="00BE694D">
        <w:t>K (available)</w:t>
      </w:r>
    </w:p>
    <w:p w14:paraId="037DC3DD" w14:textId="7A2666B4" w:rsidR="00E02293" w:rsidRDefault="00236E49" w:rsidP="00941043">
      <w:pPr>
        <w:pStyle w:val="ListParagraph"/>
        <w:numPr>
          <w:ilvl w:val="0"/>
          <w:numId w:val="13"/>
        </w:numPr>
        <w:spacing w:line="360" w:lineRule="auto"/>
      </w:pPr>
      <w:r>
        <w:t>scikit-learn.org</w:t>
      </w:r>
      <w:r w:rsidR="00BE694D">
        <w:t xml:space="preserve"> (available)</w:t>
      </w:r>
    </w:p>
    <w:p w14:paraId="2E3EFC5B" w14:textId="6BD7779B" w:rsidR="00133975" w:rsidRDefault="00133975" w:rsidP="00941043">
      <w:pPr>
        <w:pStyle w:val="ListParagraph"/>
        <w:numPr>
          <w:ilvl w:val="0"/>
          <w:numId w:val="13"/>
        </w:numPr>
        <w:spacing w:line="360" w:lineRule="auto"/>
      </w:pPr>
      <w:r>
        <w:t>seaborn (available)</w:t>
      </w:r>
    </w:p>
    <w:p w14:paraId="44146CAB" w14:textId="002DB1EA" w:rsidR="001A3C47" w:rsidRDefault="001A3C47" w:rsidP="00941043">
      <w:pPr>
        <w:pStyle w:val="ListParagraph"/>
        <w:numPr>
          <w:ilvl w:val="0"/>
          <w:numId w:val="13"/>
        </w:numPr>
        <w:spacing w:line="360" w:lineRule="auto"/>
      </w:pPr>
      <w:r>
        <w:t>matplotlib (available)</w:t>
      </w:r>
    </w:p>
    <w:p w14:paraId="42CB5C0B" w14:textId="77777777" w:rsidR="00BE694D" w:rsidRDefault="00BE694D" w:rsidP="00941043">
      <w:pPr>
        <w:pStyle w:val="ListParagraph"/>
        <w:numPr>
          <w:ilvl w:val="0"/>
          <w:numId w:val="13"/>
        </w:numPr>
        <w:spacing w:line="360" w:lineRule="auto"/>
      </w:pPr>
      <w:r>
        <w:t>Google Sheet (for creating dataset)</w:t>
      </w:r>
    </w:p>
    <w:p w14:paraId="0E96EBD7" w14:textId="77777777" w:rsidR="00BE694D" w:rsidRDefault="00BE694D" w:rsidP="00941043">
      <w:pPr>
        <w:pStyle w:val="ListParagraph"/>
        <w:numPr>
          <w:ilvl w:val="0"/>
          <w:numId w:val="13"/>
        </w:numPr>
        <w:spacing w:line="360" w:lineRule="auto"/>
      </w:pPr>
      <w:r>
        <w:t>Microsoft Word (available)</w:t>
      </w:r>
    </w:p>
    <w:p w14:paraId="44491585" w14:textId="20594B6F" w:rsidR="00BE694D" w:rsidRDefault="00BE694D" w:rsidP="00941043">
      <w:pPr>
        <w:pStyle w:val="ListParagraph"/>
        <w:numPr>
          <w:ilvl w:val="0"/>
          <w:numId w:val="13"/>
        </w:numPr>
        <w:spacing w:line="360" w:lineRule="auto"/>
      </w:pPr>
      <w:r>
        <w:t>Mendeley (available)</w:t>
      </w:r>
    </w:p>
    <w:p w14:paraId="1CAF91F5" w14:textId="379E5AC0" w:rsidR="00F07866" w:rsidRDefault="00F07866" w:rsidP="00941043">
      <w:pPr>
        <w:pStyle w:val="ListParagraph"/>
        <w:numPr>
          <w:ilvl w:val="0"/>
          <w:numId w:val="13"/>
        </w:numPr>
        <w:spacing w:line="360" w:lineRule="auto"/>
      </w:pPr>
      <w:r>
        <w:t xml:space="preserve">Hindi </w:t>
      </w:r>
      <w:proofErr w:type="spellStart"/>
      <w:r>
        <w:t>SentiWordnet</w:t>
      </w:r>
      <w:proofErr w:type="spellEnd"/>
    </w:p>
    <w:p w14:paraId="418BB9CA" w14:textId="28A15A0A" w:rsidR="00F07866" w:rsidRDefault="00F07866" w:rsidP="00941043">
      <w:pPr>
        <w:pStyle w:val="ListParagraph"/>
        <w:numPr>
          <w:ilvl w:val="0"/>
          <w:numId w:val="13"/>
        </w:numPr>
        <w:spacing w:line="360" w:lineRule="auto"/>
      </w:pPr>
      <w:r>
        <w:lastRenderedPageBreak/>
        <w:t>Indic Translation</w:t>
      </w:r>
    </w:p>
    <w:p w14:paraId="5107FEA9" w14:textId="77777777" w:rsidR="00DE1FD7" w:rsidRPr="00577D24" w:rsidRDefault="00DE1FD7" w:rsidP="00DE1FD7">
      <w:pPr>
        <w:spacing w:line="360" w:lineRule="auto"/>
      </w:pPr>
    </w:p>
    <w:p w14:paraId="38750343" w14:textId="788A0564" w:rsidR="0048232F" w:rsidRPr="00DE1FD7" w:rsidRDefault="00DE1FD7" w:rsidP="00DE1FD7">
      <w:pPr>
        <w:rPr>
          <w:b/>
          <w:bCs/>
          <w:color w:val="0070C0"/>
          <w:sz w:val="28"/>
          <w:szCs w:val="22"/>
        </w:rPr>
      </w:pPr>
      <w:r>
        <w:rPr>
          <w:b/>
          <w:bCs/>
          <w:color w:val="0070C0"/>
          <w:sz w:val="28"/>
          <w:szCs w:val="22"/>
        </w:rPr>
        <w:t xml:space="preserve">10. </w:t>
      </w:r>
      <w:r w:rsidR="0048232F" w:rsidRPr="00DE1FD7">
        <w:rPr>
          <w:b/>
          <w:bCs/>
          <w:color w:val="0070C0"/>
          <w:sz w:val="28"/>
          <w:szCs w:val="22"/>
        </w:rPr>
        <w:t>Research Plan</w:t>
      </w:r>
    </w:p>
    <w:p w14:paraId="3B8D9949" w14:textId="5E38DBFC" w:rsidR="000D5CD4" w:rsidRPr="00FD0ED5" w:rsidRDefault="00FD0ED5" w:rsidP="00FD0ED5">
      <w:pPr>
        <w:rPr>
          <w:b/>
          <w:bCs/>
          <w:color w:val="0070C0"/>
        </w:rPr>
      </w:pPr>
      <w:r>
        <w:rPr>
          <w:b/>
          <w:bCs/>
          <w:color w:val="0070C0"/>
        </w:rPr>
        <w:t xml:space="preserve">10.1 </w:t>
      </w:r>
      <w:r w:rsidR="000D5CD4"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0D5CD4" w14:paraId="2A4E1F57" w14:textId="77777777" w:rsidTr="00D36F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FCA5825" w14:textId="6D174125" w:rsidR="000D5CD4" w:rsidRDefault="000D5CD4" w:rsidP="000D5CD4">
            <w:r>
              <w:t>Risk #</w:t>
            </w:r>
          </w:p>
        </w:tc>
        <w:tc>
          <w:tcPr>
            <w:tcW w:w="8357" w:type="dxa"/>
          </w:tcPr>
          <w:p w14:paraId="30A44DEC" w14:textId="59E033C4" w:rsidR="000D5CD4" w:rsidRDefault="000D5CD4" w:rsidP="000D5CD4">
            <w:pPr>
              <w:cnfStyle w:val="100000000000" w:firstRow="1" w:lastRow="0" w:firstColumn="0" w:lastColumn="0" w:oddVBand="0" w:evenVBand="0" w:oddHBand="0" w:evenHBand="0" w:firstRowFirstColumn="0" w:firstRowLastColumn="0" w:lastRowFirstColumn="0" w:lastRowLastColumn="0"/>
            </w:pPr>
            <w:r>
              <w:t>Risk Name &amp; Response Plan</w:t>
            </w:r>
          </w:p>
        </w:tc>
      </w:tr>
      <w:tr w:rsidR="000D5CD4" w14:paraId="363FF7D6" w14:textId="77777777" w:rsidTr="00D36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21526D2" w14:textId="142ACF33" w:rsidR="000D5CD4" w:rsidRDefault="000D5CD4" w:rsidP="000D5CD4">
            <w:r>
              <w:t>1</w:t>
            </w:r>
          </w:p>
        </w:tc>
        <w:tc>
          <w:tcPr>
            <w:tcW w:w="8357" w:type="dxa"/>
          </w:tcPr>
          <w:p w14:paraId="092EDA58" w14:textId="77777777" w:rsidR="000D5CD4" w:rsidRDefault="000D5CD4" w:rsidP="000D5CD4">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507F1470" w14:textId="7E7D48A2" w:rsidR="000D5CD4" w:rsidRDefault="000D5CD4" w:rsidP="00D36FE0">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If we are not able to find or build a suitable solution for translation then we will proceed</w:t>
            </w:r>
            <w:r w:rsidR="00D36FE0">
              <w:t xml:space="preserve"> without</w:t>
            </w:r>
            <w:r>
              <w:t xml:space="preserve"> transliteration</w:t>
            </w:r>
            <w:r w:rsidR="00D36FE0">
              <w:t xml:space="preserve"> or perform manual transliteration. </w:t>
            </w:r>
          </w:p>
        </w:tc>
      </w:tr>
      <w:tr w:rsidR="000D5CD4" w14:paraId="55FD543D" w14:textId="77777777" w:rsidTr="00D36FE0">
        <w:tc>
          <w:tcPr>
            <w:cnfStyle w:val="001000000000" w:firstRow="0" w:lastRow="0" w:firstColumn="1" w:lastColumn="0" w:oddVBand="0" w:evenVBand="0" w:oddHBand="0" w:evenHBand="0" w:firstRowFirstColumn="0" w:firstRowLastColumn="0" w:lastRowFirstColumn="0" w:lastRowLastColumn="0"/>
            <w:tcW w:w="704" w:type="dxa"/>
          </w:tcPr>
          <w:p w14:paraId="3E647988" w14:textId="729590C2" w:rsidR="000D5CD4" w:rsidRDefault="000D5CD4" w:rsidP="000D5CD4">
            <w:r>
              <w:t>2</w:t>
            </w:r>
          </w:p>
        </w:tc>
        <w:tc>
          <w:tcPr>
            <w:tcW w:w="8357" w:type="dxa"/>
          </w:tcPr>
          <w:p w14:paraId="3A5DD4C8" w14:textId="0892E589" w:rsidR="000D5CD4" w:rsidRPr="00D36FE0" w:rsidRDefault="00D36FE0" w:rsidP="000D5CD4">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F972F46" w14:textId="4AD5AB32" w:rsidR="00D36FE0" w:rsidRPr="000D5CD4" w:rsidRDefault="00D36FE0"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D36FE0" w14:paraId="00CD4A53" w14:textId="77777777" w:rsidTr="00D36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9C0B88B" w14:textId="067C7A69" w:rsidR="00D36FE0" w:rsidRDefault="00D36FE0" w:rsidP="000D5CD4">
            <w:r>
              <w:t>3</w:t>
            </w:r>
          </w:p>
        </w:tc>
        <w:tc>
          <w:tcPr>
            <w:tcW w:w="8357" w:type="dxa"/>
          </w:tcPr>
          <w:p w14:paraId="7B1CB562" w14:textId="77777777" w:rsidR="00D36FE0" w:rsidRDefault="00D36FE0" w:rsidP="000D5CD4">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w:t>
            </w:r>
            <w:r w:rsidR="00A778E4" w:rsidRPr="00A778E4">
              <w:t xml:space="preserve"> and we may not able to write context of all then sentences</w:t>
            </w:r>
          </w:p>
          <w:p w14:paraId="517496E2" w14:textId="34E4BBAC" w:rsidR="00A778E4" w:rsidRDefault="00A778E4" w:rsidP="000D5CD4">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A778E4" w14:paraId="09D8033E" w14:textId="77777777" w:rsidTr="00D36FE0">
        <w:tc>
          <w:tcPr>
            <w:cnfStyle w:val="001000000000" w:firstRow="0" w:lastRow="0" w:firstColumn="1" w:lastColumn="0" w:oddVBand="0" w:evenVBand="0" w:oddHBand="0" w:evenHBand="0" w:firstRowFirstColumn="0" w:firstRowLastColumn="0" w:lastRowFirstColumn="0" w:lastRowLastColumn="0"/>
            <w:tcW w:w="704" w:type="dxa"/>
          </w:tcPr>
          <w:p w14:paraId="500745F5" w14:textId="3F011C0B" w:rsidR="00A778E4" w:rsidRDefault="00A778E4" w:rsidP="000D5CD4">
            <w:r>
              <w:t>4</w:t>
            </w:r>
          </w:p>
        </w:tc>
        <w:tc>
          <w:tcPr>
            <w:tcW w:w="8357" w:type="dxa"/>
          </w:tcPr>
          <w:p w14:paraId="5149A454" w14:textId="013932D0" w:rsidR="00A778E4" w:rsidRDefault="00A778E4"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4213BA1F" w14:textId="4CEB735E" w:rsidR="00A778E4" w:rsidRDefault="00A778E4"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2FC23915" w14:textId="77777777" w:rsidR="000D5CD4" w:rsidRPr="000D5CD4" w:rsidRDefault="000D5CD4" w:rsidP="000D5CD4"/>
    <w:p w14:paraId="19963425" w14:textId="3D6102C0" w:rsidR="000D5CD4" w:rsidRPr="00FD0ED5" w:rsidRDefault="00FD0ED5" w:rsidP="00FD0ED5">
      <w:pPr>
        <w:rPr>
          <w:b/>
          <w:bCs/>
        </w:rPr>
      </w:pPr>
      <w:r>
        <w:rPr>
          <w:b/>
          <w:bCs/>
          <w:color w:val="0070C0"/>
        </w:rPr>
        <w:t xml:space="preserve">10.2 </w:t>
      </w:r>
      <w:r w:rsidR="000D5CD4" w:rsidRPr="00FD0ED5">
        <w:rPr>
          <w:b/>
          <w:bCs/>
          <w:color w:val="0070C0"/>
        </w:rPr>
        <w:t>Project Schedule</w:t>
      </w:r>
    </w:p>
    <w:p w14:paraId="1F2F1F78" w14:textId="6DD70CAB" w:rsidR="003C53BC" w:rsidRDefault="003C53BC" w:rsidP="003C53BC">
      <w:pPr>
        <w:pStyle w:val="Caption"/>
      </w:pPr>
      <w:r w:rsidRPr="003C53BC">
        <w:rPr>
          <w:noProof/>
        </w:rPr>
        <w:drawing>
          <wp:inline distT="0" distB="0" distL="0" distR="0" wp14:anchorId="6E0DE04C" wp14:editId="02097CDD">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085" cy="1936115"/>
                    </a:xfrm>
                    <a:prstGeom prst="rect">
                      <a:avLst/>
                    </a:prstGeom>
                  </pic:spPr>
                </pic:pic>
              </a:graphicData>
            </a:graphic>
          </wp:inline>
        </w:drawing>
      </w:r>
    </w:p>
    <w:p w14:paraId="7C0B042B" w14:textId="47612885" w:rsidR="003C53BC" w:rsidRDefault="003C53BC" w:rsidP="00DE1FD7">
      <w:pPr>
        <w:pStyle w:val="Caption"/>
        <w:rPr>
          <w:lang w:val="en-US"/>
        </w:rPr>
      </w:pPr>
      <w:bookmarkStart w:id="73" w:name="_Toc44527076"/>
      <w:bookmarkStart w:id="74" w:name="_Toc48136480"/>
      <w:r>
        <w:t xml:space="preserve">Figure </w:t>
      </w:r>
      <w:r w:rsidR="00DE1FD7">
        <w:fldChar w:fldCharType="begin"/>
      </w:r>
      <w:r w:rsidR="00DE1FD7">
        <w:instrText xml:space="preserve"> SEQ Figure \* ARABIC </w:instrText>
      </w:r>
      <w:r w:rsidR="00DE1FD7">
        <w:fldChar w:fldCharType="separate"/>
      </w:r>
      <w:r w:rsidR="00BC2FDF">
        <w:rPr>
          <w:noProof/>
        </w:rPr>
        <w:t>9</w:t>
      </w:r>
      <w:r w:rsidR="00DE1FD7">
        <w:rPr>
          <w:noProof/>
        </w:rPr>
        <w:fldChar w:fldCharType="end"/>
      </w:r>
      <w:r>
        <w:rPr>
          <w:lang w:val="en-US"/>
        </w:rPr>
        <w:t>: Project Schedule</w:t>
      </w:r>
      <w:bookmarkEnd w:id="73"/>
      <w:bookmarkEnd w:id="74"/>
    </w:p>
    <w:p w14:paraId="755C3F98" w14:textId="6F009CC8" w:rsidR="00DE1FD7" w:rsidRDefault="00DE1FD7" w:rsidP="00DE1FD7">
      <w:pPr>
        <w:rPr>
          <w:lang w:val="en-US"/>
        </w:rPr>
      </w:pPr>
    </w:p>
    <w:p w14:paraId="058B9A86" w14:textId="632A81CE" w:rsidR="00DE1FD7" w:rsidRPr="00DE1FD7" w:rsidRDefault="00DE1FD7" w:rsidP="00DE1FD7">
      <w:pPr>
        <w:pStyle w:val="Heading1"/>
        <w:numPr>
          <w:ilvl w:val="0"/>
          <w:numId w:val="0"/>
        </w:numPr>
        <w:ind w:left="357" w:hanging="357"/>
        <w:rPr>
          <w:lang w:val="en-US"/>
        </w:rPr>
      </w:pPr>
      <w:bookmarkStart w:id="75" w:name="_Toc48135686"/>
      <w:r w:rsidRPr="00DE1FD7">
        <w:rPr>
          <w:lang w:val="en-US"/>
        </w:rPr>
        <w:t>APPENDIX C: ETHICS FORMS</w:t>
      </w:r>
      <w:bookmarkEnd w:id="75"/>
    </w:p>
    <w:p w14:paraId="23E30F3C" w14:textId="77777777" w:rsidR="0048232F" w:rsidRDefault="0048232F" w:rsidP="00C83227">
      <w:pPr>
        <w:pStyle w:val="ListParagraph"/>
        <w:spacing w:line="360" w:lineRule="auto"/>
        <w:rPr>
          <w:szCs w:val="24"/>
        </w:rPr>
      </w:pPr>
    </w:p>
    <w:p w14:paraId="54385D05" w14:textId="460EE354" w:rsidR="006C22F0" w:rsidRDefault="006C22F0" w:rsidP="00C83227">
      <w:pPr>
        <w:pStyle w:val="ListParagraph"/>
        <w:spacing w:line="360" w:lineRule="auto"/>
        <w:rPr>
          <w:szCs w:val="24"/>
        </w:rPr>
      </w:pPr>
    </w:p>
    <w:p w14:paraId="11556B93" w14:textId="77777777" w:rsidR="00977B81" w:rsidRPr="0048232F" w:rsidRDefault="00977B81" w:rsidP="00C83227">
      <w:pPr>
        <w:pStyle w:val="ListParagraph"/>
        <w:spacing w:line="360" w:lineRule="auto"/>
        <w:rPr>
          <w:szCs w:val="24"/>
        </w:rPr>
      </w:pPr>
    </w:p>
    <w:p w14:paraId="2DABFFAB" w14:textId="77777777" w:rsidR="003C53BC" w:rsidRDefault="003C53BC">
      <w:pPr>
        <w:tabs>
          <w:tab w:val="clear" w:pos="720"/>
        </w:tabs>
        <w:overflowPunct/>
        <w:autoSpaceDE/>
        <w:autoSpaceDN/>
        <w:adjustRightInd/>
        <w:spacing w:after="160" w:line="259" w:lineRule="auto"/>
        <w:jc w:val="left"/>
        <w:textAlignment w:val="auto"/>
        <w:rPr>
          <w:b/>
          <w:bCs/>
        </w:rPr>
      </w:pPr>
      <w:r>
        <w:rPr>
          <w:b/>
          <w:bCs/>
        </w:rPr>
        <w:br w:type="page"/>
      </w:r>
    </w:p>
    <w:p w14:paraId="1920F910" w14:textId="0CEB84D3" w:rsidR="00C3171E" w:rsidRPr="00384B3B" w:rsidRDefault="00C3171E" w:rsidP="00C3171E">
      <w:pPr>
        <w:widowControl w:val="0"/>
        <w:spacing w:line="360" w:lineRule="auto"/>
        <w:rPr>
          <w:b/>
          <w:bCs/>
        </w:rPr>
      </w:pPr>
      <w:r w:rsidRPr="00384B3B">
        <w:rPr>
          <w:b/>
          <w:bCs/>
        </w:rPr>
        <w:lastRenderedPageBreak/>
        <w:t xml:space="preserve"> </w:t>
      </w:r>
    </w:p>
    <w:p w14:paraId="041DEFDA" w14:textId="1F5CA55B" w:rsidR="00406F1E" w:rsidRPr="00384B3B" w:rsidRDefault="00406F1E" w:rsidP="003C53BC">
      <w:pPr>
        <w:spacing w:line="360" w:lineRule="auto"/>
        <w:rPr>
          <w:b/>
          <w:bCs/>
        </w:rPr>
      </w:pPr>
    </w:p>
    <w:sectPr w:rsidR="00406F1E" w:rsidRPr="00384B3B" w:rsidSect="00472476">
      <w:footerReference w:type="default" r:id="rId18"/>
      <w:pgSz w:w="11906" w:h="16838" w:code="9"/>
      <w:pgMar w:top="1418" w:right="1134" w:bottom="1418" w:left="1701" w:header="709" w:footer="709"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27646" w14:textId="77777777" w:rsidR="00491E47" w:rsidRDefault="00491E47" w:rsidP="00472476">
      <w:pPr>
        <w:spacing w:line="240" w:lineRule="auto"/>
      </w:pPr>
      <w:r>
        <w:separator/>
      </w:r>
    </w:p>
  </w:endnote>
  <w:endnote w:type="continuationSeparator" w:id="0">
    <w:p w14:paraId="791A4232" w14:textId="77777777" w:rsidR="00491E47" w:rsidRDefault="00491E47"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Kokila">
    <w:panose1 w:val="020B0604020202020204"/>
    <w:charset w:val="00"/>
    <w:family w:val="swiss"/>
    <w:pitch w:val="variable"/>
    <w:sig w:usb0="00008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572318"/>
      <w:docPartObj>
        <w:docPartGallery w:val="Page Numbers (Bottom of Page)"/>
        <w:docPartUnique/>
      </w:docPartObj>
    </w:sdtPr>
    <w:sdtEndPr>
      <w:rPr>
        <w:noProof/>
      </w:rPr>
    </w:sdtEndPr>
    <w:sdtContent>
      <w:p w14:paraId="0ED7A33B" w14:textId="77777777" w:rsidR="00DA24F3" w:rsidRDefault="00DA24F3">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19DCB0E" w14:textId="77777777" w:rsidR="00DA24F3" w:rsidRDefault="00DA2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3CD0C" w14:textId="77777777" w:rsidR="00491E47" w:rsidRDefault="00491E47" w:rsidP="00472476">
      <w:pPr>
        <w:spacing w:line="240" w:lineRule="auto"/>
      </w:pPr>
      <w:r>
        <w:separator/>
      </w:r>
    </w:p>
  </w:footnote>
  <w:footnote w:type="continuationSeparator" w:id="0">
    <w:p w14:paraId="41C207E3" w14:textId="77777777" w:rsidR="00491E47" w:rsidRDefault="00491E47" w:rsidP="00472476">
      <w:pPr>
        <w:spacing w:line="240" w:lineRule="auto"/>
      </w:pPr>
      <w:r>
        <w:continuationSeparator/>
      </w:r>
    </w:p>
  </w:footnote>
  <w:footnote w:id="1">
    <w:p w14:paraId="30E4E846" w14:textId="48DEBE43" w:rsidR="00DA24F3" w:rsidRPr="00492991" w:rsidRDefault="00DA24F3" w:rsidP="0091527D">
      <w:pPr>
        <w:rPr>
          <w:sz w:val="20"/>
        </w:rPr>
      </w:pPr>
      <w:r w:rsidRPr="00DA24F3">
        <w:rPr>
          <w:rStyle w:val="FootnoteReference"/>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55F305DD" w14:textId="77777777" w:rsidR="00DA24F3" w:rsidRPr="00492991" w:rsidRDefault="00DA24F3" w:rsidP="0091527D">
      <w:pPr>
        <w:rPr>
          <w:sz w:val="20"/>
          <w:lang w:val="en-US"/>
        </w:rPr>
      </w:pPr>
    </w:p>
  </w:footnote>
  <w:footnote w:id="2">
    <w:p w14:paraId="6FDDD93E" w14:textId="4376F79B" w:rsidR="00DA24F3" w:rsidRPr="00492991" w:rsidRDefault="00DA24F3" w:rsidP="0091527D">
      <w:pPr>
        <w:rPr>
          <w:sz w:val="20"/>
        </w:rPr>
      </w:pPr>
      <w:r w:rsidRPr="00DA24F3">
        <w:rPr>
          <w:rStyle w:val="FootnoteReference"/>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15D51949" w14:textId="77777777" w:rsidR="00DA24F3" w:rsidRPr="00492991" w:rsidRDefault="00DA24F3" w:rsidP="0091527D">
      <w:pPr>
        <w:rPr>
          <w:sz w:val="20"/>
          <w:lang w:val="en-US"/>
        </w:rPr>
      </w:pPr>
    </w:p>
  </w:footnote>
  <w:footnote w:id="3">
    <w:p w14:paraId="7328D19E" w14:textId="078EAE5E" w:rsidR="00DA24F3" w:rsidRPr="00C1409D" w:rsidRDefault="00DA24F3" w:rsidP="00922C0B">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6C9A9B5D" w14:textId="7FFE87A4" w:rsidR="00DA24F3" w:rsidRDefault="00DA24F3">
      <w:pPr>
        <w:pStyle w:val="FootnoteText"/>
      </w:pPr>
    </w:p>
    <w:p w14:paraId="3ABB4A63" w14:textId="77777777" w:rsidR="00DA24F3" w:rsidRPr="00922C0B" w:rsidRDefault="00DA24F3">
      <w:pPr>
        <w:pStyle w:val="FootnoteText"/>
        <w:rPr>
          <w:lang w:val="en-US"/>
        </w:rPr>
      </w:pPr>
    </w:p>
  </w:footnote>
  <w:footnote w:id="4">
    <w:p w14:paraId="17661A1A" w14:textId="77777777" w:rsidR="00DA24F3" w:rsidRPr="00C1409D" w:rsidRDefault="00DA24F3" w:rsidP="004A14FF">
      <w:pPr>
        <w:pStyle w:val="FootnoteText"/>
        <w:rPr>
          <w:lang w:val="en-US"/>
        </w:rPr>
      </w:pPr>
      <w:r w:rsidRPr="00DA24F3">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384E3036" w14:textId="4671226C" w:rsidR="00DA24F3" w:rsidRPr="009F092E" w:rsidRDefault="00DA24F3" w:rsidP="009F092E">
      <w:pPr>
        <w:spacing w:line="360" w:lineRule="auto"/>
        <w:rPr>
          <w:szCs w:val="24"/>
        </w:rPr>
      </w:pPr>
      <w:r w:rsidRPr="00DA24F3">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21FAC8CD" w14:textId="77777777" w:rsidR="00DA24F3" w:rsidRPr="005E5355" w:rsidRDefault="00DA24F3" w:rsidP="009F5C33">
      <w:pPr>
        <w:pStyle w:val="FootnoteText"/>
        <w:rPr>
          <w:lang w:val="en-US"/>
        </w:rPr>
      </w:pPr>
      <w:r w:rsidRPr="00DA24F3">
        <w:rPr>
          <w:rStyle w:val="FootnoteReference"/>
        </w:rPr>
        <w:footnoteRef/>
      </w:r>
      <w:r>
        <w:t xml:space="preserve"> </w:t>
      </w:r>
      <w:hyperlink r:id="rId6" w:history="1">
        <w:r w:rsidRPr="005E5355">
          <w:t>https://www.lexico.com/en/definition/synonym</w:t>
        </w:r>
      </w:hyperlink>
      <w:r w:rsidRPr="005E5355">
        <w:t>.</w:t>
      </w:r>
    </w:p>
  </w:footnote>
  <w:footnote w:id="7">
    <w:p w14:paraId="259C356D" w14:textId="453BE082" w:rsidR="00DA24F3" w:rsidRPr="009F5C33" w:rsidRDefault="00DA24F3" w:rsidP="009F5C33">
      <w:pPr>
        <w:pStyle w:val="FootnoteText"/>
        <w:jc w:val="left"/>
        <w:rPr>
          <w:sz w:val="24"/>
          <w:szCs w:val="24"/>
          <w:lang w:val="en-US"/>
        </w:rPr>
      </w:pPr>
      <w:r w:rsidRPr="00DA24F3">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71D3BF28" w14:textId="65BC4929" w:rsidR="00DA24F3" w:rsidRPr="00987364" w:rsidRDefault="00DA24F3">
      <w:pPr>
        <w:pStyle w:val="FootnoteText"/>
        <w:rPr>
          <w:rFonts w:cstheme="minorBidi"/>
          <w:szCs w:val="18"/>
          <w:cs/>
          <w:lang w:bidi="hi-IN"/>
        </w:rPr>
      </w:pPr>
      <w:r w:rsidRPr="00DA24F3">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425C0FC1" w14:textId="77777777" w:rsidR="00DA24F3" w:rsidRPr="00666B7A" w:rsidRDefault="00DA24F3" w:rsidP="00666B7A">
      <w:pPr>
        <w:rPr>
          <w:sz w:val="20"/>
        </w:rPr>
      </w:pPr>
      <w:r w:rsidRPr="00DA24F3">
        <w:rPr>
          <w:rStyle w:val="FootnoteReference"/>
        </w:rPr>
        <w:footnoteRef/>
      </w:r>
      <w:r w:rsidRPr="00666B7A">
        <w:rPr>
          <w:sz w:val="20"/>
        </w:rPr>
        <w:t xml:space="preserve"> </w:t>
      </w:r>
      <w:hyperlink r:id="rId9"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68EC4CA0" w14:textId="58136D4E" w:rsidR="00DA24F3" w:rsidRPr="00666B7A" w:rsidRDefault="00DA24F3">
      <w:pPr>
        <w:pStyle w:val="FootnoteText"/>
        <w:rPr>
          <w:lang w:val="en-US"/>
        </w:rPr>
      </w:pPr>
    </w:p>
  </w:footnote>
  <w:footnote w:id="10">
    <w:p w14:paraId="12E35E87" w14:textId="77777777" w:rsidR="00DA24F3" w:rsidRPr="00666B7A" w:rsidRDefault="00DA24F3" w:rsidP="00666B7A">
      <w:pPr>
        <w:rPr>
          <w:sz w:val="20"/>
        </w:rPr>
      </w:pPr>
      <w:r w:rsidRPr="00DA24F3">
        <w:rPr>
          <w:rStyle w:val="FootnoteReference"/>
        </w:rPr>
        <w:footnoteRef/>
      </w:r>
      <w:r w:rsidRPr="00666B7A">
        <w:rPr>
          <w:sz w:val="20"/>
        </w:rPr>
        <w:t xml:space="preserve"> </w:t>
      </w:r>
      <w:hyperlink r:id="rId10"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08DB869D" w14:textId="6A9BCA2F" w:rsidR="00DA24F3" w:rsidRPr="00666B7A" w:rsidRDefault="00DA24F3">
      <w:pPr>
        <w:pStyle w:val="FootnoteText"/>
        <w:rPr>
          <w:lang w:val="en-US"/>
        </w:rPr>
      </w:pPr>
    </w:p>
  </w:footnote>
  <w:footnote w:id="11">
    <w:p w14:paraId="3E129C39" w14:textId="1EDEB834" w:rsidR="00DA24F3" w:rsidRPr="009D07CE" w:rsidRDefault="00DA24F3" w:rsidP="00666B7A">
      <w:pPr>
        <w:rPr>
          <w:lang w:val="en-US"/>
        </w:rPr>
      </w:pPr>
      <w:r w:rsidRPr="00DA24F3">
        <w:rPr>
          <w:rStyle w:val="FootnoteReference"/>
        </w:rPr>
        <w:footnoteRef/>
      </w:r>
      <w:r w:rsidRPr="00666B7A">
        <w:rPr>
          <w:sz w:val="20"/>
        </w:rPr>
        <w:t xml:space="preserve"> </w:t>
      </w:r>
      <w:hyperlink r:id="rId11"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2">
    <w:p w14:paraId="4A464022" w14:textId="1D70EEEE" w:rsidR="00DA24F3" w:rsidRPr="005F168F" w:rsidRDefault="00DA24F3">
      <w:pPr>
        <w:pStyle w:val="FootnoteText"/>
        <w:rPr>
          <w:lang w:val="en-US"/>
        </w:rPr>
      </w:pPr>
      <w:r w:rsidRPr="00DA24F3">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53278F59" w14:textId="6C4B01FE" w:rsidR="00DA24F3" w:rsidRPr="00CC4532" w:rsidRDefault="00DA24F3">
      <w:pPr>
        <w:pStyle w:val="FootnoteText"/>
        <w:rPr>
          <w:lang w:val="en-US"/>
        </w:rPr>
      </w:pPr>
      <w:r w:rsidRPr="00DA24F3">
        <w:rPr>
          <w:rStyle w:val="FootnoteReference"/>
        </w:rPr>
        <w:footnoteRef/>
      </w:r>
      <w:r>
        <w:t xml:space="preserve"> </w:t>
      </w:r>
      <w:hyperlink r:id="rId13"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multilevel"/>
    <w:tmpl w:val="81B8117E"/>
    <w:lvl w:ilvl="0">
      <w:start w:val="1"/>
      <w:numFmt w:val="decimal"/>
      <w:pStyle w:val="Heading1"/>
      <w:lvlText w:val="%1."/>
      <w:lvlJc w:val="left"/>
      <w:pPr>
        <w:ind w:left="363" w:hanging="360"/>
      </w:pPr>
      <w:rPr>
        <w:rFonts w:hint="default"/>
      </w:rPr>
    </w:lvl>
    <w:lvl w:ilvl="1">
      <w:start w:val="1"/>
      <w:numFmt w:val="decimal"/>
      <w:isLgl/>
      <w:lvlText w:val="%1.%2"/>
      <w:lvlJc w:val="left"/>
      <w:pPr>
        <w:ind w:left="723" w:hanging="72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 w15:restartNumberingAfterBreak="0">
    <w:nsid w:val="0B7D6EA2"/>
    <w:multiLevelType w:val="hybridMultilevel"/>
    <w:tmpl w:val="1DD24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425E2"/>
    <w:multiLevelType w:val="hybridMultilevel"/>
    <w:tmpl w:val="0A687D2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32085D"/>
    <w:multiLevelType w:val="hybridMultilevel"/>
    <w:tmpl w:val="30BC1EC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5"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6946E3"/>
    <w:multiLevelType w:val="hybridMultilevel"/>
    <w:tmpl w:val="4E8CB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02A1F4C"/>
    <w:multiLevelType w:val="hybridMultilevel"/>
    <w:tmpl w:val="D5141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4"/>
  </w:num>
  <w:num w:numId="2">
    <w:abstractNumId w:val="8"/>
  </w:num>
  <w:num w:numId="3">
    <w:abstractNumId w:val="15"/>
  </w:num>
  <w:num w:numId="4">
    <w:abstractNumId w:val="22"/>
  </w:num>
  <w:num w:numId="5">
    <w:abstractNumId w:val="18"/>
  </w:num>
  <w:num w:numId="6">
    <w:abstractNumId w:val="7"/>
  </w:num>
  <w:num w:numId="7">
    <w:abstractNumId w:val="6"/>
  </w:num>
  <w:num w:numId="8">
    <w:abstractNumId w:val="0"/>
  </w:num>
  <w:num w:numId="9">
    <w:abstractNumId w:val="12"/>
  </w:num>
  <w:num w:numId="10">
    <w:abstractNumId w:val="27"/>
  </w:num>
  <w:num w:numId="11">
    <w:abstractNumId w:val="17"/>
  </w:num>
  <w:num w:numId="12">
    <w:abstractNumId w:val="24"/>
  </w:num>
  <w:num w:numId="13">
    <w:abstractNumId w:val="10"/>
  </w:num>
  <w:num w:numId="14">
    <w:abstractNumId w:val="1"/>
  </w:num>
  <w:num w:numId="15">
    <w:abstractNumId w:val="4"/>
  </w:num>
  <w:num w:numId="16">
    <w:abstractNumId w:val="23"/>
  </w:num>
  <w:num w:numId="17">
    <w:abstractNumId w:val="13"/>
  </w:num>
  <w:num w:numId="18">
    <w:abstractNumId w:val="25"/>
  </w:num>
  <w:num w:numId="19">
    <w:abstractNumId w:val="3"/>
  </w:num>
  <w:num w:numId="20">
    <w:abstractNumId w:val="5"/>
  </w:num>
  <w:num w:numId="21">
    <w:abstractNumId w:val="26"/>
  </w:num>
  <w:num w:numId="22">
    <w:abstractNumId w:val="2"/>
  </w:num>
  <w:num w:numId="23">
    <w:abstractNumId w:val="16"/>
  </w:num>
  <w:num w:numId="24">
    <w:abstractNumId w:val="9"/>
  </w:num>
  <w:num w:numId="25">
    <w:abstractNumId w:val="28"/>
  </w:num>
  <w:num w:numId="26">
    <w:abstractNumId w:val="11"/>
  </w:num>
  <w:num w:numId="27">
    <w:abstractNumId w:val="20"/>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1"/>
  </w:num>
  <w:num w:numId="30">
    <w:abstractNumId w:val="1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6886"/>
    <w:rsid w:val="00024743"/>
    <w:rsid w:val="00053FED"/>
    <w:rsid w:val="00063FD6"/>
    <w:rsid w:val="00064A31"/>
    <w:rsid w:val="00081B93"/>
    <w:rsid w:val="000B008C"/>
    <w:rsid w:val="000C6236"/>
    <w:rsid w:val="000D5CD4"/>
    <w:rsid w:val="000E4361"/>
    <w:rsid w:val="000E44E1"/>
    <w:rsid w:val="000F4118"/>
    <w:rsid w:val="000F53A8"/>
    <w:rsid w:val="00124DF3"/>
    <w:rsid w:val="00126918"/>
    <w:rsid w:val="00133975"/>
    <w:rsid w:val="001563F0"/>
    <w:rsid w:val="0015714A"/>
    <w:rsid w:val="00164B63"/>
    <w:rsid w:val="00186FA2"/>
    <w:rsid w:val="00195BF4"/>
    <w:rsid w:val="00196235"/>
    <w:rsid w:val="001A3C47"/>
    <w:rsid w:val="001B5880"/>
    <w:rsid w:val="001E3E97"/>
    <w:rsid w:val="001E66BB"/>
    <w:rsid w:val="001F2C33"/>
    <w:rsid w:val="001F3DAC"/>
    <w:rsid w:val="00202B72"/>
    <w:rsid w:val="002056EF"/>
    <w:rsid w:val="002107FE"/>
    <w:rsid w:val="00222A24"/>
    <w:rsid w:val="00224453"/>
    <w:rsid w:val="002245AA"/>
    <w:rsid w:val="00236E49"/>
    <w:rsid w:val="00237AB9"/>
    <w:rsid w:val="00237CFE"/>
    <w:rsid w:val="0024236D"/>
    <w:rsid w:val="00247A17"/>
    <w:rsid w:val="00251D21"/>
    <w:rsid w:val="00286835"/>
    <w:rsid w:val="002A0B85"/>
    <w:rsid w:val="002A19A7"/>
    <w:rsid w:val="002C467B"/>
    <w:rsid w:val="002C5E23"/>
    <w:rsid w:val="002D4FFC"/>
    <w:rsid w:val="002E35B0"/>
    <w:rsid w:val="002F2D28"/>
    <w:rsid w:val="002F6371"/>
    <w:rsid w:val="002F697C"/>
    <w:rsid w:val="0030349B"/>
    <w:rsid w:val="00335452"/>
    <w:rsid w:val="00337046"/>
    <w:rsid w:val="00337A49"/>
    <w:rsid w:val="00346E7B"/>
    <w:rsid w:val="003605D8"/>
    <w:rsid w:val="003612BD"/>
    <w:rsid w:val="00382C4D"/>
    <w:rsid w:val="003849AF"/>
    <w:rsid w:val="00384B3B"/>
    <w:rsid w:val="003958D0"/>
    <w:rsid w:val="003A5622"/>
    <w:rsid w:val="003C53BC"/>
    <w:rsid w:val="003C7DFD"/>
    <w:rsid w:val="003D6CD0"/>
    <w:rsid w:val="003F014D"/>
    <w:rsid w:val="003F0C26"/>
    <w:rsid w:val="004054C4"/>
    <w:rsid w:val="00406F1E"/>
    <w:rsid w:val="00407774"/>
    <w:rsid w:val="0041310D"/>
    <w:rsid w:val="00424A2C"/>
    <w:rsid w:val="00424BA6"/>
    <w:rsid w:val="00434D96"/>
    <w:rsid w:val="004454FB"/>
    <w:rsid w:val="00463161"/>
    <w:rsid w:val="004646EF"/>
    <w:rsid w:val="00472476"/>
    <w:rsid w:val="0048232F"/>
    <w:rsid w:val="00484C00"/>
    <w:rsid w:val="00491E47"/>
    <w:rsid w:val="00492991"/>
    <w:rsid w:val="00496FC3"/>
    <w:rsid w:val="004A14FF"/>
    <w:rsid w:val="004A2B85"/>
    <w:rsid w:val="004A65F8"/>
    <w:rsid w:val="004B0EA9"/>
    <w:rsid w:val="004C6E73"/>
    <w:rsid w:val="004D12CC"/>
    <w:rsid w:val="004D2546"/>
    <w:rsid w:val="004E4AF5"/>
    <w:rsid w:val="004E6A42"/>
    <w:rsid w:val="004F5DAE"/>
    <w:rsid w:val="005215A3"/>
    <w:rsid w:val="0055387D"/>
    <w:rsid w:val="005652FB"/>
    <w:rsid w:val="00577D24"/>
    <w:rsid w:val="0058381E"/>
    <w:rsid w:val="00587B94"/>
    <w:rsid w:val="005A22B8"/>
    <w:rsid w:val="005C6127"/>
    <w:rsid w:val="005D49FA"/>
    <w:rsid w:val="005D523F"/>
    <w:rsid w:val="005E5355"/>
    <w:rsid w:val="005F168F"/>
    <w:rsid w:val="005F5F90"/>
    <w:rsid w:val="00626D1C"/>
    <w:rsid w:val="00634C01"/>
    <w:rsid w:val="006378E5"/>
    <w:rsid w:val="006601F8"/>
    <w:rsid w:val="00666B7A"/>
    <w:rsid w:val="00667D9B"/>
    <w:rsid w:val="00677D4D"/>
    <w:rsid w:val="00682120"/>
    <w:rsid w:val="006832CB"/>
    <w:rsid w:val="00684AB7"/>
    <w:rsid w:val="00687DDF"/>
    <w:rsid w:val="0069014F"/>
    <w:rsid w:val="006952EA"/>
    <w:rsid w:val="006A2ACA"/>
    <w:rsid w:val="006A5716"/>
    <w:rsid w:val="006B08E6"/>
    <w:rsid w:val="006B4567"/>
    <w:rsid w:val="006C22F0"/>
    <w:rsid w:val="006C234E"/>
    <w:rsid w:val="006E7DE2"/>
    <w:rsid w:val="00710881"/>
    <w:rsid w:val="00711A76"/>
    <w:rsid w:val="00716179"/>
    <w:rsid w:val="007317A6"/>
    <w:rsid w:val="00740515"/>
    <w:rsid w:val="00744156"/>
    <w:rsid w:val="00745F6D"/>
    <w:rsid w:val="00761D2A"/>
    <w:rsid w:val="00764B06"/>
    <w:rsid w:val="007758EB"/>
    <w:rsid w:val="007A23C7"/>
    <w:rsid w:val="007A2405"/>
    <w:rsid w:val="007B3BD1"/>
    <w:rsid w:val="007C31B8"/>
    <w:rsid w:val="007C76B5"/>
    <w:rsid w:val="007D51DB"/>
    <w:rsid w:val="007D70E6"/>
    <w:rsid w:val="00800797"/>
    <w:rsid w:val="008113CE"/>
    <w:rsid w:val="00812783"/>
    <w:rsid w:val="00826EFF"/>
    <w:rsid w:val="00840CBA"/>
    <w:rsid w:val="008448FC"/>
    <w:rsid w:val="00846A96"/>
    <w:rsid w:val="008534C3"/>
    <w:rsid w:val="00856AEB"/>
    <w:rsid w:val="00867970"/>
    <w:rsid w:val="00887D14"/>
    <w:rsid w:val="0089574F"/>
    <w:rsid w:val="008B5C12"/>
    <w:rsid w:val="008D7723"/>
    <w:rsid w:val="00901A88"/>
    <w:rsid w:val="0091527D"/>
    <w:rsid w:val="00917337"/>
    <w:rsid w:val="00922C0B"/>
    <w:rsid w:val="00926C0F"/>
    <w:rsid w:val="00941043"/>
    <w:rsid w:val="00942B76"/>
    <w:rsid w:val="00952558"/>
    <w:rsid w:val="0096499D"/>
    <w:rsid w:val="0096771F"/>
    <w:rsid w:val="009734DE"/>
    <w:rsid w:val="0097440E"/>
    <w:rsid w:val="00977B81"/>
    <w:rsid w:val="0098152E"/>
    <w:rsid w:val="00987364"/>
    <w:rsid w:val="00993246"/>
    <w:rsid w:val="009D07CE"/>
    <w:rsid w:val="009D74A6"/>
    <w:rsid w:val="009F092E"/>
    <w:rsid w:val="009F287D"/>
    <w:rsid w:val="009F5C33"/>
    <w:rsid w:val="00A21567"/>
    <w:rsid w:val="00A30A4B"/>
    <w:rsid w:val="00A3217E"/>
    <w:rsid w:val="00A71CA3"/>
    <w:rsid w:val="00A773C2"/>
    <w:rsid w:val="00A778E4"/>
    <w:rsid w:val="00A819B4"/>
    <w:rsid w:val="00AB15E2"/>
    <w:rsid w:val="00AC6E2D"/>
    <w:rsid w:val="00AD7954"/>
    <w:rsid w:val="00AE182B"/>
    <w:rsid w:val="00AE41EA"/>
    <w:rsid w:val="00AF453A"/>
    <w:rsid w:val="00AF5A34"/>
    <w:rsid w:val="00AF7CA3"/>
    <w:rsid w:val="00B03B42"/>
    <w:rsid w:val="00B411BA"/>
    <w:rsid w:val="00B6134D"/>
    <w:rsid w:val="00B705D2"/>
    <w:rsid w:val="00B71152"/>
    <w:rsid w:val="00B86F4D"/>
    <w:rsid w:val="00B915B1"/>
    <w:rsid w:val="00BA0F90"/>
    <w:rsid w:val="00BA6FBB"/>
    <w:rsid w:val="00BB20D3"/>
    <w:rsid w:val="00BC2FDF"/>
    <w:rsid w:val="00BD0697"/>
    <w:rsid w:val="00BD58DC"/>
    <w:rsid w:val="00BD638F"/>
    <w:rsid w:val="00BD7223"/>
    <w:rsid w:val="00BE694D"/>
    <w:rsid w:val="00BF59D3"/>
    <w:rsid w:val="00C01BDC"/>
    <w:rsid w:val="00C0383B"/>
    <w:rsid w:val="00C04181"/>
    <w:rsid w:val="00C06933"/>
    <w:rsid w:val="00C1409D"/>
    <w:rsid w:val="00C3171E"/>
    <w:rsid w:val="00C47554"/>
    <w:rsid w:val="00C52549"/>
    <w:rsid w:val="00C72206"/>
    <w:rsid w:val="00C74C38"/>
    <w:rsid w:val="00C83227"/>
    <w:rsid w:val="00C83DDA"/>
    <w:rsid w:val="00C92D2E"/>
    <w:rsid w:val="00CB0878"/>
    <w:rsid w:val="00CC3277"/>
    <w:rsid w:val="00CC40C3"/>
    <w:rsid w:val="00CC4532"/>
    <w:rsid w:val="00CC74DD"/>
    <w:rsid w:val="00CD0C3C"/>
    <w:rsid w:val="00CD59F2"/>
    <w:rsid w:val="00CE75F1"/>
    <w:rsid w:val="00CF1258"/>
    <w:rsid w:val="00CF495F"/>
    <w:rsid w:val="00D020EA"/>
    <w:rsid w:val="00D02BCE"/>
    <w:rsid w:val="00D151E9"/>
    <w:rsid w:val="00D1646B"/>
    <w:rsid w:val="00D31D6A"/>
    <w:rsid w:val="00D36FE0"/>
    <w:rsid w:val="00D64AB9"/>
    <w:rsid w:val="00DA24F3"/>
    <w:rsid w:val="00DC6BE0"/>
    <w:rsid w:val="00DD54AE"/>
    <w:rsid w:val="00DE1FD7"/>
    <w:rsid w:val="00DE5D7B"/>
    <w:rsid w:val="00DF368E"/>
    <w:rsid w:val="00E02293"/>
    <w:rsid w:val="00E07D52"/>
    <w:rsid w:val="00E15A53"/>
    <w:rsid w:val="00E429E9"/>
    <w:rsid w:val="00E53B70"/>
    <w:rsid w:val="00E554A6"/>
    <w:rsid w:val="00E57631"/>
    <w:rsid w:val="00E71D66"/>
    <w:rsid w:val="00E72D62"/>
    <w:rsid w:val="00E90F4A"/>
    <w:rsid w:val="00E95514"/>
    <w:rsid w:val="00EA559E"/>
    <w:rsid w:val="00EB15B7"/>
    <w:rsid w:val="00EC0430"/>
    <w:rsid w:val="00ED4A42"/>
    <w:rsid w:val="00EE77CD"/>
    <w:rsid w:val="00EF703E"/>
    <w:rsid w:val="00F07866"/>
    <w:rsid w:val="00F10B34"/>
    <w:rsid w:val="00F11F32"/>
    <w:rsid w:val="00F40A40"/>
    <w:rsid w:val="00F45609"/>
    <w:rsid w:val="00F52108"/>
    <w:rsid w:val="00F5215B"/>
    <w:rsid w:val="00F63993"/>
    <w:rsid w:val="00F64003"/>
    <w:rsid w:val="00F81E3D"/>
    <w:rsid w:val="00FA55BB"/>
    <w:rsid w:val="00FD0655"/>
    <w:rsid w:val="00FD0ED5"/>
    <w:rsid w:val="00FD2267"/>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8C8EB20A-D2F4-4CF8-9FAA-8BEE020C7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DAE"/>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8"/>
      </w:numPr>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A23C7"/>
    <w:pPr>
      <w:keepNext/>
      <w:keepLines/>
      <w:spacing w:before="4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after="100"/>
    </w:p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spacing w:after="100"/>
      <w:ind w:left="200"/>
    </w:pPr>
  </w:style>
  <w:style w:type="character" w:customStyle="1" w:styleId="Heading3Char">
    <w:name w:val="Heading 3 Char"/>
    <w:basedOn w:val="DefaultParagraphFont"/>
    <w:link w:val="Heading3"/>
    <w:uiPriority w:val="9"/>
    <w:rsid w:val="007A23C7"/>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6"/>
      </w:numPr>
    </w:pPr>
  </w:style>
  <w:style w:type="numbering" w:customStyle="1" w:styleId="Style2">
    <w:name w:val="Style2"/>
    <w:uiPriority w:val="99"/>
    <w:rsid w:val="0069014F"/>
    <w:pPr>
      <w:numPr>
        <w:numId w:val="17"/>
      </w:numPr>
    </w:pPr>
  </w:style>
  <w:style w:type="numbering" w:customStyle="1" w:styleId="Style3">
    <w:name w:val="Style3"/>
    <w:uiPriority w:val="99"/>
    <w:rsid w:val="000D5CD4"/>
    <w:pPr>
      <w:numPr>
        <w:numId w:val="20"/>
      </w:numPr>
    </w:pPr>
  </w:style>
  <w:style w:type="numbering" w:customStyle="1" w:styleId="Style4">
    <w:name w:val="Style4"/>
    <w:uiPriority w:val="99"/>
    <w:rsid w:val="000D5CD4"/>
    <w:pPr>
      <w:numPr>
        <w:numId w:val="21"/>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23"/>
      </w:numPr>
    </w:pPr>
  </w:style>
  <w:style w:type="numbering" w:customStyle="1" w:styleId="Style6">
    <w:name w:val="Style6"/>
    <w:uiPriority w:val="99"/>
    <w:rsid w:val="000F4118"/>
    <w:pPr>
      <w:numPr>
        <w:numId w:val="24"/>
      </w:numPr>
    </w:pPr>
  </w:style>
  <w:style w:type="numbering" w:customStyle="1" w:styleId="Style7">
    <w:name w:val="Style7"/>
    <w:uiPriority w:val="99"/>
    <w:rsid w:val="00A778E4"/>
    <w:pPr>
      <w:numPr>
        <w:numId w:val="25"/>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7"/>
      </w:numPr>
    </w:pPr>
  </w:style>
  <w:style w:type="paragraph" w:styleId="TOC3">
    <w:name w:val="toc 3"/>
    <w:basedOn w:val="Normal"/>
    <w:next w:val="Normal"/>
    <w:autoRedefine/>
    <w:uiPriority w:val="39"/>
    <w:unhideWhenUsed/>
    <w:rsid w:val="007A23C7"/>
    <w:pPr>
      <w:tabs>
        <w:tab w:val="clear" w:pos="720"/>
      </w:tabs>
      <w:spacing w:after="100"/>
      <w:ind w:left="480"/>
    </w:pPr>
  </w:style>
  <w:style w:type="character" w:styleId="EndnoteReference">
    <w:name w:val="endnote reference"/>
    <w:basedOn w:val="DefaultParagraphFont"/>
    <w:uiPriority w:val="99"/>
    <w:semiHidden/>
    <w:unhideWhenUsed/>
    <w:rsid w:val="00DA24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exico.com/en/definition/synonym"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github.com/rkp768/hindi-pos-tagger/tree/master/News%20and%20tweets" TargetMode="External"/><Relationship Id="rId3" Type="http://schemas.openxmlformats.org/officeDocument/2006/relationships/hyperlink" Target="https://www.quora.com/Why-is-the-language-of-the-ancient-Romans-called-Latin-and-not-Roman"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Sholay" TargetMode="External"/><Relationship Id="rId2" Type="http://schemas.openxmlformats.org/officeDocument/2006/relationships/hyperlink" Target="https://en.wikipedia.org/wiki/Internet_in_India"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en.wikipedia.org/wiki/Urdu" TargetMode="External"/><Relationship Id="rId5" Type="http://schemas.openxmlformats.org/officeDocument/2006/relationships/hyperlink" Target="https://www.merriam-webster.com/dictionary/sarcasm" TargetMode="External"/><Relationship Id="rId10" Type="http://schemas.openxmlformats.org/officeDocument/2006/relationships/hyperlink" Target="https://www.babbel.com/en/magazine/the-10-most-spoken-languages-in-the-world" TargetMode="External"/><Relationship Id="rId4" Type="http://schemas.openxmlformats.org/officeDocument/2006/relationships/hyperlink" Target="https://en.wikipedia.org/wiki/Hinglish" TargetMode="External"/><Relationship Id="rId9" Type="http://schemas.openxmlformats.org/officeDocument/2006/relationships/hyperlink" Target="https://blog.lingoda.com/en/most-spoken-languages-in-the-world-i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3</TotalTime>
  <Pages>41</Pages>
  <Words>14914</Words>
  <Characters>85011</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9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28</cp:revision>
  <cp:lastPrinted>2020-07-02T06:42:00Z</cp:lastPrinted>
  <dcterms:created xsi:type="dcterms:W3CDTF">2019-10-11T12:54:00Z</dcterms:created>
  <dcterms:modified xsi:type="dcterms:W3CDTF">2020-08-1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